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C0C87E" w14:textId="4268CCD1" w:rsidR="006E4797" w:rsidRPr="00D447B0" w:rsidRDefault="00551D82" w:rsidP="00EE2268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D447B0">
        <w:rPr>
          <w:b/>
          <w:color w:val="000000"/>
        </w:rPr>
        <w:t>TITLE:</w:t>
      </w:r>
    </w:p>
    <w:p w14:paraId="618BFFD2" w14:textId="65576F89" w:rsidR="000D59FA" w:rsidRPr="00D447B0" w:rsidRDefault="000D59FA" w:rsidP="00EE2268">
      <w:r w:rsidRPr="00D447B0">
        <w:rPr>
          <w:i/>
        </w:rPr>
        <w:t>In</w:t>
      </w:r>
      <w:r w:rsidR="00B2555A" w:rsidRPr="00D447B0">
        <w:rPr>
          <w:i/>
        </w:rPr>
        <w:t xml:space="preserve"> Situ</w:t>
      </w:r>
      <w:r w:rsidR="00B2555A" w:rsidRPr="00D447B0">
        <w:t xml:space="preserve"> Visuali</w:t>
      </w:r>
      <w:r w:rsidR="008E6CD0" w:rsidRPr="00D447B0">
        <w:t>z</w:t>
      </w:r>
      <w:r w:rsidR="00B2555A" w:rsidRPr="00D447B0">
        <w:t xml:space="preserve">ation of Axon Growth and Growth Cone Dynamics in Acute </w:t>
      </w:r>
      <w:r w:rsidR="00B2555A" w:rsidRPr="00D447B0">
        <w:rPr>
          <w:i/>
        </w:rPr>
        <w:t>Ex Vivo</w:t>
      </w:r>
      <w:r w:rsidR="00B2555A" w:rsidRPr="00D447B0">
        <w:t xml:space="preserve"> Embryonic Brain Slice Cultures</w:t>
      </w:r>
    </w:p>
    <w:p w14:paraId="1BBBA0B1" w14:textId="77777777" w:rsidR="000D59FA" w:rsidRPr="00D447B0" w:rsidRDefault="000D59FA" w:rsidP="00EE2268">
      <w:pPr>
        <w:rPr>
          <w:b/>
        </w:rPr>
      </w:pPr>
    </w:p>
    <w:p w14:paraId="2CD8481E" w14:textId="353F264E" w:rsidR="006E4797" w:rsidRPr="00D447B0" w:rsidRDefault="00551D82" w:rsidP="00EE2268">
      <w:pPr>
        <w:rPr>
          <w:color w:val="808080"/>
        </w:rPr>
      </w:pPr>
      <w:r w:rsidRPr="00D447B0">
        <w:rPr>
          <w:b/>
        </w:rPr>
        <w:t>AUTHORS AND AFFILIATIONS:</w:t>
      </w:r>
    </w:p>
    <w:p w14:paraId="141ABDE5" w14:textId="2754057C" w:rsidR="006E4797" w:rsidRPr="00D447B0" w:rsidRDefault="00F714AC" w:rsidP="00EE2268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  <w:proofErr w:type="spellStart"/>
      <w:r w:rsidRPr="00D447B0">
        <w:rPr>
          <w:bCs/>
        </w:rPr>
        <w:t>Eissa</w:t>
      </w:r>
      <w:proofErr w:type="spellEnd"/>
      <w:r w:rsidRPr="00D447B0">
        <w:rPr>
          <w:bCs/>
        </w:rPr>
        <w:t xml:space="preserve"> Alfadil</w:t>
      </w:r>
      <w:r w:rsidRPr="00D447B0">
        <w:rPr>
          <w:bCs/>
          <w:vertAlign w:val="superscript"/>
        </w:rPr>
        <w:t>1</w:t>
      </w:r>
      <w:r w:rsidRPr="00D447B0">
        <w:rPr>
          <w:bCs/>
        </w:rPr>
        <w:t>, Frank Bradke</w:t>
      </w:r>
      <w:r w:rsidRPr="00D447B0">
        <w:rPr>
          <w:bCs/>
          <w:vertAlign w:val="superscript"/>
        </w:rPr>
        <w:t>1</w:t>
      </w:r>
      <w:r w:rsidRPr="00D447B0">
        <w:rPr>
          <w:bCs/>
        </w:rPr>
        <w:t xml:space="preserve"> and Sebastian Dupraz</w:t>
      </w:r>
      <w:r w:rsidRPr="00D447B0">
        <w:rPr>
          <w:bCs/>
          <w:vertAlign w:val="superscript"/>
        </w:rPr>
        <w:t>1</w:t>
      </w:r>
      <w:r w:rsidR="00E45690" w:rsidRPr="00D447B0">
        <w:rPr>
          <w:bCs/>
        </w:rPr>
        <w:t>*</w:t>
      </w:r>
    </w:p>
    <w:p w14:paraId="2DF5D7F4" w14:textId="27A90D9F" w:rsidR="00F714AC" w:rsidRPr="00D447B0" w:rsidRDefault="00F714AC" w:rsidP="00EE2268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</w:p>
    <w:p w14:paraId="1B7C5D16" w14:textId="5D537C95" w:rsidR="00F714AC" w:rsidRPr="00D447B0" w:rsidRDefault="00CC3907" w:rsidP="00EE2268">
      <w:pPr>
        <w:pBdr>
          <w:top w:val="nil"/>
          <w:left w:val="nil"/>
          <w:bottom w:val="nil"/>
          <w:right w:val="nil"/>
          <w:between w:val="nil"/>
        </w:pBdr>
        <w:rPr>
          <w:rFonts w:eastAsia="Times New Roman"/>
        </w:rPr>
      </w:pPr>
      <w:r w:rsidRPr="00D447B0">
        <w:rPr>
          <w:bCs/>
          <w:vertAlign w:val="superscript"/>
        </w:rPr>
        <w:t>1</w:t>
      </w:r>
      <w:r w:rsidR="00F714AC" w:rsidRPr="00D447B0">
        <w:rPr>
          <w:rFonts w:eastAsia="Times New Roman"/>
        </w:rPr>
        <w:t xml:space="preserve">Laboratory of Axon Growth and Regeneration, </w:t>
      </w:r>
      <w:proofErr w:type="spellStart"/>
      <w:r w:rsidR="00F714AC" w:rsidRPr="00D447B0">
        <w:rPr>
          <w:rFonts w:eastAsia="Times New Roman"/>
        </w:rPr>
        <w:t>Deutsches</w:t>
      </w:r>
      <w:proofErr w:type="spellEnd"/>
      <w:r w:rsidR="00F714AC" w:rsidRPr="00D447B0">
        <w:rPr>
          <w:rFonts w:eastAsia="Times New Roman"/>
        </w:rPr>
        <w:t xml:space="preserve"> </w:t>
      </w:r>
      <w:proofErr w:type="spellStart"/>
      <w:r w:rsidR="00F714AC" w:rsidRPr="00D447B0">
        <w:rPr>
          <w:rFonts w:eastAsia="Times New Roman"/>
        </w:rPr>
        <w:t>Zentrum</w:t>
      </w:r>
      <w:proofErr w:type="spellEnd"/>
      <w:r w:rsidR="00F714AC" w:rsidRPr="00D447B0">
        <w:rPr>
          <w:rFonts w:eastAsia="Times New Roman"/>
        </w:rPr>
        <w:t xml:space="preserve"> </w:t>
      </w:r>
      <w:proofErr w:type="spellStart"/>
      <w:r w:rsidR="00F714AC" w:rsidRPr="00D447B0">
        <w:rPr>
          <w:rFonts w:eastAsia="Times New Roman"/>
        </w:rPr>
        <w:t>für</w:t>
      </w:r>
      <w:proofErr w:type="spellEnd"/>
      <w:r w:rsidR="00F714AC" w:rsidRPr="00D447B0">
        <w:rPr>
          <w:rFonts w:eastAsia="Times New Roman"/>
        </w:rPr>
        <w:t xml:space="preserve"> Neurodegenerative </w:t>
      </w:r>
      <w:proofErr w:type="spellStart"/>
      <w:r w:rsidR="00F714AC" w:rsidRPr="00D447B0">
        <w:rPr>
          <w:rFonts w:eastAsia="Times New Roman"/>
        </w:rPr>
        <w:t>Erkrankungen</w:t>
      </w:r>
      <w:proofErr w:type="spellEnd"/>
      <w:r w:rsidR="00F714AC" w:rsidRPr="00D447B0">
        <w:rPr>
          <w:rFonts w:eastAsia="Times New Roman"/>
        </w:rPr>
        <w:t xml:space="preserve"> (DZNE)</w:t>
      </w:r>
      <w:r w:rsidRPr="00D447B0">
        <w:rPr>
          <w:rFonts w:eastAsia="Times New Roman"/>
        </w:rPr>
        <w:t>,</w:t>
      </w:r>
      <w:r w:rsidR="001F364E" w:rsidRPr="00D447B0">
        <w:rPr>
          <w:rFonts w:eastAsia="Times New Roman"/>
        </w:rPr>
        <w:t xml:space="preserve"> </w:t>
      </w:r>
      <w:r w:rsidR="00F714AC" w:rsidRPr="00D447B0">
        <w:rPr>
          <w:rFonts w:eastAsia="Times New Roman"/>
        </w:rPr>
        <w:t>Venusberg-Campus 1, Building 99, 53127</w:t>
      </w:r>
      <w:r w:rsidRPr="00D447B0">
        <w:rPr>
          <w:rFonts w:eastAsia="Times New Roman"/>
        </w:rPr>
        <w:t>,</w:t>
      </w:r>
      <w:r w:rsidR="001F364E" w:rsidRPr="00D447B0">
        <w:rPr>
          <w:rFonts w:eastAsia="Times New Roman"/>
        </w:rPr>
        <w:t xml:space="preserve"> </w:t>
      </w:r>
      <w:r w:rsidR="00F714AC" w:rsidRPr="00D447B0">
        <w:rPr>
          <w:rFonts w:eastAsia="Times New Roman"/>
        </w:rPr>
        <w:t>Bonn, Germany</w:t>
      </w:r>
    </w:p>
    <w:p w14:paraId="2D4E1417" w14:textId="77777777" w:rsidR="00F714AC" w:rsidRPr="00D447B0" w:rsidRDefault="00F714AC" w:rsidP="00EE2268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</w:p>
    <w:p w14:paraId="7CCCF01B" w14:textId="77777777" w:rsidR="0014604B" w:rsidRPr="00D447B0" w:rsidRDefault="0014604B" w:rsidP="0014604B">
      <w:r w:rsidRPr="00D447B0">
        <w:t>Email addresses of the authors:</w:t>
      </w:r>
    </w:p>
    <w:p w14:paraId="41F58CDD" w14:textId="4105C06D" w:rsidR="0014604B" w:rsidRPr="00D447B0" w:rsidRDefault="0014604B" w:rsidP="00B3699E">
      <w:pPr>
        <w:rPr>
          <w:rStyle w:val="Hyperlink"/>
          <w:color w:val="000000" w:themeColor="text1"/>
          <w:u w:val="none"/>
        </w:rPr>
      </w:pPr>
      <w:proofErr w:type="spellStart"/>
      <w:r w:rsidRPr="00D447B0">
        <w:rPr>
          <w:bCs/>
        </w:rPr>
        <w:t>Eissa</w:t>
      </w:r>
      <w:proofErr w:type="spellEnd"/>
      <w:r w:rsidRPr="00D447B0">
        <w:rPr>
          <w:bCs/>
        </w:rPr>
        <w:t xml:space="preserve"> </w:t>
      </w:r>
      <w:proofErr w:type="spellStart"/>
      <w:r w:rsidRPr="00D447B0">
        <w:rPr>
          <w:bCs/>
        </w:rPr>
        <w:t>Alfadil</w:t>
      </w:r>
      <w:proofErr w:type="spellEnd"/>
      <w:r w:rsidR="00B3699E" w:rsidRPr="00D447B0">
        <w:rPr>
          <w:bCs/>
        </w:rPr>
        <w:tab/>
      </w:r>
      <w:r w:rsidR="00B3699E" w:rsidRPr="00D447B0">
        <w:rPr>
          <w:bCs/>
        </w:rPr>
        <w:tab/>
      </w:r>
      <w:r w:rsidR="00B3699E" w:rsidRPr="00D447B0">
        <w:rPr>
          <w:bCs/>
        </w:rPr>
        <w:tab/>
      </w:r>
      <w:r w:rsidR="00D32293" w:rsidRPr="00D447B0">
        <w:rPr>
          <w:bCs/>
        </w:rPr>
        <w:t>(</w:t>
      </w:r>
      <w:hyperlink r:id="rId8" w:history="1">
        <w:r w:rsidR="00D32293" w:rsidRPr="00D447B0">
          <w:rPr>
            <w:rStyle w:val="Hyperlink"/>
          </w:rPr>
          <w:t>eissa.alfadil@dzne.de</w:t>
        </w:r>
      </w:hyperlink>
      <w:r w:rsidR="00D32293" w:rsidRPr="00D447B0">
        <w:rPr>
          <w:rStyle w:val="Hyperlink"/>
          <w:color w:val="0070C0"/>
        </w:rPr>
        <w:t>)</w:t>
      </w:r>
    </w:p>
    <w:p w14:paraId="272C9800" w14:textId="308C7CAA" w:rsidR="0014604B" w:rsidRPr="00D447B0" w:rsidRDefault="0014604B" w:rsidP="00B3699E">
      <w:pPr>
        <w:rPr>
          <w:color w:val="000000" w:themeColor="text1"/>
        </w:rPr>
      </w:pPr>
      <w:r w:rsidRPr="00D447B0">
        <w:rPr>
          <w:bCs/>
        </w:rPr>
        <w:t xml:space="preserve">Frank </w:t>
      </w:r>
      <w:proofErr w:type="spellStart"/>
      <w:r w:rsidRPr="00D447B0">
        <w:rPr>
          <w:bCs/>
        </w:rPr>
        <w:t>Bradke</w:t>
      </w:r>
      <w:proofErr w:type="spellEnd"/>
      <w:r w:rsidR="00B3699E" w:rsidRPr="00D447B0">
        <w:rPr>
          <w:bCs/>
        </w:rPr>
        <w:tab/>
      </w:r>
      <w:r w:rsidR="00B3699E" w:rsidRPr="00D447B0">
        <w:rPr>
          <w:bCs/>
        </w:rPr>
        <w:tab/>
      </w:r>
      <w:r w:rsidR="00B3699E" w:rsidRPr="00D447B0">
        <w:rPr>
          <w:bCs/>
        </w:rPr>
        <w:tab/>
      </w:r>
      <w:r w:rsidR="00D32293" w:rsidRPr="00D447B0">
        <w:rPr>
          <w:bCs/>
        </w:rPr>
        <w:t>(</w:t>
      </w:r>
      <w:hyperlink r:id="rId9" w:history="1">
        <w:r w:rsidR="00D32293" w:rsidRPr="00D447B0">
          <w:rPr>
            <w:rStyle w:val="Hyperlink"/>
          </w:rPr>
          <w:t>frank.bradke@dzne.de</w:t>
        </w:r>
      </w:hyperlink>
      <w:r w:rsidR="00D32293" w:rsidRPr="00D447B0">
        <w:rPr>
          <w:rStyle w:val="Hyperlink"/>
          <w:color w:val="0070C0"/>
        </w:rPr>
        <w:t>)</w:t>
      </w:r>
    </w:p>
    <w:p w14:paraId="513E9DE7" w14:textId="7ED9A0FF" w:rsidR="00B3699E" w:rsidRPr="00D447B0" w:rsidRDefault="0014604B" w:rsidP="00B3699E">
      <w:pPr>
        <w:rPr>
          <w:color w:val="000000" w:themeColor="text1"/>
        </w:rPr>
      </w:pPr>
      <w:r w:rsidRPr="00D447B0">
        <w:rPr>
          <w:bCs/>
        </w:rPr>
        <w:t xml:space="preserve">Sebastian </w:t>
      </w:r>
      <w:proofErr w:type="spellStart"/>
      <w:r w:rsidRPr="00D447B0">
        <w:rPr>
          <w:bCs/>
        </w:rPr>
        <w:t>Dupraz</w:t>
      </w:r>
      <w:proofErr w:type="spellEnd"/>
      <w:r w:rsidR="00B3699E" w:rsidRPr="00D447B0">
        <w:rPr>
          <w:bCs/>
        </w:rPr>
        <w:tab/>
      </w:r>
      <w:r w:rsidR="00B3699E" w:rsidRPr="00D447B0">
        <w:rPr>
          <w:bCs/>
        </w:rPr>
        <w:tab/>
      </w:r>
      <w:r w:rsidR="00D32293" w:rsidRPr="00D447B0">
        <w:rPr>
          <w:bCs/>
        </w:rPr>
        <w:t>(</w:t>
      </w:r>
      <w:hyperlink r:id="rId10" w:history="1">
        <w:r w:rsidR="00D32293" w:rsidRPr="00D447B0">
          <w:rPr>
            <w:rStyle w:val="Hyperlink"/>
          </w:rPr>
          <w:t>sebastian.dupraz@dzne.de</w:t>
        </w:r>
      </w:hyperlink>
      <w:r w:rsidR="00D32293" w:rsidRPr="00D447B0">
        <w:rPr>
          <w:rStyle w:val="Hyperlink"/>
          <w:color w:val="0070C0"/>
        </w:rPr>
        <w:t>)</w:t>
      </w:r>
    </w:p>
    <w:p w14:paraId="4A34FECF" w14:textId="6A3C79C9" w:rsidR="0014604B" w:rsidRPr="00D447B0" w:rsidRDefault="0014604B" w:rsidP="0014604B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</w:p>
    <w:p w14:paraId="55CF9A92" w14:textId="2E0DA604" w:rsidR="00B3699E" w:rsidRPr="00D447B0" w:rsidRDefault="00B3699E" w:rsidP="00B3699E">
      <w:pPr>
        <w:rPr>
          <w:color w:val="000000" w:themeColor="text1"/>
        </w:rPr>
      </w:pPr>
      <w:r w:rsidRPr="00D447B0">
        <w:rPr>
          <w:color w:val="000000" w:themeColor="text1"/>
        </w:rPr>
        <w:t>*Email address of the corresponding author:</w:t>
      </w:r>
    </w:p>
    <w:p w14:paraId="4D0BF55B" w14:textId="00E9CB61" w:rsidR="00B3699E" w:rsidRPr="00D447B0" w:rsidRDefault="00B3699E" w:rsidP="00B3699E">
      <w:pPr>
        <w:rPr>
          <w:color w:val="000000" w:themeColor="text1"/>
        </w:rPr>
      </w:pPr>
      <w:r w:rsidRPr="00D447B0">
        <w:rPr>
          <w:bCs/>
        </w:rPr>
        <w:t xml:space="preserve">Sebastian </w:t>
      </w:r>
      <w:proofErr w:type="spellStart"/>
      <w:r w:rsidRPr="00D447B0">
        <w:rPr>
          <w:bCs/>
        </w:rPr>
        <w:t>Dupraz</w:t>
      </w:r>
      <w:proofErr w:type="spellEnd"/>
      <w:r w:rsidRPr="00D447B0">
        <w:rPr>
          <w:bCs/>
        </w:rPr>
        <w:tab/>
      </w:r>
      <w:r w:rsidRPr="00D447B0">
        <w:rPr>
          <w:bCs/>
        </w:rPr>
        <w:tab/>
      </w:r>
      <w:r w:rsidR="00D32293" w:rsidRPr="00D447B0">
        <w:rPr>
          <w:bCs/>
        </w:rPr>
        <w:t>(</w:t>
      </w:r>
      <w:hyperlink r:id="rId11" w:history="1">
        <w:r w:rsidR="00D32293" w:rsidRPr="00D447B0">
          <w:rPr>
            <w:rStyle w:val="Hyperlink"/>
          </w:rPr>
          <w:t>sebastian.dupraz@dzne.de</w:t>
        </w:r>
      </w:hyperlink>
      <w:r w:rsidR="00D32293" w:rsidRPr="00D447B0">
        <w:rPr>
          <w:rStyle w:val="Hyperlink"/>
          <w:color w:val="0070C0"/>
        </w:rPr>
        <w:t>)</w:t>
      </w:r>
    </w:p>
    <w:p w14:paraId="35CFED32" w14:textId="77777777" w:rsidR="0014604B" w:rsidRPr="00D447B0" w:rsidRDefault="0014604B" w:rsidP="00EE2268">
      <w:pPr>
        <w:rPr>
          <w:b/>
        </w:rPr>
      </w:pPr>
    </w:p>
    <w:p w14:paraId="74EFC8D7" w14:textId="66DF3C97" w:rsidR="006E4797" w:rsidRPr="00D447B0" w:rsidRDefault="00551D82" w:rsidP="00EE2268">
      <w:r w:rsidRPr="00D447B0">
        <w:rPr>
          <w:b/>
        </w:rPr>
        <w:t>SUMMARY:</w:t>
      </w:r>
    </w:p>
    <w:p w14:paraId="7AF3F9D5" w14:textId="1D244C3E" w:rsidR="008C3C43" w:rsidRPr="00D447B0" w:rsidRDefault="00E22B13" w:rsidP="00EE2268">
      <w:pPr>
        <w:rPr>
          <w:color w:val="000000" w:themeColor="text1"/>
        </w:rPr>
      </w:pPr>
      <w:r w:rsidRPr="00D447B0">
        <w:rPr>
          <w:color w:val="000000" w:themeColor="text1"/>
        </w:rPr>
        <w:t>This protocol</w:t>
      </w:r>
      <w:r w:rsidR="00516917" w:rsidRPr="00D447B0">
        <w:rPr>
          <w:color w:val="000000" w:themeColor="text1"/>
        </w:rPr>
        <w:t xml:space="preserve"> demonstrate</w:t>
      </w:r>
      <w:r w:rsidRPr="00D447B0">
        <w:rPr>
          <w:color w:val="000000" w:themeColor="text1"/>
        </w:rPr>
        <w:t>s</w:t>
      </w:r>
      <w:r w:rsidR="004B50C4" w:rsidRPr="00D447B0">
        <w:rPr>
          <w:color w:val="000000" w:themeColor="text1"/>
        </w:rPr>
        <w:t xml:space="preserve"> a </w:t>
      </w:r>
      <w:r w:rsidR="00516917" w:rsidRPr="00D447B0">
        <w:rPr>
          <w:color w:val="000000" w:themeColor="text1"/>
        </w:rPr>
        <w:t>straightforward</w:t>
      </w:r>
      <w:r w:rsidR="00522AA1" w:rsidRPr="00D447B0">
        <w:rPr>
          <w:color w:val="000000" w:themeColor="text1"/>
        </w:rPr>
        <w:t xml:space="preserve"> and</w:t>
      </w:r>
      <w:r w:rsidR="00516917" w:rsidRPr="00D447B0">
        <w:rPr>
          <w:color w:val="000000" w:themeColor="text1"/>
        </w:rPr>
        <w:t xml:space="preserve"> robust method</w:t>
      </w:r>
      <w:r w:rsidR="00B6651B" w:rsidRPr="00D447B0">
        <w:rPr>
          <w:color w:val="000000" w:themeColor="text1"/>
        </w:rPr>
        <w:t xml:space="preserve"> </w:t>
      </w:r>
      <w:r w:rsidR="004B50C4" w:rsidRPr="00D447B0">
        <w:rPr>
          <w:color w:val="000000" w:themeColor="text1"/>
        </w:rPr>
        <w:t>to study</w:t>
      </w:r>
      <w:r w:rsidR="00516917" w:rsidRPr="00D447B0">
        <w:rPr>
          <w:i/>
          <w:color w:val="000000" w:themeColor="text1"/>
        </w:rPr>
        <w:t xml:space="preserve"> in</w:t>
      </w:r>
      <w:r w:rsidR="00234E0D" w:rsidRPr="00D447B0">
        <w:rPr>
          <w:i/>
          <w:color w:val="000000" w:themeColor="text1"/>
        </w:rPr>
        <w:t xml:space="preserve"> </w:t>
      </w:r>
      <w:r w:rsidR="00254CAB" w:rsidRPr="00D447B0">
        <w:rPr>
          <w:i/>
          <w:color w:val="000000" w:themeColor="text1"/>
        </w:rPr>
        <w:t>situ</w:t>
      </w:r>
      <w:r w:rsidR="004B50C4" w:rsidRPr="00D447B0">
        <w:rPr>
          <w:color w:val="000000" w:themeColor="text1"/>
        </w:rPr>
        <w:t xml:space="preserve"> axon growth</w:t>
      </w:r>
      <w:r w:rsidR="008C3C43" w:rsidRPr="00D447B0">
        <w:rPr>
          <w:color w:val="000000" w:themeColor="text1"/>
        </w:rPr>
        <w:t xml:space="preserve"> and growth cone dynamics</w:t>
      </w:r>
      <w:r w:rsidR="001F364E" w:rsidRPr="00D447B0">
        <w:rPr>
          <w:color w:val="000000" w:themeColor="text1"/>
        </w:rPr>
        <w:t xml:space="preserve">. </w:t>
      </w:r>
      <w:r w:rsidRPr="00D447B0">
        <w:rPr>
          <w:color w:val="000000" w:themeColor="text1"/>
        </w:rPr>
        <w:t xml:space="preserve">It describes </w:t>
      </w:r>
      <w:r w:rsidR="00414A0A" w:rsidRPr="00D447B0">
        <w:rPr>
          <w:color w:val="000000" w:themeColor="text1"/>
        </w:rPr>
        <w:t>how to prepare</w:t>
      </w:r>
      <w:r w:rsidR="00372728" w:rsidRPr="00D447B0">
        <w:rPr>
          <w:color w:val="000000" w:themeColor="text1"/>
        </w:rPr>
        <w:t xml:space="preserve"> </w:t>
      </w:r>
      <w:r w:rsidR="00414A0A" w:rsidRPr="00D447B0">
        <w:rPr>
          <w:i/>
          <w:color w:val="000000" w:themeColor="text1"/>
        </w:rPr>
        <w:t>ex</w:t>
      </w:r>
      <w:r w:rsidR="00234E0D" w:rsidRPr="00D447B0">
        <w:rPr>
          <w:i/>
          <w:color w:val="000000" w:themeColor="text1"/>
        </w:rPr>
        <w:t xml:space="preserve"> </w:t>
      </w:r>
      <w:r w:rsidR="00414A0A" w:rsidRPr="00D447B0">
        <w:rPr>
          <w:i/>
          <w:color w:val="000000" w:themeColor="text1"/>
        </w:rPr>
        <w:t>vivo</w:t>
      </w:r>
      <w:r w:rsidR="00414A0A" w:rsidRPr="00D447B0">
        <w:rPr>
          <w:color w:val="000000" w:themeColor="text1"/>
        </w:rPr>
        <w:t xml:space="preserve"> </w:t>
      </w:r>
      <w:r w:rsidR="00372728" w:rsidRPr="00D447B0">
        <w:rPr>
          <w:color w:val="000000" w:themeColor="text1"/>
        </w:rPr>
        <w:t>physiologically</w:t>
      </w:r>
      <w:r w:rsidR="00234E0D" w:rsidRPr="00D447B0">
        <w:rPr>
          <w:color w:val="000000" w:themeColor="text1"/>
        </w:rPr>
        <w:t xml:space="preserve"> </w:t>
      </w:r>
      <w:r w:rsidR="00372728" w:rsidRPr="00D447B0">
        <w:rPr>
          <w:color w:val="000000" w:themeColor="text1"/>
        </w:rPr>
        <w:t>relevant acute brain slices</w:t>
      </w:r>
      <w:r w:rsidR="00414A0A" w:rsidRPr="00D447B0">
        <w:rPr>
          <w:color w:val="000000" w:themeColor="text1"/>
        </w:rPr>
        <w:t xml:space="preserve"> and provide</w:t>
      </w:r>
      <w:r w:rsidR="00402A6D" w:rsidRPr="00D447B0">
        <w:rPr>
          <w:color w:val="000000" w:themeColor="text1"/>
        </w:rPr>
        <w:t>s</w:t>
      </w:r>
      <w:r w:rsidR="00BC7B08" w:rsidRPr="00D447B0">
        <w:rPr>
          <w:color w:val="000000" w:themeColor="text1"/>
        </w:rPr>
        <w:t xml:space="preserve"> </w:t>
      </w:r>
      <w:r w:rsidR="00046A87" w:rsidRPr="00D447B0">
        <w:rPr>
          <w:color w:val="000000" w:themeColor="text1"/>
        </w:rPr>
        <w:t xml:space="preserve">a </w:t>
      </w:r>
      <w:r w:rsidR="00BC7B08" w:rsidRPr="00D447B0">
        <w:rPr>
          <w:color w:val="000000" w:themeColor="text1"/>
        </w:rPr>
        <w:t>user-friendly analysis pipeline.</w:t>
      </w:r>
    </w:p>
    <w:p w14:paraId="6D3DCD99" w14:textId="148DA2C5" w:rsidR="007117F2" w:rsidRPr="00D447B0" w:rsidRDefault="007117F2" w:rsidP="00EE2268">
      <w:pPr>
        <w:rPr>
          <w:color w:val="000000" w:themeColor="text1"/>
        </w:rPr>
      </w:pPr>
    </w:p>
    <w:p w14:paraId="2DF8E628" w14:textId="4FE2DC15" w:rsidR="006E4797" w:rsidRPr="00D447B0" w:rsidRDefault="00551D82" w:rsidP="00EE2268">
      <w:pPr>
        <w:tabs>
          <w:tab w:val="left" w:pos="5239"/>
        </w:tabs>
        <w:rPr>
          <w:color w:val="808080"/>
        </w:rPr>
      </w:pPr>
      <w:r w:rsidRPr="00D447B0">
        <w:rPr>
          <w:b/>
        </w:rPr>
        <w:t>ABSTRACT:</w:t>
      </w:r>
    </w:p>
    <w:p w14:paraId="2CF9CD54" w14:textId="6B5BB099" w:rsidR="006E4797" w:rsidRPr="00D447B0" w:rsidRDefault="000D59FA" w:rsidP="00EE2268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D447B0">
        <w:rPr>
          <w:rFonts w:ascii="Calibri" w:hAnsi="Calibri" w:cs="Calibri"/>
          <w:color w:val="000000" w:themeColor="text1"/>
        </w:rPr>
        <w:t>During neuronal development, axons navigate the cortical environment to reach their final destinations and establish synaptic connections</w:t>
      </w:r>
      <w:r w:rsidR="001F364E" w:rsidRPr="00D447B0">
        <w:rPr>
          <w:rFonts w:ascii="Calibri" w:hAnsi="Calibri" w:cs="Calibri"/>
          <w:color w:val="000000" w:themeColor="text1"/>
        </w:rPr>
        <w:t xml:space="preserve">. </w:t>
      </w:r>
      <w:r w:rsidR="002B46D8" w:rsidRPr="00D447B0">
        <w:rPr>
          <w:rFonts w:ascii="Calibri" w:hAnsi="Calibri" w:cs="Calibri"/>
          <w:color w:val="000000" w:themeColor="text1"/>
        </w:rPr>
        <w:t>Growth cones</w:t>
      </w:r>
      <w:r w:rsidR="00DB7A7D" w:rsidRPr="00D447B0">
        <w:rPr>
          <w:rFonts w:ascii="Calibri" w:hAnsi="Calibri" w:cs="Calibri"/>
          <w:color w:val="000000" w:themeColor="text1"/>
        </w:rPr>
        <w:t>—</w:t>
      </w:r>
      <w:r w:rsidR="00565585" w:rsidRPr="00D447B0">
        <w:rPr>
          <w:rFonts w:ascii="Calibri" w:hAnsi="Calibri" w:cs="Calibri"/>
          <w:color w:val="000000" w:themeColor="text1"/>
        </w:rPr>
        <w:t>the sensory structures located at the distal tips of developing axons</w:t>
      </w:r>
      <w:r w:rsidR="00DB7A7D" w:rsidRPr="00D447B0">
        <w:rPr>
          <w:rFonts w:ascii="Calibri" w:hAnsi="Calibri" w:cs="Calibri"/>
          <w:color w:val="000000" w:themeColor="text1"/>
        </w:rPr>
        <w:t>—</w:t>
      </w:r>
      <w:r w:rsidR="002B46D8" w:rsidRPr="00D447B0">
        <w:rPr>
          <w:rFonts w:ascii="Calibri" w:hAnsi="Calibri" w:cs="Calibri"/>
          <w:color w:val="000000" w:themeColor="text1"/>
        </w:rPr>
        <w:t>execute this process</w:t>
      </w:r>
      <w:r w:rsidR="001F364E" w:rsidRPr="00D447B0">
        <w:rPr>
          <w:rFonts w:ascii="Calibri" w:hAnsi="Calibri" w:cs="Calibri"/>
          <w:color w:val="000000" w:themeColor="text1"/>
        </w:rPr>
        <w:t xml:space="preserve">. </w:t>
      </w:r>
      <w:r w:rsidRPr="00D447B0">
        <w:rPr>
          <w:rFonts w:ascii="Calibri" w:hAnsi="Calibri" w:cs="Calibri"/>
          <w:color w:val="000000" w:themeColor="text1"/>
        </w:rPr>
        <w:t>Studying the structure and dynamics of the growth cone is crucial to understanding axonal development</w:t>
      </w:r>
      <w:r w:rsidR="00031C9C" w:rsidRPr="00D447B0">
        <w:rPr>
          <w:rFonts w:ascii="Calibri" w:hAnsi="Calibri" w:cs="Calibri"/>
          <w:color w:val="000000" w:themeColor="text1"/>
        </w:rPr>
        <w:t xml:space="preserve"> and</w:t>
      </w:r>
      <w:r w:rsidRPr="00D447B0">
        <w:rPr>
          <w:rFonts w:ascii="Calibri" w:hAnsi="Calibri" w:cs="Calibri"/>
          <w:color w:val="000000" w:themeColor="text1"/>
        </w:rPr>
        <w:t xml:space="preserve"> </w:t>
      </w:r>
      <w:r w:rsidR="00031C9C" w:rsidRPr="00D447B0">
        <w:rPr>
          <w:rFonts w:ascii="Calibri" w:hAnsi="Calibri" w:cs="Calibri"/>
          <w:color w:val="000000" w:themeColor="text1"/>
        </w:rPr>
        <w:t xml:space="preserve">the </w:t>
      </w:r>
      <w:r w:rsidRPr="00D447B0">
        <w:rPr>
          <w:rFonts w:ascii="Calibri" w:hAnsi="Calibri" w:cs="Calibri"/>
          <w:color w:val="000000" w:themeColor="text1"/>
        </w:rPr>
        <w:t>interaction with the surrounding central nervous system (CNS) that enable it to form neural circuits</w:t>
      </w:r>
      <w:r w:rsidR="001F364E" w:rsidRPr="00D447B0">
        <w:rPr>
          <w:rFonts w:ascii="Calibri" w:hAnsi="Calibri" w:cs="Calibri"/>
          <w:color w:val="000000" w:themeColor="text1"/>
        </w:rPr>
        <w:t xml:space="preserve">. </w:t>
      </w:r>
      <w:r w:rsidR="00EC376C" w:rsidRPr="00D447B0">
        <w:rPr>
          <w:rFonts w:ascii="Calibri" w:hAnsi="Calibri" w:cs="Calibri"/>
          <w:color w:val="000000" w:themeColor="text1"/>
        </w:rPr>
        <w:t xml:space="preserve">This is essential when devising methods to reintegrate axons into neural circuits following injury in </w:t>
      </w:r>
      <w:r w:rsidR="00293988" w:rsidRPr="00D447B0">
        <w:rPr>
          <w:rFonts w:ascii="Calibri" w:hAnsi="Calibri" w:cs="Calibri"/>
          <w:color w:val="000000" w:themeColor="text1"/>
        </w:rPr>
        <w:t>fundamental research</w:t>
      </w:r>
      <w:r w:rsidR="00EC376C" w:rsidRPr="00D447B0">
        <w:rPr>
          <w:rFonts w:ascii="Calibri" w:hAnsi="Calibri" w:cs="Calibri"/>
          <w:color w:val="000000" w:themeColor="text1"/>
        </w:rPr>
        <w:t xml:space="preserve"> and pre-clinical context</w:t>
      </w:r>
      <w:r w:rsidR="001F364E" w:rsidRPr="00D447B0">
        <w:rPr>
          <w:rFonts w:ascii="Calibri" w:hAnsi="Calibri" w:cs="Calibri"/>
          <w:color w:val="000000" w:themeColor="text1"/>
        </w:rPr>
        <w:t xml:space="preserve">. </w:t>
      </w:r>
      <w:r w:rsidRPr="00D447B0">
        <w:rPr>
          <w:rFonts w:ascii="Calibri" w:hAnsi="Calibri" w:cs="Calibri"/>
          <w:color w:val="000000" w:themeColor="text1"/>
        </w:rPr>
        <w:t>Thus far,</w:t>
      </w:r>
      <w:r w:rsidR="00B9644F" w:rsidRPr="00D447B0">
        <w:rPr>
          <w:rFonts w:ascii="Calibri" w:hAnsi="Calibri" w:cs="Calibri"/>
          <w:color w:val="000000" w:themeColor="text1"/>
        </w:rPr>
        <w:t xml:space="preserve"> </w:t>
      </w:r>
      <w:r w:rsidR="003900B4" w:rsidRPr="00D447B0">
        <w:rPr>
          <w:rFonts w:ascii="Calibri" w:hAnsi="Calibri" w:cs="Calibri"/>
          <w:color w:val="000000" w:themeColor="text1"/>
        </w:rPr>
        <w:t xml:space="preserve">the </w:t>
      </w:r>
      <w:r w:rsidR="00096C7C" w:rsidRPr="00D447B0">
        <w:rPr>
          <w:rFonts w:ascii="Calibri" w:hAnsi="Calibri" w:cs="Calibri"/>
          <w:color w:val="000000" w:themeColor="text1"/>
        </w:rPr>
        <w:t>general</w:t>
      </w:r>
      <w:r w:rsidR="002C73E9" w:rsidRPr="00D447B0">
        <w:rPr>
          <w:rFonts w:ascii="Calibri" w:hAnsi="Calibri" w:cs="Calibri"/>
          <w:color w:val="000000" w:themeColor="text1"/>
        </w:rPr>
        <w:t xml:space="preserve"> </w:t>
      </w:r>
      <w:r w:rsidRPr="00D447B0">
        <w:rPr>
          <w:rFonts w:ascii="Calibri" w:hAnsi="Calibri" w:cs="Calibri"/>
          <w:color w:val="000000" w:themeColor="text1"/>
        </w:rPr>
        <w:t xml:space="preserve">understanding of </w:t>
      </w:r>
      <w:r w:rsidR="003900B4" w:rsidRPr="00D447B0">
        <w:rPr>
          <w:rFonts w:ascii="Calibri" w:hAnsi="Calibri" w:cs="Calibri"/>
          <w:color w:val="000000" w:themeColor="text1"/>
        </w:rPr>
        <w:t xml:space="preserve">the </w:t>
      </w:r>
      <w:r w:rsidRPr="00D447B0">
        <w:rPr>
          <w:rFonts w:ascii="Calibri" w:hAnsi="Calibri" w:cs="Calibri"/>
          <w:color w:val="000000" w:themeColor="text1"/>
        </w:rPr>
        <w:t xml:space="preserve">growth cone dynamics is </w:t>
      </w:r>
      <w:r w:rsidR="003900B4" w:rsidRPr="00D447B0">
        <w:rPr>
          <w:rFonts w:ascii="Calibri" w:hAnsi="Calibri" w:cs="Calibri"/>
          <w:color w:val="000000" w:themeColor="text1"/>
        </w:rPr>
        <w:t>primari</w:t>
      </w:r>
      <w:r w:rsidRPr="00D447B0">
        <w:rPr>
          <w:rFonts w:ascii="Calibri" w:hAnsi="Calibri" w:cs="Calibri"/>
          <w:color w:val="000000" w:themeColor="text1"/>
        </w:rPr>
        <w:t>ly founded on studies of neurons cultured in two dimensions (2D)</w:t>
      </w:r>
      <w:r w:rsidR="001F364E" w:rsidRPr="00D447B0">
        <w:rPr>
          <w:rFonts w:ascii="Calibri" w:hAnsi="Calibri" w:cs="Calibri"/>
          <w:color w:val="000000" w:themeColor="text1"/>
        </w:rPr>
        <w:t xml:space="preserve">. </w:t>
      </w:r>
      <w:r w:rsidRPr="00D447B0">
        <w:rPr>
          <w:rFonts w:ascii="Calibri" w:hAnsi="Calibri" w:cs="Calibri"/>
          <w:color w:val="000000" w:themeColor="text1"/>
        </w:rPr>
        <w:t xml:space="preserve">Although undoubtedly fundamental to </w:t>
      </w:r>
      <w:r w:rsidR="00046A87" w:rsidRPr="00D447B0">
        <w:rPr>
          <w:rFonts w:ascii="Calibri" w:hAnsi="Calibri" w:cs="Calibri"/>
          <w:color w:val="000000" w:themeColor="text1"/>
        </w:rPr>
        <w:t xml:space="preserve">the </w:t>
      </w:r>
      <w:r w:rsidRPr="00D447B0">
        <w:rPr>
          <w:rFonts w:ascii="Calibri" w:hAnsi="Calibri" w:cs="Calibri"/>
          <w:color w:val="000000" w:themeColor="text1"/>
        </w:rPr>
        <w:t xml:space="preserve">current knowledge of growth cone structural dynamics and response to stimuli, 2D studies </w:t>
      </w:r>
      <w:r w:rsidR="00EE5CE3" w:rsidRPr="00D447B0">
        <w:rPr>
          <w:rFonts w:ascii="Calibri" w:hAnsi="Calibri" w:cs="Calibri"/>
          <w:color w:val="000000" w:themeColor="text1"/>
        </w:rPr>
        <w:t>misrepresent</w:t>
      </w:r>
      <w:r w:rsidRPr="00D447B0">
        <w:rPr>
          <w:rFonts w:ascii="Calibri" w:hAnsi="Calibri" w:cs="Calibri"/>
          <w:color w:val="000000" w:themeColor="text1"/>
        </w:rPr>
        <w:t xml:space="preserve"> the physiological</w:t>
      </w:r>
      <w:r w:rsidR="000C3C1B" w:rsidRPr="00D447B0">
        <w:rPr>
          <w:rFonts w:ascii="Calibri" w:hAnsi="Calibri" w:cs="Calibri"/>
          <w:color w:val="000000" w:themeColor="text1"/>
        </w:rPr>
        <w:t xml:space="preserve"> three-dimensional</w:t>
      </w:r>
      <w:r w:rsidRPr="00D447B0">
        <w:rPr>
          <w:rFonts w:ascii="Calibri" w:hAnsi="Calibri" w:cs="Calibri"/>
          <w:color w:val="000000" w:themeColor="text1"/>
        </w:rPr>
        <w:t xml:space="preserve"> </w:t>
      </w:r>
      <w:r w:rsidR="000C3C1B" w:rsidRPr="00D447B0">
        <w:rPr>
          <w:rFonts w:ascii="Calibri" w:hAnsi="Calibri" w:cs="Calibri"/>
          <w:color w:val="000000" w:themeColor="text1"/>
        </w:rPr>
        <w:t>(</w:t>
      </w:r>
      <w:r w:rsidRPr="00D447B0">
        <w:rPr>
          <w:rFonts w:ascii="Calibri" w:hAnsi="Calibri" w:cs="Calibri"/>
          <w:color w:val="000000" w:themeColor="text1"/>
        </w:rPr>
        <w:t>3D</w:t>
      </w:r>
      <w:r w:rsidR="000C3C1B" w:rsidRPr="00D447B0">
        <w:rPr>
          <w:rFonts w:ascii="Calibri" w:hAnsi="Calibri" w:cs="Calibri"/>
          <w:color w:val="000000" w:themeColor="text1"/>
        </w:rPr>
        <w:t>)</w:t>
      </w:r>
      <w:r w:rsidRPr="00D447B0">
        <w:rPr>
          <w:rFonts w:ascii="Calibri" w:hAnsi="Calibri" w:cs="Calibri"/>
          <w:color w:val="000000" w:themeColor="text1"/>
        </w:rPr>
        <w:t xml:space="preserve"> environment encountered by neuronal growth cones in intact CNS tissue</w:t>
      </w:r>
      <w:r w:rsidR="001F364E" w:rsidRPr="00D447B0">
        <w:rPr>
          <w:rFonts w:ascii="Calibri" w:hAnsi="Calibri" w:cs="Calibri"/>
          <w:color w:val="000000" w:themeColor="text1"/>
        </w:rPr>
        <w:t>.</w:t>
      </w:r>
      <w:r w:rsidR="00B42D71" w:rsidRPr="00D447B0">
        <w:rPr>
          <w:rFonts w:ascii="Calibri" w:hAnsi="Calibri" w:cs="Calibri"/>
          <w:color w:val="000000" w:themeColor="text1"/>
        </w:rPr>
        <w:t xml:space="preserve"> </w:t>
      </w:r>
      <w:r w:rsidRPr="00D447B0">
        <w:rPr>
          <w:rFonts w:ascii="Calibri" w:hAnsi="Calibri" w:cs="Calibri"/>
          <w:color w:val="000000" w:themeColor="text1"/>
        </w:rPr>
        <w:t>More recently, collagen gels were employed to overcome some of these limitations, enabling the investigation of neuronal development in 3D</w:t>
      </w:r>
      <w:r w:rsidR="001F364E" w:rsidRPr="00D447B0">
        <w:rPr>
          <w:rFonts w:ascii="Calibri" w:hAnsi="Calibri" w:cs="Calibri"/>
          <w:color w:val="000000" w:themeColor="text1"/>
        </w:rPr>
        <w:t xml:space="preserve">. </w:t>
      </w:r>
      <w:r w:rsidRPr="00D447B0">
        <w:rPr>
          <w:rFonts w:ascii="Calibri" w:hAnsi="Calibri" w:cs="Calibri"/>
          <w:color w:val="000000" w:themeColor="text1"/>
        </w:rPr>
        <w:t xml:space="preserve">However, both synthetic 2D and 3D environments lack </w:t>
      </w:r>
      <w:r w:rsidR="003B61D4" w:rsidRPr="00D447B0">
        <w:rPr>
          <w:rFonts w:ascii="Calibri" w:hAnsi="Calibri" w:cs="Calibri"/>
          <w:color w:val="000000" w:themeColor="text1"/>
        </w:rPr>
        <w:t>signaling</w:t>
      </w:r>
      <w:r w:rsidRPr="00D447B0">
        <w:rPr>
          <w:rFonts w:ascii="Calibri" w:hAnsi="Calibri" w:cs="Calibri"/>
          <w:color w:val="000000" w:themeColor="text1"/>
        </w:rPr>
        <w:t xml:space="preserve"> cues within CNS tissue, which </w:t>
      </w:r>
      <w:r w:rsidR="007E59E0" w:rsidRPr="00D447B0">
        <w:rPr>
          <w:rFonts w:ascii="Calibri" w:hAnsi="Calibri" w:cs="Calibri"/>
          <w:color w:val="000000" w:themeColor="text1"/>
        </w:rPr>
        <w:t>direct</w:t>
      </w:r>
      <w:r w:rsidRPr="00D447B0">
        <w:rPr>
          <w:rFonts w:ascii="Calibri" w:hAnsi="Calibri" w:cs="Calibri"/>
          <w:color w:val="000000" w:themeColor="text1"/>
        </w:rPr>
        <w:t xml:space="preserve"> the extension and pathfinding of developing axons</w:t>
      </w:r>
      <w:r w:rsidR="001F364E" w:rsidRPr="00D447B0">
        <w:rPr>
          <w:rFonts w:ascii="Calibri" w:hAnsi="Calibri" w:cs="Calibri"/>
          <w:color w:val="000000" w:themeColor="text1"/>
        </w:rPr>
        <w:t xml:space="preserve">. </w:t>
      </w:r>
      <w:r w:rsidR="002C73E9" w:rsidRPr="00D447B0">
        <w:rPr>
          <w:rFonts w:ascii="Calibri" w:hAnsi="Calibri" w:cs="Calibri"/>
          <w:color w:val="000000" w:themeColor="text1"/>
        </w:rPr>
        <w:t>This protocol</w:t>
      </w:r>
      <w:r w:rsidRPr="00D447B0">
        <w:rPr>
          <w:rFonts w:ascii="Calibri" w:hAnsi="Calibri" w:cs="Calibri"/>
          <w:color w:val="000000" w:themeColor="text1"/>
        </w:rPr>
        <w:t xml:space="preserve"> provide</w:t>
      </w:r>
      <w:r w:rsidR="002C73E9" w:rsidRPr="00D447B0">
        <w:rPr>
          <w:rFonts w:ascii="Calibri" w:hAnsi="Calibri" w:cs="Calibri"/>
          <w:color w:val="000000" w:themeColor="text1"/>
        </w:rPr>
        <w:t>s</w:t>
      </w:r>
      <w:r w:rsidRPr="00D447B0">
        <w:rPr>
          <w:rFonts w:ascii="Calibri" w:hAnsi="Calibri" w:cs="Calibri"/>
          <w:color w:val="000000" w:themeColor="text1"/>
        </w:rPr>
        <w:t xml:space="preserve"> a method for studying axons and growth cones using organotypic brain slices, where </w:t>
      </w:r>
      <w:r w:rsidR="0078753B" w:rsidRPr="00D447B0">
        <w:rPr>
          <w:rFonts w:ascii="Calibri" w:hAnsi="Calibri" w:cs="Calibri"/>
          <w:color w:val="000000" w:themeColor="text1"/>
        </w:rPr>
        <w:t xml:space="preserve">developing axons encounter physiologically </w:t>
      </w:r>
      <w:r w:rsidR="000F0555" w:rsidRPr="00D447B0">
        <w:rPr>
          <w:rFonts w:ascii="Calibri" w:hAnsi="Calibri" w:cs="Calibri"/>
          <w:color w:val="000000" w:themeColor="text1"/>
        </w:rPr>
        <w:t>relevant</w:t>
      </w:r>
      <w:r w:rsidR="0078753B" w:rsidRPr="00D447B0">
        <w:rPr>
          <w:rFonts w:ascii="Calibri" w:hAnsi="Calibri" w:cs="Calibri"/>
          <w:color w:val="000000" w:themeColor="text1"/>
        </w:rPr>
        <w:t xml:space="preserve"> physical and chemical cues</w:t>
      </w:r>
      <w:r w:rsidR="001F364E" w:rsidRPr="00D447B0">
        <w:rPr>
          <w:rFonts w:ascii="Calibri" w:hAnsi="Calibri" w:cs="Calibri"/>
          <w:color w:val="000000" w:themeColor="text1"/>
        </w:rPr>
        <w:t>.</w:t>
      </w:r>
      <w:r w:rsidR="00617302" w:rsidRPr="00D447B0">
        <w:rPr>
          <w:rFonts w:ascii="Calibri" w:hAnsi="Calibri" w:cs="Calibri"/>
          <w:color w:val="000000" w:themeColor="text1"/>
        </w:rPr>
        <w:t xml:space="preserve"> </w:t>
      </w:r>
      <w:r w:rsidR="000F0555" w:rsidRPr="00D447B0">
        <w:rPr>
          <w:rFonts w:ascii="Calibri" w:hAnsi="Calibri" w:cs="Calibri"/>
        </w:rPr>
        <w:t xml:space="preserve">By combining fine-tuned </w:t>
      </w:r>
      <w:r w:rsidR="000F0555" w:rsidRPr="00D447B0">
        <w:rPr>
          <w:rFonts w:ascii="Calibri" w:hAnsi="Calibri" w:cs="Calibri"/>
          <w:i/>
        </w:rPr>
        <w:t>in</w:t>
      </w:r>
      <w:r w:rsidR="00617302" w:rsidRPr="00D447B0">
        <w:rPr>
          <w:rFonts w:ascii="Calibri" w:hAnsi="Calibri" w:cs="Calibri"/>
          <w:i/>
        </w:rPr>
        <w:t xml:space="preserve"> </w:t>
      </w:r>
      <w:r w:rsidR="002249B8" w:rsidRPr="00D447B0">
        <w:rPr>
          <w:rFonts w:ascii="Calibri" w:hAnsi="Calibri" w:cs="Calibri"/>
          <w:i/>
        </w:rPr>
        <w:t>utero</w:t>
      </w:r>
      <w:r w:rsidR="000F0555" w:rsidRPr="00D447B0">
        <w:rPr>
          <w:rFonts w:ascii="Calibri" w:hAnsi="Calibri" w:cs="Calibri"/>
        </w:rPr>
        <w:t xml:space="preserve"> and </w:t>
      </w:r>
      <w:r w:rsidR="000F0555" w:rsidRPr="00D447B0">
        <w:rPr>
          <w:rFonts w:ascii="Calibri" w:hAnsi="Calibri" w:cs="Calibri"/>
          <w:i/>
        </w:rPr>
        <w:t>ex</w:t>
      </w:r>
      <w:r w:rsidR="00617302" w:rsidRPr="00D447B0">
        <w:rPr>
          <w:rFonts w:ascii="Calibri" w:hAnsi="Calibri" w:cs="Calibri"/>
          <w:i/>
        </w:rPr>
        <w:t xml:space="preserve"> </w:t>
      </w:r>
      <w:r w:rsidR="002249B8" w:rsidRPr="00D447B0">
        <w:rPr>
          <w:rFonts w:ascii="Calibri" w:hAnsi="Calibri" w:cs="Calibri"/>
          <w:i/>
        </w:rPr>
        <w:t>utero</w:t>
      </w:r>
      <w:r w:rsidR="000F0555" w:rsidRPr="00D447B0">
        <w:rPr>
          <w:rFonts w:ascii="Calibri" w:hAnsi="Calibri" w:cs="Calibri"/>
        </w:rPr>
        <w:t xml:space="preserve"> electroporation to </w:t>
      </w:r>
      <w:r w:rsidR="00617302" w:rsidRPr="00D447B0">
        <w:rPr>
          <w:rFonts w:ascii="Calibri" w:hAnsi="Calibri" w:cs="Calibri"/>
        </w:rPr>
        <w:t>deliver fluorescent reporters with super-resolution microscopy sparsel</w:t>
      </w:r>
      <w:r w:rsidR="000F0555" w:rsidRPr="00D447B0">
        <w:rPr>
          <w:rFonts w:ascii="Calibri" w:hAnsi="Calibri" w:cs="Calibri"/>
        </w:rPr>
        <w:t>y</w:t>
      </w:r>
      <w:r w:rsidR="001F364E" w:rsidRPr="00D447B0">
        <w:rPr>
          <w:rFonts w:ascii="Calibri" w:hAnsi="Calibri" w:cs="Calibri"/>
        </w:rPr>
        <w:t xml:space="preserve">. </w:t>
      </w:r>
      <w:r w:rsidR="000F0555" w:rsidRPr="00D447B0">
        <w:rPr>
          <w:rFonts w:ascii="Calibri" w:hAnsi="Calibri" w:cs="Calibri"/>
        </w:rPr>
        <w:t xml:space="preserve">Furthermore, </w:t>
      </w:r>
      <w:r w:rsidR="00046A87" w:rsidRPr="00D447B0">
        <w:rPr>
          <w:rFonts w:ascii="Calibri" w:hAnsi="Calibri" w:cs="Calibri"/>
        </w:rPr>
        <w:t xml:space="preserve">a </w:t>
      </w:r>
      <w:r w:rsidR="000F0555" w:rsidRPr="00D447B0">
        <w:rPr>
          <w:rFonts w:ascii="Calibri" w:hAnsi="Calibri" w:cs="Calibri"/>
        </w:rPr>
        <w:t>detail</w:t>
      </w:r>
      <w:r w:rsidR="002C73E9" w:rsidRPr="00D447B0">
        <w:rPr>
          <w:rFonts w:ascii="Calibri" w:hAnsi="Calibri" w:cs="Calibri"/>
        </w:rPr>
        <w:t xml:space="preserve">ed </w:t>
      </w:r>
      <w:r w:rsidR="000F0555" w:rsidRPr="00D447B0">
        <w:rPr>
          <w:rFonts w:ascii="Calibri" w:hAnsi="Calibri" w:cs="Calibri"/>
        </w:rPr>
        <w:t>toolkit</w:t>
      </w:r>
      <w:r w:rsidR="00046A87" w:rsidRPr="00D447B0">
        <w:rPr>
          <w:rFonts w:ascii="Calibri" w:hAnsi="Calibri" w:cs="Calibri"/>
        </w:rPr>
        <w:t xml:space="preserve"> description of</w:t>
      </w:r>
      <w:r w:rsidR="000F0555" w:rsidRPr="00D447B0">
        <w:rPr>
          <w:rFonts w:ascii="Calibri" w:hAnsi="Calibri" w:cs="Calibri"/>
        </w:rPr>
        <w:t xml:space="preserve"> </w:t>
      </w:r>
      <w:r w:rsidR="00617302" w:rsidRPr="00D447B0">
        <w:rPr>
          <w:rFonts w:ascii="Calibri" w:hAnsi="Calibri" w:cs="Calibri"/>
        </w:rPr>
        <w:t xml:space="preserve">the </w:t>
      </w:r>
      <w:r w:rsidR="00546A14" w:rsidRPr="00D447B0">
        <w:rPr>
          <w:rFonts w:ascii="Calibri" w:hAnsi="Calibri" w:cs="Calibri"/>
        </w:rPr>
        <w:t>analysis of</w:t>
      </w:r>
      <w:r w:rsidR="000F0555" w:rsidRPr="00D447B0">
        <w:rPr>
          <w:rFonts w:ascii="Calibri" w:hAnsi="Calibri" w:cs="Calibri"/>
        </w:rPr>
        <w:t xml:space="preserve"> long-term and live-cell imaging data</w:t>
      </w:r>
      <w:r w:rsidR="002C73E9" w:rsidRPr="00D447B0">
        <w:rPr>
          <w:rFonts w:ascii="Calibri" w:hAnsi="Calibri" w:cs="Calibri"/>
        </w:rPr>
        <w:t xml:space="preserve"> </w:t>
      </w:r>
      <w:r w:rsidR="00275C2D" w:rsidRPr="00D447B0">
        <w:rPr>
          <w:rFonts w:ascii="Calibri" w:hAnsi="Calibri" w:cs="Calibri"/>
        </w:rPr>
        <w:t>is</w:t>
      </w:r>
      <w:r w:rsidR="002C73E9" w:rsidRPr="00D447B0">
        <w:rPr>
          <w:rFonts w:ascii="Calibri" w:hAnsi="Calibri" w:cs="Calibri"/>
        </w:rPr>
        <w:t xml:space="preserve"> included</w:t>
      </w:r>
      <w:r w:rsidR="000F0555" w:rsidRPr="00D447B0">
        <w:rPr>
          <w:rFonts w:ascii="Calibri" w:hAnsi="Calibri" w:cs="Calibri"/>
        </w:rPr>
        <w:t>.</w:t>
      </w:r>
    </w:p>
    <w:p w14:paraId="1D6F0BB7" w14:textId="77777777" w:rsidR="000F0555" w:rsidRPr="00D447B0" w:rsidRDefault="000F0555" w:rsidP="00EE2268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0646E204" w14:textId="1664D003" w:rsidR="006E4797" w:rsidRPr="00D447B0" w:rsidRDefault="00551D82" w:rsidP="00EE2268">
      <w:pPr>
        <w:rPr>
          <w:color w:val="808080"/>
        </w:rPr>
      </w:pPr>
      <w:r w:rsidRPr="00D447B0">
        <w:rPr>
          <w:b/>
        </w:rPr>
        <w:lastRenderedPageBreak/>
        <w:t>INTRODUCTION:</w:t>
      </w:r>
    </w:p>
    <w:p w14:paraId="153A8212" w14:textId="69402936" w:rsidR="00F714AC" w:rsidRPr="00D447B0" w:rsidRDefault="00F714AC" w:rsidP="00EE2268">
      <w:r w:rsidRPr="00D447B0">
        <w:t xml:space="preserve">Neurons are highly </w:t>
      </w:r>
      <w:r w:rsidR="00B30F76" w:rsidRPr="00D447B0">
        <w:t xml:space="preserve">polarized </w:t>
      </w:r>
      <w:r w:rsidRPr="00D447B0">
        <w:t xml:space="preserve">cells that </w:t>
      </w:r>
      <w:r w:rsidR="00682FFF" w:rsidRPr="00D447B0">
        <w:t>represent</w:t>
      </w:r>
      <w:r w:rsidRPr="00D447B0">
        <w:t xml:space="preserve"> the basic computational unit in the nervous system</w:t>
      </w:r>
      <w:r w:rsidR="001F364E" w:rsidRPr="00D447B0">
        <w:t xml:space="preserve">. </w:t>
      </w:r>
      <w:r w:rsidR="001742A6" w:rsidRPr="00D447B0">
        <w:t>They receive and emit information</w:t>
      </w:r>
      <w:r w:rsidR="00B114F4" w:rsidRPr="00D447B0">
        <w:t xml:space="preserve"> </w:t>
      </w:r>
      <w:r w:rsidR="00903195" w:rsidRPr="00D447B0">
        <w:t>that</w:t>
      </w:r>
      <w:r w:rsidR="00B114F4" w:rsidRPr="00D447B0">
        <w:t xml:space="preserve"> </w:t>
      </w:r>
      <w:r w:rsidR="001742A6" w:rsidRPr="00D447B0">
        <w:t>relies upon compartmentali</w:t>
      </w:r>
      <w:r w:rsidR="00903195" w:rsidRPr="00D447B0">
        <w:t>z</w:t>
      </w:r>
      <w:r w:rsidR="001742A6" w:rsidRPr="00D447B0">
        <w:t>ation of input and output sites: dendrites and axons, respectively</w:t>
      </w:r>
      <w:r w:rsidR="00FF2B41" w:rsidRPr="00D447B0">
        <w:fldChar w:fldCharType="begin"/>
      </w:r>
      <w:r w:rsidR="00CE0AE7" w:rsidRPr="00D447B0">
        <w:instrText xml:space="preserve"> ADDIN EN.CITE &lt;EndNote&gt;&lt;Cite&gt;&lt;Author&gt;Schelski&lt;/Author&gt;&lt;Year&gt;2017&lt;/Year&gt;&lt;RecNum&gt;24&lt;/RecNum&gt;&lt;DisplayText&gt;&lt;style face="superscript"&gt;1&lt;/style&gt;&lt;/DisplayText&gt;&lt;record&gt;&lt;rec-number&gt;24&lt;/rec-number&gt;&lt;foreign-keys&gt;&lt;key app="EN" db-id="t0afsedv5ffwz3ewxwa52pzwze2sx95pew59" timestamp="1622469130" guid="580d74b3-905c-4ec2-b0ac-c68580307e2a"&gt;24&lt;/key&gt;&lt;/foreign-keys&gt;&lt;ref-type name="Journal Article"&gt;17&lt;/ref-type&gt;&lt;contributors&gt;&lt;authors&gt;&lt;author&gt;Schelski, M.&lt;/author&gt;&lt;author&gt;Bradke, F.&lt;/author&gt;&lt;/authors&gt;&lt;/contributors&gt;&lt;auth-address&gt;German Center for Neurodegenerative Diseases, Sigmund-Freud-Strasse 27, 53127 Bonn, Germany. Electronic address: max.schelski@dzne.de.&amp;#xD;German Center for Neurodegenerative Diseases, Sigmund-Freud-Strasse 27, 53127 Bonn, Germany.&lt;/auth-address&gt;&lt;titles&gt;&lt;title&gt;Neuronal polarization: From spatiotemporal signaling to cytoskeletal dynamics&lt;/title&gt;&lt;secondary-title&gt;Mol Cell Neurosci&lt;/secondary-title&gt;&lt;/titles&gt;&lt;periodical&gt;&lt;full-title&gt;Molecular and Cellular Neurosciences&lt;/full-title&gt;&lt;abbr-1&gt;Mol. Cell. Neurosci.&lt;/abbr-1&gt;&lt;abbr-2&gt;Mol Cell Neurosci&lt;/abbr-2&gt;&lt;abbr-3&gt;Molecular &amp;amp; Cellular Neurosciences&lt;/abbr-3&gt;&lt;/periodical&gt;&lt;pages&gt;11-28&lt;/pages&gt;&lt;volume&gt;84&lt;/volume&gt;&lt;edition&gt;2017/04/02&lt;/edition&gt;&lt;keywords&gt;&lt;keyword&gt;Animals&lt;/keyword&gt;&lt;keyword&gt;Axons/*physiology&lt;/keyword&gt;&lt;keyword&gt;Cytoskeleton/*metabolism&lt;/keyword&gt;&lt;keyword&gt;Dendrites/*physiology&lt;/keyword&gt;&lt;keyword&gt;Humans&lt;/keyword&gt;&lt;keyword&gt;Microtubules/metabolism&lt;/keyword&gt;&lt;keyword&gt;Neurons/*cytology&lt;/keyword&gt;&lt;keyword&gt;Signal Transduction/physiology&lt;/keyword&gt;&lt;keyword&gt;*Axonal growth&lt;/keyword&gt;&lt;keyword&gt;*Cytoskeleton&lt;/keyword&gt;&lt;keyword&gt;*Feedback loops&lt;/keyword&gt;&lt;keyword&gt;*Neuronal polarity&lt;/keyword&gt;&lt;keyword&gt;*Signaling&lt;/keyword&gt;&lt;/keywords&gt;&lt;dates&gt;&lt;year&gt;2017&lt;/year&gt;&lt;pub-dates&gt;&lt;date&gt;Oct&lt;/date&gt;&lt;/pub-dates&gt;&lt;/dates&gt;&lt;isbn&gt;1095-9327 (Electronic)&amp;#xD;1044-7431 (Linking)&lt;/isbn&gt;&lt;accession-num&gt;28363876&lt;/accession-num&gt;&lt;urls&gt;&lt;related-urls&gt;&lt;url&gt;https://www.ncbi.nlm.nih.gov/pubmed/28363876&lt;/url&gt;&lt;/related-urls&gt;&lt;/urls&gt;&lt;electronic-resource-num&gt;10.1016/j.mcn.2017.03.008&lt;/electronic-resource-num&gt;&lt;/record&gt;&lt;/Cite&gt;&lt;/EndNote&gt;</w:instrText>
      </w:r>
      <w:r w:rsidR="00FF2B41" w:rsidRPr="00D447B0">
        <w:fldChar w:fldCharType="separate"/>
      </w:r>
      <w:r w:rsidR="00FF2B41" w:rsidRPr="00D447B0">
        <w:rPr>
          <w:noProof/>
          <w:vertAlign w:val="superscript"/>
        </w:rPr>
        <w:t>1</w:t>
      </w:r>
      <w:r w:rsidR="00FF2B41" w:rsidRPr="00D447B0">
        <w:fldChar w:fldCharType="end"/>
      </w:r>
      <w:r w:rsidR="001F364E" w:rsidRPr="00D447B0">
        <w:t xml:space="preserve">. </w:t>
      </w:r>
      <w:r w:rsidRPr="00D447B0">
        <w:t>During development, axons extend while navigating an incredibly complex environment to reach their destination</w:t>
      </w:r>
      <w:r w:rsidR="001F364E" w:rsidRPr="00D447B0">
        <w:t xml:space="preserve">. </w:t>
      </w:r>
      <w:r w:rsidRPr="00D447B0">
        <w:t>Axon navigation is</w:t>
      </w:r>
      <w:r w:rsidR="005544E4" w:rsidRPr="00D447B0">
        <w:t xml:space="preserve"> </w:t>
      </w:r>
      <w:r w:rsidRPr="00D447B0">
        <w:t xml:space="preserve">guided by the growth cone, a sensory structure located at the tip of </w:t>
      </w:r>
      <w:r w:rsidR="00903195" w:rsidRPr="00D447B0">
        <w:t xml:space="preserve">the </w:t>
      </w:r>
      <w:r w:rsidRPr="00D447B0">
        <w:t>developing axons</w:t>
      </w:r>
      <w:r w:rsidR="001F364E" w:rsidRPr="00D447B0">
        <w:t xml:space="preserve">. </w:t>
      </w:r>
      <w:r w:rsidRPr="00D447B0">
        <w:t xml:space="preserve">The growth cone is responsible for detecting environmental cues and translating them into </w:t>
      </w:r>
      <w:r w:rsidR="00903195" w:rsidRPr="00D447B0">
        <w:t xml:space="preserve">the </w:t>
      </w:r>
      <w:r w:rsidRPr="00D447B0">
        <w:t>dynamical spatial reorgani</w:t>
      </w:r>
      <w:r w:rsidR="00903195" w:rsidRPr="00D447B0">
        <w:t>z</w:t>
      </w:r>
      <w:r w:rsidRPr="00D447B0">
        <w:t>ation of its cytoskeleton</w:t>
      </w:r>
      <w:r w:rsidR="000174CC" w:rsidRPr="00D447B0">
        <w:fldChar w:fldCharType="begin">
          <w:fldData xml:space="preserve">PEVuZE5vdGU+PENpdGU+PEF1dGhvcj5Mb3dlcnk8L0F1dGhvcj48WWVhcj4yMDA5PC9ZZWFyPjxS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</w:fldData>
        </w:fldChar>
      </w:r>
      <w:r w:rsidR="00CE0AE7" w:rsidRPr="00D447B0">
        <w:instrText xml:space="preserve"> ADDIN EN.CITE </w:instrText>
      </w:r>
      <w:r w:rsidR="00CE0AE7" w:rsidRPr="00D447B0">
        <w:fldChar w:fldCharType="begin">
          <w:fldData xml:space="preserve">PEVuZE5vdGU+PENpdGU+PEF1dGhvcj5Mb3dlcnk8L0F1dGhvcj48WWVhcj4yMDA5PC9ZZWFyPjxS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</w:fldData>
        </w:fldChar>
      </w:r>
      <w:r w:rsidR="00CE0AE7" w:rsidRPr="00D447B0">
        <w:instrText xml:space="preserve"> ADDIN EN.CITE.DATA </w:instrText>
      </w:r>
      <w:r w:rsidR="00CE0AE7" w:rsidRPr="00D447B0">
        <w:fldChar w:fldCharType="end"/>
      </w:r>
      <w:r w:rsidR="000174CC" w:rsidRPr="00D447B0">
        <w:fldChar w:fldCharType="separate"/>
      </w:r>
      <w:r w:rsidR="00FF2B41" w:rsidRPr="00D447B0">
        <w:rPr>
          <w:noProof/>
          <w:vertAlign w:val="superscript"/>
        </w:rPr>
        <w:t>2,3</w:t>
      </w:r>
      <w:r w:rsidR="000174CC" w:rsidRPr="00D447B0">
        <w:fldChar w:fldCharType="end"/>
      </w:r>
      <w:r w:rsidR="001F364E" w:rsidRPr="00D447B0">
        <w:t>.</w:t>
      </w:r>
      <w:r w:rsidR="004F2C64" w:rsidRPr="00D447B0">
        <w:t xml:space="preserve"> </w:t>
      </w:r>
      <w:r w:rsidRPr="00D447B0">
        <w:t xml:space="preserve">The resulting morpho-mechanical reactions instruct the growth cone to extend or retract from the triggering cue, leading to specific axon </w:t>
      </w:r>
      <w:r w:rsidR="00520815" w:rsidRPr="00D447B0">
        <w:t>man</w:t>
      </w:r>
      <w:r w:rsidR="004F2C64" w:rsidRPr="00D447B0">
        <w:t>euver</w:t>
      </w:r>
      <w:r w:rsidR="00520815" w:rsidRPr="00D447B0">
        <w:t>s</w:t>
      </w:r>
      <w:r w:rsidRPr="00D447B0">
        <w:t>.</w:t>
      </w:r>
    </w:p>
    <w:p w14:paraId="009CA843" w14:textId="77777777" w:rsidR="00F714AC" w:rsidRPr="00D447B0" w:rsidRDefault="00F714AC" w:rsidP="00EE2268">
      <w:pPr>
        <w:rPr>
          <w:bCs/>
        </w:rPr>
      </w:pPr>
    </w:p>
    <w:p w14:paraId="14EFBCE7" w14:textId="3821E458" w:rsidR="00F714AC" w:rsidRPr="00D447B0" w:rsidRDefault="005A4438" w:rsidP="00EE2268">
      <w:pPr>
        <w:rPr>
          <w:bCs/>
        </w:rPr>
      </w:pPr>
      <w:r w:rsidRPr="00D447B0">
        <w:rPr>
          <w:bCs/>
        </w:rPr>
        <w:t>The c</w:t>
      </w:r>
      <w:r w:rsidR="00912756" w:rsidRPr="00D447B0">
        <w:rPr>
          <w:bCs/>
        </w:rPr>
        <w:t>urrent</w:t>
      </w:r>
      <w:r w:rsidR="00F714AC" w:rsidRPr="00D447B0">
        <w:rPr>
          <w:bCs/>
        </w:rPr>
        <w:t xml:space="preserve"> understanding of axon extension and growth cone dynamics stems from </w:t>
      </w:r>
      <w:r w:rsidR="00641190" w:rsidRPr="00D447B0">
        <w:rPr>
          <w:bCs/>
        </w:rPr>
        <w:t>studies evaluating</w:t>
      </w:r>
      <w:r w:rsidR="00F714AC" w:rsidRPr="00D447B0">
        <w:rPr>
          <w:bCs/>
        </w:rPr>
        <w:t xml:space="preserve"> axon growth over two-dimensional (2D) substrates</w:t>
      </w:r>
      <w:r w:rsidR="000174CC" w:rsidRPr="00D447B0">
        <w:rPr>
          <w:bCs/>
        </w:rPr>
        <w:fldChar w:fldCharType="begin">
          <w:fldData xml:space="preserve">PEVuZE5vdGU+PENpdGU+PEF1dGhvcj5Mb3dlcnk8L0F1dGhvcj48WWVhcj4yMDA5PC9ZZWFyPjxS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==
</w:fldData>
        </w:fldChar>
      </w:r>
      <w:r w:rsidR="00CE0AE7" w:rsidRPr="00D447B0">
        <w:rPr>
          <w:bCs/>
        </w:rPr>
        <w:instrText xml:space="preserve"> ADDIN EN.CITE </w:instrText>
      </w:r>
      <w:r w:rsidR="00CE0AE7" w:rsidRPr="00D447B0">
        <w:rPr>
          <w:bCs/>
        </w:rPr>
        <w:fldChar w:fldCharType="begin">
          <w:fldData xml:space="preserve">PEVuZE5vdGU+PENpdGU+PEF1dGhvcj5Mb3dlcnk8L0F1dGhvcj48WWVhcj4yMDA5PC9ZZWFyPjxS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==
</w:fldData>
        </w:fldChar>
      </w:r>
      <w:r w:rsidR="00CE0AE7" w:rsidRPr="00D447B0">
        <w:rPr>
          <w:bCs/>
        </w:rPr>
        <w:instrText xml:space="preserve"> ADDIN EN.CITE.DATA </w:instrText>
      </w:r>
      <w:r w:rsidR="00CE0AE7" w:rsidRPr="00D447B0">
        <w:rPr>
          <w:bCs/>
        </w:rPr>
      </w:r>
      <w:r w:rsidR="00CE0AE7" w:rsidRPr="00D447B0">
        <w:rPr>
          <w:bCs/>
        </w:rPr>
        <w:fldChar w:fldCharType="end"/>
      </w:r>
      <w:r w:rsidR="000174CC" w:rsidRPr="00D447B0">
        <w:rPr>
          <w:bCs/>
        </w:rPr>
      </w:r>
      <w:r w:rsidR="000174CC" w:rsidRPr="00D447B0">
        <w:rPr>
          <w:bCs/>
        </w:rPr>
        <w:fldChar w:fldCharType="separate"/>
      </w:r>
      <w:r w:rsidR="00FF2B41" w:rsidRPr="00D447B0">
        <w:rPr>
          <w:bCs/>
          <w:noProof/>
          <w:vertAlign w:val="superscript"/>
        </w:rPr>
        <w:t>2,4</w:t>
      </w:r>
      <w:r w:rsidR="00DB7A7D" w:rsidRPr="00D447B0">
        <w:rPr>
          <w:bCs/>
          <w:noProof/>
          <w:vertAlign w:val="superscript"/>
        </w:rPr>
        <w:t>–</w:t>
      </w:r>
      <w:r w:rsidR="00FF2B41" w:rsidRPr="00D447B0">
        <w:rPr>
          <w:bCs/>
          <w:noProof/>
          <w:vertAlign w:val="superscript"/>
        </w:rPr>
        <w:t>7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 xml:space="preserve">. </w:t>
      </w:r>
      <w:r w:rsidR="00F714AC" w:rsidRPr="00D447B0">
        <w:rPr>
          <w:bCs/>
        </w:rPr>
        <w:t>These pioneering studies identified sophisticated interplay between growth cones and growth substrates and revealed striking differences dependent on substrate characteristics such as adhesiveness and stiffness</w:t>
      </w:r>
      <w:r w:rsidR="000174CC" w:rsidRPr="00D447B0">
        <w:rPr>
          <w:bCs/>
        </w:rPr>
        <w:fldChar w:fldCharType="begin">
          <w:fldData xml:space="preserve">PEVuZE5vdGU+PENpdGU+PEF1dGhvcj5OaWNob2w8L0F1dGhvcj48WWVhcj4yMDE5PC9ZZWFyPjxS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</w:fldData>
        </w:fldChar>
      </w:r>
      <w:r w:rsidR="00CE0AE7" w:rsidRPr="00D447B0">
        <w:rPr>
          <w:bCs/>
        </w:rPr>
        <w:instrText xml:space="preserve"> ADDIN EN.CITE </w:instrText>
      </w:r>
      <w:r w:rsidR="00CE0AE7" w:rsidRPr="00D447B0">
        <w:rPr>
          <w:bCs/>
        </w:rPr>
        <w:fldChar w:fldCharType="begin">
          <w:fldData xml:space="preserve">PEVuZE5vdGU+PENpdGU+PEF1dGhvcj5OaWNob2w8L0F1dGhvcj48WWVhcj4yMDE5PC9ZZWFyPjxS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</w:fldData>
        </w:fldChar>
      </w:r>
      <w:r w:rsidR="00CE0AE7" w:rsidRPr="00D447B0">
        <w:rPr>
          <w:bCs/>
        </w:rPr>
        <w:instrText xml:space="preserve"> ADDIN EN.CITE.DATA </w:instrText>
      </w:r>
      <w:r w:rsidR="00CE0AE7" w:rsidRPr="00D447B0">
        <w:rPr>
          <w:bCs/>
        </w:rPr>
      </w:r>
      <w:r w:rsidR="00CE0AE7" w:rsidRPr="00D447B0">
        <w:rPr>
          <w:bCs/>
        </w:rPr>
        <w:fldChar w:fldCharType="end"/>
      </w:r>
      <w:r w:rsidR="000174CC" w:rsidRPr="00D447B0">
        <w:rPr>
          <w:bCs/>
        </w:rPr>
      </w:r>
      <w:r w:rsidR="000174CC" w:rsidRPr="00D447B0">
        <w:rPr>
          <w:bCs/>
        </w:rPr>
        <w:fldChar w:fldCharType="separate"/>
      </w:r>
      <w:r w:rsidR="00FF2B41" w:rsidRPr="00D447B0">
        <w:rPr>
          <w:bCs/>
          <w:noProof/>
          <w:vertAlign w:val="superscript"/>
        </w:rPr>
        <w:t>8,9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 xml:space="preserve">. </w:t>
      </w:r>
      <w:r w:rsidR="00F714AC" w:rsidRPr="00D447B0">
        <w:rPr>
          <w:bCs/>
        </w:rPr>
        <w:t>Led by these insights, extracellular environmental cues</w:t>
      </w:r>
      <w:r w:rsidR="00814D1E" w:rsidRPr="00D447B0">
        <w:rPr>
          <w:bCs/>
        </w:rPr>
        <w:t xml:space="preserve"> were hypothesi</w:t>
      </w:r>
      <w:r w:rsidR="00A651B1" w:rsidRPr="00D447B0">
        <w:rPr>
          <w:bCs/>
        </w:rPr>
        <w:t>z</w:t>
      </w:r>
      <w:r w:rsidR="00814D1E" w:rsidRPr="00D447B0">
        <w:rPr>
          <w:bCs/>
        </w:rPr>
        <w:t>ed to</w:t>
      </w:r>
      <w:r w:rsidR="00F714AC" w:rsidRPr="00D447B0">
        <w:rPr>
          <w:bCs/>
        </w:rPr>
        <w:t xml:space="preserve"> dictate axon growth, with the growth cone cytoskeleton executing this growth</w:t>
      </w:r>
      <w:r w:rsidR="000174CC" w:rsidRPr="00D447B0">
        <w:rPr>
          <w:bCs/>
        </w:rPr>
        <w:fldChar w:fldCharType="begin">
          <w:fldData xml:space="preserve">PEVuZE5vdGU+PENpdGU+PEF1dGhvcj5NaXRjaGlzb248L0F1dGhvcj48WWVhcj4xOTg4PC9ZZWFy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==
</w:fldData>
        </w:fldChar>
      </w:r>
      <w:r w:rsidR="00CE0AE7" w:rsidRPr="00D447B0">
        <w:rPr>
          <w:bCs/>
        </w:rPr>
        <w:instrText xml:space="preserve"> ADDIN EN.CITE </w:instrText>
      </w:r>
      <w:r w:rsidR="00CE0AE7" w:rsidRPr="00D447B0">
        <w:rPr>
          <w:bCs/>
        </w:rPr>
        <w:fldChar w:fldCharType="begin">
          <w:fldData xml:space="preserve">PEVuZE5vdGU+PENpdGU+PEF1dGhvcj5NaXRjaGlzb248L0F1dGhvcj48WWVhcj4xOTg4PC9ZZWFy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==
</w:fldData>
        </w:fldChar>
      </w:r>
      <w:r w:rsidR="00CE0AE7" w:rsidRPr="00D447B0">
        <w:rPr>
          <w:bCs/>
        </w:rPr>
        <w:instrText xml:space="preserve"> ADDIN EN.CITE.DATA </w:instrText>
      </w:r>
      <w:r w:rsidR="00CE0AE7" w:rsidRPr="00D447B0">
        <w:rPr>
          <w:bCs/>
        </w:rPr>
      </w:r>
      <w:r w:rsidR="00CE0AE7" w:rsidRPr="00D447B0">
        <w:rPr>
          <w:bCs/>
        </w:rPr>
        <w:fldChar w:fldCharType="end"/>
      </w:r>
      <w:r w:rsidR="000174CC" w:rsidRPr="00D447B0">
        <w:rPr>
          <w:bCs/>
        </w:rPr>
      </w:r>
      <w:r w:rsidR="000174CC" w:rsidRPr="00D447B0">
        <w:rPr>
          <w:bCs/>
        </w:rPr>
        <w:fldChar w:fldCharType="separate"/>
      </w:r>
      <w:r w:rsidR="00FF2B41" w:rsidRPr="00D447B0">
        <w:rPr>
          <w:bCs/>
          <w:noProof/>
          <w:vertAlign w:val="superscript"/>
        </w:rPr>
        <w:t>2,10</w:t>
      </w:r>
      <w:r w:rsidR="00DB7A7D" w:rsidRPr="00D447B0">
        <w:rPr>
          <w:bCs/>
          <w:noProof/>
          <w:vertAlign w:val="superscript"/>
        </w:rPr>
        <w:t>–</w:t>
      </w:r>
      <w:r w:rsidR="00FF2B41" w:rsidRPr="00D447B0">
        <w:rPr>
          <w:bCs/>
          <w:noProof/>
          <w:vertAlign w:val="superscript"/>
        </w:rPr>
        <w:t>12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 xml:space="preserve">. </w:t>
      </w:r>
      <w:r w:rsidR="00F714AC" w:rsidRPr="00D447B0">
        <w:rPr>
          <w:bCs/>
        </w:rPr>
        <w:t>Notably, neurons can extend axons in non-adhesive substrates (e.g</w:t>
      </w:r>
      <w:r w:rsidR="001F364E" w:rsidRPr="00D447B0">
        <w:rPr>
          <w:bCs/>
        </w:rPr>
        <w:t>.</w:t>
      </w:r>
      <w:r w:rsidR="00A651B1" w:rsidRPr="00D447B0">
        <w:rPr>
          <w:bCs/>
        </w:rPr>
        <w:t>,</w:t>
      </w:r>
      <w:r w:rsidR="001F364E" w:rsidRPr="00D447B0">
        <w:rPr>
          <w:bCs/>
        </w:rPr>
        <w:t xml:space="preserve"> </w:t>
      </w:r>
      <w:r w:rsidR="00F714AC" w:rsidRPr="00D447B0">
        <w:rPr>
          <w:bCs/>
        </w:rPr>
        <w:t>poly-lysine</w:t>
      </w:r>
      <w:r w:rsidR="00D9481B" w:rsidRPr="00D447B0">
        <w:rPr>
          <w:bCs/>
        </w:rPr>
        <w:t>,</w:t>
      </w:r>
      <w:r w:rsidR="00F714AC" w:rsidRPr="00D447B0">
        <w:rPr>
          <w:bCs/>
        </w:rPr>
        <w:t xml:space="preserve"> poly-ornit</w:t>
      </w:r>
      <w:r w:rsidR="00A651B1" w:rsidRPr="00D447B0">
        <w:rPr>
          <w:bCs/>
        </w:rPr>
        <w:t>h</w:t>
      </w:r>
      <w:r w:rsidR="00F714AC" w:rsidRPr="00D447B0">
        <w:rPr>
          <w:bCs/>
        </w:rPr>
        <w:t>ine)</w:t>
      </w:r>
      <w:r w:rsidR="000174CC" w:rsidRPr="00D447B0">
        <w:rPr>
          <w:bCs/>
        </w:rPr>
        <w:fldChar w:fldCharType="begin">
          <w:fldData xml:space="preserve">PEVuZE5vdGU+PENpdGU+PEF1dGhvcj5UdXJuZXk8L0F1dGhvcj48WWVhcj4yMDE2PC9ZZWFyPjxS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</w:fldData>
        </w:fldChar>
      </w:r>
      <w:r w:rsidR="00CE0AE7" w:rsidRPr="00D447B0">
        <w:rPr>
          <w:bCs/>
        </w:rPr>
        <w:instrText xml:space="preserve"> ADDIN EN.CITE </w:instrText>
      </w:r>
      <w:r w:rsidR="00CE0AE7" w:rsidRPr="00D447B0">
        <w:rPr>
          <w:bCs/>
        </w:rPr>
        <w:fldChar w:fldCharType="begin">
          <w:fldData xml:space="preserve">PEVuZE5vdGU+PENpdGU+PEF1dGhvcj5UdXJuZXk8L0F1dGhvcj48WWVhcj4yMDE2PC9ZZWFyPjxS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</w:fldData>
        </w:fldChar>
      </w:r>
      <w:r w:rsidR="00CE0AE7" w:rsidRPr="00D447B0">
        <w:rPr>
          <w:bCs/>
        </w:rPr>
        <w:instrText xml:space="preserve"> ADDIN EN.CITE.DATA </w:instrText>
      </w:r>
      <w:r w:rsidR="00CE0AE7" w:rsidRPr="00D447B0">
        <w:rPr>
          <w:bCs/>
        </w:rPr>
      </w:r>
      <w:r w:rsidR="00CE0AE7" w:rsidRPr="00D447B0">
        <w:rPr>
          <w:bCs/>
        </w:rPr>
        <w:fldChar w:fldCharType="end"/>
      </w:r>
      <w:r w:rsidR="000174CC" w:rsidRPr="00D447B0">
        <w:rPr>
          <w:bCs/>
        </w:rPr>
      </w:r>
      <w:r w:rsidR="000174CC" w:rsidRPr="00D447B0">
        <w:rPr>
          <w:bCs/>
        </w:rPr>
        <w:fldChar w:fldCharType="separate"/>
      </w:r>
      <w:r w:rsidR="00FF2B41" w:rsidRPr="00D447B0">
        <w:rPr>
          <w:bCs/>
          <w:noProof/>
          <w:vertAlign w:val="superscript"/>
        </w:rPr>
        <w:t>13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>.</w:t>
      </w:r>
      <w:r w:rsidR="00EC5277" w:rsidRPr="00D447B0">
        <w:rPr>
          <w:bCs/>
        </w:rPr>
        <w:t xml:space="preserve"> </w:t>
      </w:r>
      <w:r w:rsidR="00F714AC" w:rsidRPr="00D447B0">
        <w:rPr>
          <w:rFonts w:eastAsia="Times New Roman"/>
        </w:rPr>
        <w:t>Moreover, substrate rigidity can influence</w:t>
      </w:r>
      <w:r w:rsidR="00053010" w:rsidRPr="00D447B0">
        <w:rPr>
          <w:rFonts w:eastAsia="Times New Roman"/>
        </w:rPr>
        <w:t xml:space="preserve"> </w:t>
      </w:r>
      <w:r w:rsidR="00F714AC" w:rsidRPr="00D447B0">
        <w:rPr>
          <w:rFonts w:eastAsia="Times New Roman"/>
        </w:rPr>
        <w:t>axon growth</w:t>
      </w:r>
      <w:r w:rsidR="00EC5277" w:rsidRPr="00D447B0">
        <w:rPr>
          <w:rFonts w:eastAsia="Times New Roman"/>
        </w:rPr>
        <w:t xml:space="preserve"> </w:t>
      </w:r>
      <w:r w:rsidR="00F714AC" w:rsidRPr="00D447B0">
        <w:rPr>
          <w:rFonts w:eastAsia="Times New Roman"/>
        </w:rPr>
        <w:t>rate independent of cell adhesive complexes</w:t>
      </w:r>
      <w:r w:rsidR="000174CC" w:rsidRPr="00D447B0">
        <w:rPr>
          <w:rFonts w:eastAsia="Times New Roman"/>
        </w:rPr>
        <w:fldChar w:fldCharType="begin">
          <w:fldData xml:space="preserve">PEVuZE5vdGU+PENpdGU+PEF1dGhvcj5OaWNob2w8L0F1dGhvcj48WWVhcj4yMDE5PC9ZZWFyPjxS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</w:fldData>
        </w:fldChar>
      </w:r>
      <w:r w:rsidR="00CE0AE7" w:rsidRPr="00D447B0">
        <w:rPr>
          <w:rFonts w:eastAsia="Times New Roman"/>
        </w:rPr>
        <w:instrText xml:space="preserve"> ADDIN EN.CITE </w:instrText>
      </w:r>
      <w:r w:rsidR="00CE0AE7" w:rsidRPr="00D447B0">
        <w:rPr>
          <w:rFonts w:eastAsia="Times New Roman"/>
        </w:rPr>
        <w:fldChar w:fldCharType="begin">
          <w:fldData xml:space="preserve">PEVuZE5vdGU+PENpdGU+PEF1dGhvcj5OaWNob2w8L0F1dGhvcj48WWVhcj4yMDE5PC9ZZWFyPjxS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</w:fldData>
        </w:fldChar>
      </w:r>
      <w:r w:rsidR="00CE0AE7" w:rsidRPr="00D447B0">
        <w:rPr>
          <w:rFonts w:eastAsia="Times New Roman"/>
        </w:rPr>
        <w:instrText xml:space="preserve"> ADDIN EN.CITE.DATA </w:instrText>
      </w:r>
      <w:r w:rsidR="00CE0AE7" w:rsidRPr="00D447B0">
        <w:rPr>
          <w:rFonts w:eastAsia="Times New Roman"/>
        </w:rPr>
      </w:r>
      <w:r w:rsidR="00CE0AE7" w:rsidRPr="00D447B0">
        <w:rPr>
          <w:rFonts w:eastAsia="Times New Roman"/>
        </w:rPr>
        <w:fldChar w:fldCharType="end"/>
      </w:r>
      <w:r w:rsidR="000174CC" w:rsidRPr="00D447B0">
        <w:rPr>
          <w:rFonts w:eastAsia="Times New Roman"/>
        </w:rPr>
      </w:r>
      <w:r w:rsidR="000174CC" w:rsidRPr="00D447B0">
        <w:rPr>
          <w:rFonts w:eastAsia="Times New Roman"/>
        </w:rPr>
        <w:fldChar w:fldCharType="separate"/>
      </w:r>
      <w:r w:rsidR="00FF2B41" w:rsidRPr="00D447B0">
        <w:rPr>
          <w:rFonts w:eastAsia="Times New Roman"/>
          <w:noProof/>
          <w:vertAlign w:val="superscript"/>
        </w:rPr>
        <w:t>8</w:t>
      </w:r>
      <w:r w:rsidR="000174CC" w:rsidRPr="00D447B0">
        <w:rPr>
          <w:rFonts w:eastAsia="Times New Roman"/>
        </w:rPr>
        <w:fldChar w:fldCharType="end"/>
      </w:r>
      <w:r w:rsidR="001F364E" w:rsidRPr="00D447B0">
        <w:rPr>
          <w:rFonts w:eastAsia="Times New Roman"/>
        </w:rPr>
        <w:t xml:space="preserve">. </w:t>
      </w:r>
      <w:r w:rsidR="00F714AC" w:rsidRPr="00D447B0">
        <w:rPr>
          <w:rFonts w:eastAsia="Times New Roman"/>
        </w:rPr>
        <w:t>Hence, studying growth cone dynamics in 2D substrates alone cannot</w:t>
      </w:r>
      <w:r w:rsidR="00854D81" w:rsidRPr="00D447B0">
        <w:rPr>
          <w:rFonts w:eastAsia="Times New Roman"/>
        </w:rPr>
        <w:t xml:space="preserve"> </w:t>
      </w:r>
      <w:r w:rsidR="00F714AC" w:rsidRPr="00D447B0">
        <w:rPr>
          <w:rFonts w:eastAsia="Times New Roman"/>
        </w:rPr>
        <w:t xml:space="preserve">accurately model the balance of forces that arise from </w:t>
      </w:r>
      <w:r w:rsidR="00EC5277" w:rsidRPr="00D447B0">
        <w:rPr>
          <w:rFonts w:eastAsia="Times New Roman"/>
        </w:rPr>
        <w:t xml:space="preserve">the </w:t>
      </w:r>
      <w:r w:rsidR="00F714AC" w:rsidRPr="00D447B0">
        <w:rPr>
          <w:rFonts w:eastAsia="Times New Roman"/>
        </w:rPr>
        <w:t>interaction of axonal growth cones with physiologically relevant three-dimensional (3D) environments</w:t>
      </w:r>
      <w:r w:rsidR="00EC5277" w:rsidRPr="00D447B0">
        <w:rPr>
          <w:rFonts w:eastAsia="Times New Roman"/>
        </w:rPr>
        <w:t>,</w:t>
      </w:r>
      <w:r w:rsidR="00F714AC" w:rsidRPr="00D447B0">
        <w:rPr>
          <w:rFonts w:eastAsia="Times New Roman"/>
        </w:rPr>
        <w:t xml:space="preserve"> such as those found </w:t>
      </w:r>
      <w:r w:rsidR="00F714AC" w:rsidRPr="00D447B0">
        <w:rPr>
          <w:rFonts w:eastAsia="Times New Roman"/>
          <w:i/>
          <w:iCs/>
        </w:rPr>
        <w:t>in</w:t>
      </w:r>
      <w:r w:rsidR="00EC5277" w:rsidRPr="00D447B0">
        <w:rPr>
          <w:rFonts w:eastAsia="Times New Roman"/>
          <w:i/>
          <w:iCs/>
        </w:rPr>
        <w:t xml:space="preserve"> </w:t>
      </w:r>
      <w:r w:rsidR="00B821B3" w:rsidRPr="00D447B0">
        <w:rPr>
          <w:rFonts w:eastAsia="Times New Roman"/>
          <w:i/>
          <w:iCs/>
        </w:rPr>
        <w:t>vivo</w:t>
      </w:r>
      <w:r w:rsidR="00F714AC" w:rsidRPr="00D447B0">
        <w:rPr>
          <w:rFonts w:eastAsia="Times New Roman"/>
        </w:rPr>
        <w:t>.</w:t>
      </w:r>
    </w:p>
    <w:p w14:paraId="4C2EA3FD" w14:textId="77777777" w:rsidR="00F714AC" w:rsidRPr="00D447B0" w:rsidRDefault="00F714AC" w:rsidP="00EE2268">
      <w:pPr>
        <w:rPr>
          <w:rFonts w:eastAsia="Times New Roman"/>
        </w:rPr>
      </w:pPr>
    </w:p>
    <w:p w14:paraId="3455FD7C" w14:textId="1FC85C0A" w:rsidR="00F714AC" w:rsidRPr="00D447B0" w:rsidRDefault="00A42466" w:rsidP="00EE2268">
      <w:pPr>
        <w:rPr>
          <w:bCs/>
        </w:rPr>
      </w:pPr>
      <w:r w:rsidRPr="00D447B0">
        <w:rPr>
          <w:bCs/>
        </w:rPr>
        <w:t>T</w:t>
      </w:r>
      <w:r w:rsidR="00F714AC" w:rsidRPr="00D447B0">
        <w:rPr>
          <w:bCs/>
        </w:rPr>
        <w:t xml:space="preserve">o overcome </w:t>
      </w:r>
      <w:r w:rsidRPr="00D447B0">
        <w:rPr>
          <w:bCs/>
        </w:rPr>
        <w:t xml:space="preserve">the </w:t>
      </w:r>
      <w:r w:rsidR="00F714AC" w:rsidRPr="00D447B0">
        <w:rPr>
          <w:bCs/>
        </w:rPr>
        <w:t xml:space="preserve">limitations of </w:t>
      </w:r>
      <w:r w:rsidRPr="00D447B0">
        <w:rPr>
          <w:bCs/>
        </w:rPr>
        <w:t xml:space="preserve">the </w:t>
      </w:r>
      <w:r w:rsidR="00F714AC" w:rsidRPr="00D447B0">
        <w:rPr>
          <w:bCs/>
        </w:rPr>
        <w:t>2D assays, axon growth and growth cone dynamics</w:t>
      </w:r>
      <w:r w:rsidR="00CB1523" w:rsidRPr="00D447B0">
        <w:rPr>
          <w:bCs/>
        </w:rPr>
        <w:t xml:space="preserve"> have </w:t>
      </w:r>
      <w:r w:rsidR="00E14A19" w:rsidRPr="00D447B0">
        <w:rPr>
          <w:bCs/>
        </w:rPr>
        <w:t>been</w:t>
      </w:r>
      <w:r w:rsidR="00CB1523" w:rsidRPr="00D447B0">
        <w:rPr>
          <w:bCs/>
        </w:rPr>
        <w:t xml:space="preserve"> studied</w:t>
      </w:r>
      <w:r w:rsidR="00F714AC" w:rsidRPr="00D447B0">
        <w:rPr>
          <w:bCs/>
        </w:rPr>
        <w:t xml:space="preserve"> in 3D matrices</w:t>
      </w:r>
      <w:r w:rsidR="000174CC" w:rsidRPr="00D447B0">
        <w:rPr>
          <w:bCs/>
        </w:rPr>
        <w:fldChar w:fldCharType="begin">
          <w:fldData xml:space="preserve">PEVuZE5vdGU+PENpdGU+PEF1dGhvcj5TYW50b3M8L0F1dGhvcj48WWVhcj4yMDIwPC9ZZWFyPjxS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</w:fldData>
        </w:fldChar>
      </w:r>
      <w:r w:rsidR="00CE0AE7" w:rsidRPr="00D447B0">
        <w:rPr>
          <w:bCs/>
        </w:rPr>
        <w:instrText xml:space="preserve"> ADDIN EN.CITE </w:instrText>
      </w:r>
      <w:r w:rsidR="00CE0AE7" w:rsidRPr="00D447B0">
        <w:rPr>
          <w:bCs/>
        </w:rPr>
        <w:fldChar w:fldCharType="begin">
          <w:fldData xml:space="preserve">PEVuZE5vdGU+PENpdGU+PEF1dGhvcj5TYW50b3M8L0F1dGhvcj48WWVhcj4yMDIwPC9ZZWFyPjxS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</w:fldData>
        </w:fldChar>
      </w:r>
      <w:r w:rsidR="00CE0AE7" w:rsidRPr="00D447B0">
        <w:rPr>
          <w:bCs/>
        </w:rPr>
        <w:instrText xml:space="preserve"> ADDIN EN.CITE.DATA </w:instrText>
      </w:r>
      <w:r w:rsidR="00CE0AE7" w:rsidRPr="00D447B0">
        <w:rPr>
          <w:bCs/>
        </w:rPr>
      </w:r>
      <w:r w:rsidR="00CE0AE7" w:rsidRPr="00D447B0">
        <w:rPr>
          <w:bCs/>
        </w:rPr>
        <w:fldChar w:fldCharType="end"/>
      </w:r>
      <w:r w:rsidR="000174CC" w:rsidRPr="00D447B0">
        <w:rPr>
          <w:bCs/>
        </w:rPr>
      </w:r>
      <w:r w:rsidR="000174CC" w:rsidRPr="00D447B0">
        <w:rPr>
          <w:bCs/>
        </w:rPr>
        <w:fldChar w:fldCharType="separate"/>
      </w:r>
      <w:r w:rsidR="00FF2B41" w:rsidRPr="00D447B0">
        <w:rPr>
          <w:bCs/>
          <w:noProof/>
          <w:vertAlign w:val="superscript"/>
        </w:rPr>
        <w:t>8,9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 xml:space="preserve">. </w:t>
      </w:r>
      <w:r w:rsidR="00F714AC" w:rsidRPr="00D447B0">
        <w:rPr>
          <w:bCs/>
        </w:rPr>
        <w:t>These matrices pose more physiological context yet allow</w:t>
      </w:r>
      <w:r w:rsidR="00641190" w:rsidRPr="00D447B0">
        <w:rPr>
          <w:bCs/>
        </w:rPr>
        <w:t xml:space="preserve"> studying cell-intrinsic mechanisms of axon growth</w:t>
      </w:r>
      <w:r w:rsidR="001F364E" w:rsidRPr="00D447B0">
        <w:rPr>
          <w:bCs/>
        </w:rPr>
        <w:t xml:space="preserve">. </w:t>
      </w:r>
      <w:r w:rsidR="00641190" w:rsidRPr="00D447B0">
        <w:rPr>
          <w:bCs/>
        </w:rPr>
        <w:t>It enables</w:t>
      </w:r>
      <w:r w:rsidR="00F714AC" w:rsidRPr="00D447B0">
        <w:rPr>
          <w:bCs/>
        </w:rPr>
        <w:t xml:space="preserve"> growth cone examination in </w:t>
      </w:r>
      <w:r w:rsidRPr="00D447B0">
        <w:rPr>
          <w:bCs/>
        </w:rPr>
        <w:t xml:space="preserve">a </w:t>
      </w:r>
      <w:r w:rsidR="00F714AC" w:rsidRPr="00D447B0">
        <w:rPr>
          <w:bCs/>
        </w:rPr>
        <w:t>single-cell fashion in a variety of conditions and pharmacological treatments</w:t>
      </w:r>
      <w:r w:rsidR="000174CC" w:rsidRPr="00D447B0">
        <w:rPr>
          <w:bCs/>
        </w:rPr>
        <w:fldChar w:fldCharType="begin">
          <w:fldData xml:space="preserve">PEVuZE5vdGU+PENpdGU+PEF1dGhvcj5TYW50b3M8L0F1dGhvcj48WWVhcj4yMDIwPC9ZZWFyPjxS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</w:fldData>
        </w:fldChar>
      </w:r>
      <w:r w:rsidR="00CE0AE7" w:rsidRPr="00D447B0">
        <w:rPr>
          <w:bCs/>
        </w:rPr>
        <w:instrText xml:space="preserve"> ADDIN EN.CITE </w:instrText>
      </w:r>
      <w:r w:rsidR="00CE0AE7" w:rsidRPr="00D447B0">
        <w:rPr>
          <w:bCs/>
        </w:rPr>
        <w:fldChar w:fldCharType="begin">
          <w:fldData xml:space="preserve">PEVuZE5vdGU+PENpdGU+PEF1dGhvcj5TYW50b3M8L0F1dGhvcj48WWVhcj4yMDIwPC9ZZWFyPjxS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</w:fldData>
        </w:fldChar>
      </w:r>
      <w:r w:rsidR="00CE0AE7" w:rsidRPr="00D447B0">
        <w:rPr>
          <w:bCs/>
        </w:rPr>
        <w:instrText xml:space="preserve"> ADDIN EN.CITE.DATA </w:instrText>
      </w:r>
      <w:r w:rsidR="00CE0AE7" w:rsidRPr="00D447B0">
        <w:rPr>
          <w:bCs/>
        </w:rPr>
      </w:r>
      <w:r w:rsidR="00CE0AE7" w:rsidRPr="00D447B0">
        <w:rPr>
          <w:bCs/>
        </w:rPr>
        <w:fldChar w:fldCharType="end"/>
      </w:r>
      <w:r w:rsidR="000174CC" w:rsidRPr="00D447B0">
        <w:rPr>
          <w:bCs/>
        </w:rPr>
      </w:r>
      <w:r w:rsidR="000174CC" w:rsidRPr="00D447B0">
        <w:rPr>
          <w:bCs/>
        </w:rPr>
        <w:fldChar w:fldCharType="separate"/>
      </w:r>
      <w:r w:rsidR="00FF2B41" w:rsidRPr="00D447B0">
        <w:rPr>
          <w:bCs/>
          <w:noProof/>
          <w:vertAlign w:val="superscript"/>
        </w:rPr>
        <w:t>9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 xml:space="preserve">. </w:t>
      </w:r>
      <w:r w:rsidR="00F714AC" w:rsidRPr="00D447B0">
        <w:rPr>
          <w:bCs/>
        </w:rPr>
        <w:t xml:space="preserve">In such </w:t>
      </w:r>
      <w:r w:rsidR="00110B58" w:rsidRPr="00D447B0">
        <w:rPr>
          <w:bCs/>
        </w:rPr>
        <w:t xml:space="preserve">3D </w:t>
      </w:r>
      <w:r w:rsidR="00F714AC" w:rsidRPr="00D447B0">
        <w:rPr>
          <w:bCs/>
        </w:rPr>
        <w:t xml:space="preserve">environments, axons </w:t>
      </w:r>
      <w:r w:rsidR="00110B58" w:rsidRPr="00D447B0">
        <w:rPr>
          <w:bCs/>
        </w:rPr>
        <w:t xml:space="preserve">displayed distinct cytoskeletal dynamics and grew </w:t>
      </w:r>
      <w:r w:rsidR="00F714AC" w:rsidRPr="00D447B0">
        <w:rPr>
          <w:bCs/>
        </w:rPr>
        <w:t>faster than those observed in 2D cultured neurons</w:t>
      </w:r>
      <w:r w:rsidR="000174CC" w:rsidRPr="00D447B0">
        <w:rPr>
          <w:bCs/>
        </w:rPr>
        <w:fldChar w:fldCharType="begin">
          <w:fldData xml:space="preserve">PEVuZE5vdGU+PENpdGU+PEF1dGhvcj5TYW50b3M8L0F1dGhvcj48WWVhcj4yMDIwPC9ZZWFyPjxS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</w:fldData>
        </w:fldChar>
      </w:r>
      <w:r w:rsidR="00CE0AE7" w:rsidRPr="00D447B0">
        <w:rPr>
          <w:bCs/>
        </w:rPr>
        <w:instrText xml:space="preserve"> ADDIN EN.CITE </w:instrText>
      </w:r>
      <w:r w:rsidR="00CE0AE7" w:rsidRPr="00D447B0">
        <w:rPr>
          <w:bCs/>
        </w:rPr>
        <w:fldChar w:fldCharType="begin">
          <w:fldData xml:space="preserve">PEVuZE5vdGU+PENpdGU+PEF1dGhvcj5TYW50b3M8L0F1dGhvcj48WWVhcj4yMDIwPC9ZZWFyPjxS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</w:fldData>
        </w:fldChar>
      </w:r>
      <w:r w:rsidR="00CE0AE7" w:rsidRPr="00D447B0">
        <w:rPr>
          <w:bCs/>
        </w:rPr>
        <w:instrText xml:space="preserve"> ADDIN EN.CITE.DATA </w:instrText>
      </w:r>
      <w:r w:rsidR="00CE0AE7" w:rsidRPr="00D447B0">
        <w:rPr>
          <w:bCs/>
        </w:rPr>
      </w:r>
      <w:r w:rsidR="00CE0AE7" w:rsidRPr="00D447B0">
        <w:rPr>
          <w:bCs/>
        </w:rPr>
        <w:fldChar w:fldCharType="end"/>
      </w:r>
      <w:r w:rsidR="000174CC" w:rsidRPr="00D447B0">
        <w:rPr>
          <w:bCs/>
        </w:rPr>
      </w:r>
      <w:r w:rsidR="000174CC" w:rsidRPr="00D447B0">
        <w:rPr>
          <w:bCs/>
        </w:rPr>
        <w:fldChar w:fldCharType="separate"/>
      </w:r>
      <w:r w:rsidR="00FF2B41" w:rsidRPr="00D447B0">
        <w:rPr>
          <w:bCs/>
          <w:noProof/>
          <w:vertAlign w:val="superscript"/>
        </w:rPr>
        <w:t>9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 xml:space="preserve">. </w:t>
      </w:r>
      <w:r w:rsidR="00F714AC" w:rsidRPr="00D447B0">
        <w:rPr>
          <w:bCs/>
        </w:rPr>
        <w:t xml:space="preserve">These elegant studies demonstrated the influence of an extra dimension on </w:t>
      </w:r>
      <w:r w:rsidR="002C4163" w:rsidRPr="00D447B0">
        <w:rPr>
          <w:bCs/>
        </w:rPr>
        <w:t xml:space="preserve">the </w:t>
      </w:r>
      <w:r w:rsidR="00F714AC" w:rsidRPr="00D447B0">
        <w:rPr>
          <w:bCs/>
        </w:rPr>
        <w:t>reorgani</w:t>
      </w:r>
      <w:r w:rsidR="002C4163" w:rsidRPr="00D447B0">
        <w:rPr>
          <w:bCs/>
        </w:rPr>
        <w:t>z</w:t>
      </w:r>
      <w:r w:rsidR="00F714AC" w:rsidRPr="00D447B0">
        <w:rPr>
          <w:bCs/>
        </w:rPr>
        <w:t>ation of the growth cone cytoskeleton and</w:t>
      </w:r>
      <w:r w:rsidR="002C4163" w:rsidRPr="00D447B0">
        <w:rPr>
          <w:bCs/>
        </w:rPr>
        <w:t>,</w:t>
      </w:r>
      <w:r w:rsidR="00F714AC" w:rsidRPr="00D447B0">
        <w:rPr>
          <w:bCs/>
        </w:rPr>
        <w:t xml:space="preserve"> consequently, on</w:t>
      </w:r>
      <w:r w:rsidR="00D368C4" w:rsidRPr="00D447B0">
        <w:rPr>
          <w:bCs/>
        </w:rPr>
        <w:t xml:space="preserve"> its</w:t>
      </w:r>
      <w:r w:rsidR="00F714AC" w:rsidRPr="00D447B0">
        <w:rPr>
          <w:bCs/>
        </w:rPr>
        <w:t xml:space="preserve"> behavior.</w:t>
      </w:r>
    </w:p>
    <w:p w14:paraId="61EA54AA" w14:textId="77777777" w:rsidR="00F714AC" w:rsidRPr="00D447B0" w:rsidRDefault="00F714AC" w:rsidP="00EE2268">
      <w:pPr>
        <w:rPr>
          <w:bCs/>
        </w:rPr>
      </w:pPr>
    </w:p>
    <w:p w14:paraId="48BA6B0A" w14:textId="4AA223C1" w:rsidR="006E4797" w:rsidRPr="00D447B0" w:rsidRDefault="00F714AC" w:rsidP="00EE2268">
      <w:pPr>
        <w:rPr>
          <w:bCs/>
        </w:rPr>
      </w:pPr>
      <w:r w:rsidRPr="00D447B0">
        <w:rPr>
          <w:bCs/>
        </w:rPr>
        <w:t xml:space="preserve">Despite </w:t>
      </w:r>
      <w:r w:rsidR="002D72E2" w:rsidRPr="00D447B0">
        <w:rPr>
          <w:bCs/>
        </w:rPr>
        <w:t>apparent</w:t>
      </w:r>
      <w:r w:rsidRPr="00D447B0">
        <w:rPr>
          <w:bCs/>
        </w:rPr>
        <w:t xml:space="preserve"> advantages presented by 3D matrices over 2D surfaces in supporting native-like neuronal development and axon growth, they remain </w:t>
      </w:r>
      <w:r w:rsidR="002D72E2" w:rsidRPr="00D447B0">
        <w:rPr>
          <w:bCs/>
        </w:rPr>
        <w:t xml:space="preserve">a </w:t>
      </w:r>
      <w:r w:rsidRPr="00D447B0">
        <w:rPr>
          <w:bCs/>
        </w:rPr>
        <w:t>simplified synthetic scaffold that cannot reflect the complexity o</w:t>
      </w:r>
      <w:r w:rsidR="002D72E2" w:rsidRPr="00D447B0">
        <w:rPr>
          <w:bCs/>
        </w:rPr>
        <w:t>f</w:t>
      </w:r>
      <w:r w:rsidRPr="00D447B0">
        <w:rPr>
          <w:bCs/>
        </w:rPr>
        <w:t xml:space="preserve"> dynamics observed in central nervous system (CNS) tissue</w:t>
      </w:r>
      <w:r w:rsidR="001F364E" w:rsidRPr="00D447B0">
        <w:rPr>
          <w:bCs/>
        </w:rPr>
        <w:t xml:space="preserve">. </w:t>
      </w:r>
      <w:r w:rsidRPr="00D447B0">
        <w:rPr>
          <w:bCs/>
        </w:rPr>
        <w:t>Here</w:t>
      </w:r>
      <w:r w:rsidR="00CB1523" w:rsidRPr="00D447B0">
        <w:rPr>
          <w:bCs/>
        </w:rPr>
        <w:t>,</w:t>
      </w:r>
      <w:r w:rsidRPr="00D447B0">
        <w:rPr>
          <w:bCs/>
        </w:rPr>
        <w:t xml:space="preserve"> delivery of reporter plasmids by </w:t>
      </w:r>
      <w:r w:rsidRPr="00D447B0">
        <w:rPr>
          <w:bCs/>
          <w:i/>
          <w:iCs/>
        </w:rPr>
        <w:t>ex</w:t>
      </w:r>
      <w:r w:rsidR="002D72E2" w:rsidRPr="00D447B0">
        <w:rPr>
          <w:bCs/>
          <w:i/>
          <w:iCs/>
        </w:rPr>
        <w:t xml:space="preserve"> </w:t>
      </w:r>
      <w:r w:rsidR="002249B8" w:rsidRPr="00D447B0">
        <w:rPr>
          <w:bCs/>
          <w:i/>
          <w:iCs/>
        </w:rPr>
        <w:t>utero</w:t>
      </w:r>
      <w:r w:rsidR="00DA68FC" w:rsidRPr="00D447B0">
        <w:rPr>
          <w:bCs/>
          <w:i/>
          <w:iCs/>
        </w:rPr>
        <w:t xml:space="preserve"> </w:t>
      </w:r>
      <w:r w:rsidRPr="00D447B0">
        <w:rPr>
          <w:bCs/>
        </w:rPr>
        <w:t>a</w:t>
      </w:r>
      <w:r w:rsidR="002D72E2" w:rsidRPr="00D447B0">
        <w:rPr>
          <w:bCs/>
        </w:rPr>
        <w:t>nd</w:t>
      </w:r>
      <w:r w:rsidRPr="00D447B0">
        <w:rPr>
          <w:bCs/>
        </w:rPr>
        <w:t xml:space="preserve"> </w:t>
      </w:r>
      <w:r w:rsidRPr="00D447B0">
        <w:rPr>
          <w:bCs/>
          <w:i/>
          <w:iCs/>
        </w:rPr>
        <w:t>in</w:t>
      </w:r>
      <w:r w:rsidR="002D72E2" w:rsidRPr="00D447B0">
        <w:rPr>
          <w:bCs/>
          <w:i/>
          <w:iCs/>
        </w:rPr>
        <w:t xml:space="preserve"> </w:t>
      </w:r>
      <w:r w:rsidR="002249B8" w:rsidRPr="00D447B0">
        <w:rPr>
          <w:bCs/>
          <w:i/>
          <w:iCs/>
        </w:rPr>
        <w:t>utero</w:t>
      </w:r>
      <w:r w:rsidRPr="00D447B0">
        <w:rPr>
          <w:bCs/>
          <w:i/>
          <w:iCs/>
        </w:rPr>
        <w:t xml:space="preserve"> </w:t>
      </w:r>
      <w:r w:rsidRPr="00D447B0">
        <w:rPr>
          <w:bCs/>
        </w:rPr>
        <w:t>electroporation</w:t>
      </w:r>
      <w:r w:rsidR="00CD1AE0" w:rsidRPr="00D447B0">
        <w:rPr>
          <w:bCs/>
        </w:rPr>
        <w:t xml:space="preserve"> </w:t>
      </w:r>
      <w:r w:rsidR="00610725" w:rsidRPr="00D447B0">
        <w:rPr>
          <w:bCs/>
        </w:rPr>
        <w:t>w</w:t>
      </w:r>
      <w:r w:rsidR="002D72E2" w:rsidRPr="00D447B0">
        <w:rPr>
          <w:bCs/>
        </w:rPr>
        <w:t>as</w:t>
      </w:r>
      <w:r w:rsidR="00CB1523" w:rsidRPr="00D447B0">
        <w:rPr>
          <w:bCs/>
        </w:rPr>
        <w:t xml:space="preserve"> combined with</w:t>
      </w:r>
      <w:r w:rsidRPr="00D447B0">
        <w:rPr>
          <w:bCs/>
        </w:rPr>
        <w:t xml:space="preserve"> brain organotypic slice culture</w:t>
      </w:r>
      <w:r w:rsidR="001913D6" w:rsidRPr="00D447B0">
        <w:rPr>
          <w:bCs/>
        </w:rPr>
        <w:t xml:space="preserve"> and </w:t>
      </w:r>
      <w:r w:rsidR="001913D6" w:rsidRPr="00D447B0">
        <w:rPr>
          <w:bCs/>
          <w:i/>
        </w:rPr>
        <w:t>in</w:t>
      </w:r>
      <w:r w:rsidR="00E6252B" w:rsidRPr="00D447B0">
        <w:rPr>
          <w:bCs/>
          <w:i/>
        </w:rPr>
        <w:t xml:space="preserve"> </w:t>
      </w:r>
      <w:r w:rsidR="001913D6" w:rsidRPr="00D447B0">
        <w:rPr>
          <w:bCs/>
          <w:i/>
        </w:rPr>
        <w:t>situ</w:t>
      </w:r>
      <w:r w:rsidRPr="00D447B0">
        <w:rPr>
          <w:bCs/>
        </w:rPr>
        <w:t xml:space="preserve"> live super-resolution imaging to analy</w:t>
      </w:r>
      <w:r w:rsidR="002D72E2" w:rsidRPr="00D447B0">
        <w:rPr>
          <w:bCs/>
        </w:rPr>
        <w:t>z</w:t>
      </w:r>
      <w:r w:rsidRPr="00D447B0">
        <w:rPr>
          <w:bCs/>
        </w:rPr>
        <w:t xml:space="preserve">e growth cone dynamics within </w:t>
      </w:r>
      <w:r w:rsidR="002D72E2" w:rsidRPr="00D447B0">
        <w:rPr>
          <w:bCs/>
        </w:rPr>
        <w:t xml:space="preserve">a </w:t>
      </w:r>
      <w:r w:rsidRPr="00D447B0">
        <w:rPr>
          <w:bCs/>
        </w:rPr>
        <w:t>physiological context</w:t>
      </w:r>
      <w:r w:rsidR="001F364E" w:rsidRPr="00D447B0">
        <w:rPr>
          <w:bCs/>
        </w:rPr>
        <w:t xml:space="preserve">. </w:t>
      </w:r>
      <w:r w:rsidR="009C5B7E" w:rsidRPr="00D447B0">
        <w:rPr>
          <w:bCs/>
        </w:rPr>
        <w:t>This methodology</w:t>
      </w:r>
      <w:r w:rsidRPr="00D447B0">
        <w:rPr>
          <w:bCs/>
        </w:rPr>
        <w:t xml:space="preserve"> allows visuali</w:t>
      </w:r>
      <w:r w:rsidR="002D72E2" w:rsidRPr="00D447B0">
        <w:rPr>
          <w:bCs/>
        </w:rPr>
        <w:t>z</w:t>
      </w:r>
      <w:r w:rsidRPr="00D447B0">
        <w:rPr>
          <w:bCs/>
        </w:rPr>
        <w:t>ation of developing axons whil</w:t>
      </w:r>
      <w:r w:rsidR="002D72E2" w:rsidRPr="00D447B0">
        <w:rPr>
          <w:bCs/>
        </w:rPr>
        <w:t>e</w:t>
      </w:r>
      <w:r w:rsidRPr="00D447B0">
        <w:rPr>
          <w:bCs/>
        </w:rPr>
        <w:t xml:space="preserve"> experiencing </w:t>
      </w:r>
      <w:r w:rsidR="002D72E2" w:rsidRPr="00D447B0">
        <w:rPr>
          <w:bCs/>
        </w:rPr>
        <w:t xml:space="preserve">the 3-dimensionality of </w:t>
      </w:r>
      <w:r w:rsidR="002D72E2" w:rsidRPr="00D447B0">
        <w:rPr>
          <w:bCs/>
          <w:i/>
          <w:iCs/>
        </w:rPr>
        <w:t>in vivo</w:t>
      </w:r>
      <w:r w:rsidR="002D72E2" w:rsidRPr="00D447B0">
        <w:rPr>
          <w:bCs/>
        </w:rPr>
        <w:t xml:space="preserve"> environments and</w:t>
      </w:r>
      <w:r w:rsidRPr="00D447B0">
        <w:rPr>
          <w:bCs/>
        </w:rPr>
        <w:t xml:space="preserve"> </w:t>
      </w:r>
      <w:r w:rsidR="002D72E2" w:rsidRPr="00D447B0">
        <w:rPr>
          <w:bCs/>
        </w:rPr>
        <w:t xml:space="preserve">the </w:t>
      </w:r>
      <w:r w:rsidRPr="00D447B0">
        <w:rPr>
          <w:bCs/>
        </w:rPr>
        <w:t>complexity of its physicochemical composition</w:t>
      </w:r>
      <w:r w:rsidR="001F364E" w:rsidRPr="00D447B0">
        <w:rPr>
          <w:bCs/>
        </w:rPr>
        <w:t xml:space="preserve">. </w:t>
      </w:r>
      <w:r w:rsidRPr="00D447B0">
        <w:rPr>
          <w:bCs/>
        </w:rPr>
        <w:t>Lastly, user-friendly procedures to measure axon growth and growth cone dynamics using common</w:t>
      </w:r>
      <w:r w:rsidR="002D72E2" w:rsidRPr="00D447B0">
        <w:rPr>
          <w:bCs/>
        </w:rPr>
        <w:t>ly</w:t>
      </w:r>
      <w:r w:rsidRPr="00D447B0">
        <w:rPr>
          <w:bCs/>
        </w:rPr>
        <w:t xml:space="preserve"> licen</w:t>
      </w:r>
      <w:r w:rsidR="002D72E2" w:rsidRPr="00D447B0">
        <w:rPr>
          <w:bCs/>
        </w:rPr>
        <w:t>s</w:t>
      </w:r>
      <w:r w:rsidRPr="00D447B0">
        <w:rPr>
          <w:bCs/>
        </w:rPr>
        <w:t>ed and publicly</w:t>
      </w:r>
      <w:r w:rsidR="002D72E2" w:rsidRPr="00D447B0">
        <w:rPr>
          <w:bCs/>
        </w:rPr>
        <w:t xml:space="preserve"> </w:t>
      </w:r>
      <w:r w:rsidRPr="00D447B0">
        <w:rPr>
          <w:bCs/>
        </w:rPr>
        <w:t xml:space="preserve">available </w:t>
      </w:r>
      <w:r w:rsidR="004449ED" w:rsidRPr="00D447B0">
        <w:rPr>
          <w:bCs/>
        </w:rPr>
        <w:t>software</w:t>
      </w:r>
      <w:r w:rsidR="00CB1523" w:rsidRPr="00D447B0">
        <w:rPr>
          <w:bCs/>
        </w:rPr>
        <w:t xml:space="preserve"> </w:t>
      </w:r>
      <w:r w:rsidR="00110B58" w:rsidRPr="00D447B0">
        <w:rPr>
          <w:bCs/>
        </w:rPr>
        <w:t>are</w:t>
      </w:r>
      <w:r w:rsidR="009C5B7E" w:rsidRPr="00D447B0">
        <w:rPr>
          <w:bCs/>
        </w:rPr>
        <w:t xml:space="preserve"> </w:t>
      </w:r>
      <w:r w:rsidR="00CB1523" w:rsidRPr="00D447B0">
        <w:rPr>
          <w:bCs/>
        </w:rPr>
        <w:t>described</w:t>
      </w:r>
      <w:r w:rsidRPr="00D447B0">
        <w:rPr>
          <w:bCs/>
        </w:rPr>
        <w:t>.</w:t>
      </w:r>
    </w:p>
    <w:p w14:paraId="32936F2D" w14:textId="77777777" w:rsidR="00B152A2" w:rsidRPr="00D447B0" w:rsidRDefault="00B152A2" w:rsidP="00EE2268">
      <w:pPr>
        <w:rPr>
          <w:bCs/>
        </w:rPr>
      </w:pPr>
    </w:p>
    <w:p w14:paraId="32A92E82" w14:textId="2D1CEFA1" w:rsidR="006E4797" w:rsidRPr="00D447B0" w:rsidRDefault="00551D82" w:rsidP="00EE2268">
      <w:pPr>
        <w:rPr>
          <w:color w:val="808080"/>
        </w:rPr>
      </w:pPr>
      <w:r w:rsidRPr="00D447B0">
        <w:rPr>
          <w:b/>
        </w:rPr>
        <w:t>PROTOCOL:</w:t>
      </w:r>
    </w:p>
    <w:p w14:paraId="4A4ED207" w14:textId="49428DBC" w:rsidR="00360340" w:rsidRPr="00D447B0" w:rsidRDefault="00360340" w:rsidP="00EE2268">
      <w:r w:rsidRPr="00D447B0">
        <w:t>Animal experiments must comply with the relevant institutional and federal regulations.</w:t>
      </w:r>
      <w:r w:rsidR="007848E7" w:rsidRPr="00D447B0">
        <w:t xml:space="preserve"> </w:t>
      </w:r>
      <w:r w:rsidRPr="00D447B0">
        <w:t>Embryonic day 15.5</w:t>
      </w:r>
      <w:r w:rsidR="00FA79C7" w:rsidRPr="00D447B0">
        <w:t xml:space="preserve"> and 12.5</w:t>
      </w:r>
      <w:r w:rsidRPr="00D447B0">
        <w:t xml:space="preserve"> (E15.5</w:t>
      </w:r>
      <w:r w:rsidR="00FA79C7" w:rsidRPr="00D447B0">
        <w:t xml:space="preserve"> and E12.5</w:t>
      </w:r>
      <w:r w:rsidRPr="00D447B0">
        <w:t xml:space="preserve">) pregnant female C57BL/6JRj mice were used in </w:t>
      </w:r>
      <w:r w:rsidRPr="00D447B0">
        <w:lastRenderedPageBreak/>
        <w:t xml:space="preserve">this </w:t>
      </w:r>
      <w:r w:rsidR="000C6DF0" w:rsidRPr="00D447B0">
        <w:t>protocol</w:t>
      </w:r>
      <w:r w:rsidR="001F364E" w:rsidRPr="00D447B0">
        <w:t xml:space="preserve">. </w:t>
      </w:r>
      <w:r w:rsidRPr="00D447B0">
        <w:t>Experiments were performed in accordance with</w:t>
      </w:r>
      <w:r w:rsidR="0033416A" w:rsidRPr="00D447B0">
        <w:t xml:space="preserve"> the</w:t>
      </w:r>
      <w:r w:rsidRPr="00D447B0">
        <w:t xml:space="preserve"> Animal Welfare Act of North Rhein-Westphalia State Environmental Agency (</w:t>
      </w:r>
      <w:proofErr w:type="spellStart"/>
      <w:r w:rsidRPr="00D447B0">
        <w:t>Landesamt</w:t>
      </w:r>
      <w:proofErr w:type="spellEnd"/>
      <w:r w:rsidRPr="00D447B0">
        <w:t xml:space="preserve"> </w:t>
      </w:r>
      <w:proofErr w:type="spellStart"/>
      <w:r w:rsidRPr="00D447B0">
        <w:t>für</w:t>
      </w:r>
      <w:proofErr w:type="spellEnd"/>
      <w:r w:rsidRPr="00D447B0">
        <w:t xml:space="preserve"> </w:t>
      </w:r>
      <w:proofErr w:type="spellStart"/>
      <w:r w:rsidRPr="00D447B0">
        <w:t>Natur</w:t>
      </w:r>
      <w:proofErr w:type="spellEnd"/>
      <w:r w:rsidRPr="00D447B0">
        <w:t xml:space="preserve">, Umwelt und </w:t>
      </w:r>
      <w:proofErr w:type="spellStart"/>
      <w:r w:rsidRPr="00D447B0">
        <w:t>Verbraucherschutz</w:t>
      </w:r>
      <w:proofErr w:type="spellEnd"/>
      <w:r w:rsidRPr="00D447B0">
        <w:t xml:space="preserve"> (LANUV)).</w:t>
      </w:r>
    </w:p>
    <w:p w14:paraId="4CDC3361" w14:textId="77777777" w:rsidR="00360340" w:rsidRPr="00D447B0" w:rsidRDefault="00360340" w:rsidP="00EE2268">
      <w:pPr>
        <w:rPr>
          <w:b/>
        </w:rPr>
      </w:pPr>
    </w:p>
    <w:p w14:paraId="36ABEC1A" w14:textId="1FCC5F6C" w:rsidR="00360340" w:rsidRPr="00D447B0" w:rsidRDefault="00360340" w:rsidP="00ED50C0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</w:rPr>
      </w:pPr>
      <w:r w:rsidRPr="00D447B0">
        <w:rPr>
          <w:rFonts w:ascii="Calibri" w:hAnsi="Calibri"/>
          <w:b/>
          <w:sz w:val="24"/>
        </w:rPr>
        <w:t>Preparation of plasmids for injection</w:t>
      </w:r>
    </w:p>
    <w:p w14:paraId="7C8D6F71" w14:textId="77777777" w:rsidR="00360340" w:rsidRPr="00D447B0" w:rsidRDefault="00360340" w:rsidP="00EE2268">
      <w:pPr>
        <w:rPr>
          <w:b/>
        </w:rPr>
      </w:pPr>
    </w:p>
    <w:p w14:paraId="58F945A0" w14:textId="5B3A40A5" w:rsidR="00360340" w:rsidRPr="00D447B0" w:rsidRDefault="00360340" w:rsidP="002B499F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Isolate DNA using endotoxin-free Maxiprep </w:t>
      </w:r>
      <w:r w:rsidR="00762439" w:rsidRPr="00D447B0">
        <w:rPr>
          <w:rFonts w:ascii="Calibri" w:hAnsi="Calibri" w:cs="Calibri"/>
          <w:sz w:val="24"/>
        </w:rPr>
        <w:t>k</w:t>
      </w:r>
      <w:r w:rsidRPr="00D447B0">
        <w:rPr>
          <w:rFonts w:ascii="Calibri" w:hAnsi="Calibri" w:cs="Calibri"/>
          <w:sz w:val="24"/>
        </w:rPr>
        <w:t>it according</w:t>
      </w:r>
      <w:r w:rsidR="00B152A2" w:rsidRPr="00D447B0">
        <w:rPr>
          <w:rFonts w:ascii="Calibri" w:hAnsi="Calibri" w:cs="Calibri"/>
          <w:sz w:val="24"/>
        </w:rPr>
        <w:t xml:space="preserve"> to</w:t>
      </w:r>
      <w:r w:rsidRPr="00D447B0">
        <w:rPr>
          <w:rFonts w:ascii="Calibri" w:hAnsi="Calibri" w:cs="Calibri"/>
          <w:sz w:val="24"/>
        </w:rPr>
        <w:t xml:space="preserve"> manufacturer</w:t>
      </w:r>
      <w:r w:rsidR="003D2653" w:rsidRPr="00D447B0">
        <w:rPr>
          <w:rFonts w:ascii="Calibri" w:hAnsi="Calibri" w:cs="Calibri"/>
          <w:sz w:val="24"/>
        </w:rPr>
        <w:t>'</w:t>
      </w:r>
      <w:r w:rsidRPr="00D447B0">
        <w:rPr>
          <w:rFonts w:ascii="Calibri" w:hAnsi="Calibri" w:cs="Calibri"/>
          <w:sz w:val="24"/>
        </w:rPr>
        <w:t>s protocol</w:t>
      </w:r>
      <w:r w:rsidR="00A22893" w:rsidRPr="00D447B0">
        <w:rPr>
          <w:rFonts w:ascii="Calibri" w:hAnsi="Calibri" w:cs="Calibri"/>
          <w:sz w:val="24"/>
        </w:rPr>
        <w:t xml:space="preserve"> (see </w:t>
      </w:r>
      <w:r w:rsidR="00A22893" w:rsidRPr="00D447B0">
        <w:rPr>
          <w:rFonts w:ascii="Calibri" w:hAnsi="Calibri" w:cs="Calibri"/>
          <w:b/>
          <w:bCs/>
          <w:sz w:val="24"/>
        </w:rPr>
        <w:t>Table of Materials</w:t>
      </w:r>
      <w:r w:rsidR="00A22893" w:rsidRPr="00D447B0">
        <w:rPr>
          <w:rFonts w:ascii="Calibri" w:hAnsi="Calibri" w:cs="Calibri"/>
          <w:sz w:val="24"/>
        </w:rPr>
        <w:t>)</w:t>
      </w:r>
      <w:r w:rsidR="00396903" w:rsidRPr="00D447B0">
        <w:rPr>
          <w:rFonts w:ascii="Calibri" w:hAnsi="Calibri" w:cs="Calibri"/>
          <w:sz w:val="24"/>
        </w:rPr>
        <w:t>.</w:t>
      </w:r>
    </w:p>
    <w:p w14:paraId="6DF0E377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D532BFD" w14:textId="603A7566" w:rsidR="00360340" w:rsidRPr="00D447B0" w:rsidRDefault="00360340" w:rsidP="002B499F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Mix selected DNA at the desired concentration</w:t>
      </w:r>
      <w:r w:rsidR="006620FA" w:rsidRPr="00D447B0">
        <w:rPr>
          <w:rFonts w:ascii="Calibri" w:hAnsi="Calibri" w:cs="Calibri"/>
          <w:sz w:val="24"/>
        </w:rPr>
        <w:t xml:space="preserve"> (</w:t>
      </w:r>
      <w:r w:rsidR="006620FA" w:rsidRPr="00D447B0">
        <w:rPr>
          <w:rFonts w:ascii="Calibri" w:hAnsi="Calibri" w:cs="Calibri"/>
          <w:b/>
          <w:bCs/>
          <w:sz w:val="24"/>
        </w:rPr>
        <w:t>Table 1</w:t>
      </w:r>
      <w:r w:rsidR="006620FA" w:rsidRPr="00D447B0">
        <w:rPr>
          <w:rFonts w:ascii="Calibri" w:hAnsi="Calibri" w:cs="Calibri"/>
          <w:sz w:val="24"/>
        </w:rPr>
        <w:t>)</w:t>
      </w:r>
      <w:r w:rsidRPr="00D447B0">
        <w:rPr>
          <w:rFonts w:ascii="Calibri" w:hAnsi="Calibri" w:cs="Calibri"/>
          <w:sz w:val="24"/>
        </w:rPr>
        <w:t xml:space="preserve"> a</w:t>
      </w:r>
      <w:r w:rsidR="003C2176" w:rsidRPr="00D447B0">
        <w:rPr>
          <w:rFonts w:ascii="Calibri" w:hAnsi="Calibri" w:cs="Calibri"/>
          <w:sz w:val="24"/>
        </w:rPr>
        <w:t xml:space="preserve">nd 10% Fast Green solution (see </w:t>
      </w:r>
      <w:r w:rsidR="003C2176" w:rsidRPr="00D447B0">
        <w:rPr>
          <w:rFonts w:ascii="Calibri" w:hAnsi="Calibri" w:cs="Calibri"/>
          <w:b/>
          <w:bCs/>
          <w:sz w:val="24"/>
        </w:rPr>
        <w:t>Table of Materials</w:t>
      </w:r>
      <w:r w:rsidR="003C2176" w:rsidRPr="00D447B0">
        <w:rPr>
          <w:rFonts w:ascii="Calibri" w:hAnsi="Calibri" w:cs="Calibri"/>
          <w:sz w:val="24"/>
        </w:rPr>
        <w:t>) to visualize</w:t>
      </w:r>
      <w:r w:rsidRPr="00D447B0">
        <w:rPr>
          <w:rFonts w:ascii="Calibri" w:hAnsi="Calibri" w:cs="Calibri"/>
          <w:sz w:val="24"/>
        </w:rPr>
        <w:t xml:space="preserve"> the delivery of DNA mixture into brain ventricles</w:t>
      </w:r>
      <w:r w:rsidR="00396903" w:rsidRPr="00D447B0">
        <w:rPr>
          <w:rFonts w:ascii="Calibri" w:hAnsi="Calibri" w:cs="Calibri"/>
          <w:sz w:val="24"/>
        </w:rPr>
        <w:t>.</w:t>
      </w:r>
    </w:p>
    <w:p w14:paraId="687A9DC0" w14:textId="77777777" w:rsidR="00360340" w:rsidRPr="00D447B0" w:rsidRDefault="00360340" w:rsidP="003C2176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DC644FA" w14:textId="19445159" w:rsidR="00C67087" w:rsidRPr="00D447B0" w:rsidRDefault="00457C07" w:rsidP="00F65CE3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CE3BF9" w:rsidRPr="00D447B0">
        <w:rPr>
          <w:rFonts w:ascii="Calibri" w:hAnsi="Calibri" w:cs="Calibri"/>
          <w:sz w:val="24"/>
        </w:rPr>
        <w:t xml:space="preserve">Specific plasmids </w:t>
      </w:r>
      <w:r w:rsidR="00CC54C8" w:rsidRPr="00D447B0">
        <w:rPr>
          <w:rFonts w:ascii="Calibri" w:hAnsi="Calibri" w:cs="Calibri"/>
          <w:sz w:val="24"/>
        </w:rPr>
        <w:t xml:space="preserve">were used </w:t>
      </w:r>
      <w:r w:rsidR="00360340" w:rsidRPr="00D447B0">
        <w:rPr>
          <w:rFonts w:ascii="Calibri" w:hAnsi="Calibri" w:cs="Calibri"/>
          <w:sz w:val="24"/>
        </w:rPr>
        <w:t xml:space="preserve">for sparse labeling of </w:t>
      </w:r>
      <w:r w:rsidR="00CC54C8" w:rsidRPr="00D447B0">
        <w:rPr>
          <w:rFonts w:ascii="Calibri" w:hAnsi="Calibri" w:cs="Calibri"/>
          <w:sz w:val="24"/>
        </w:rPr>
        <w:t xml:space="preserve">the </w:t>
      </w:r>
      <w:r w:rsidR="00360340" w:rsidRPr="00D447B0">
        <w:rPr>
          <w:rFonts w:ascii="Calibri" w:hAnsi="Calibri" w:cs="Calibri"/>
          <w:sz w:val="24"/>
        </w:rPr>
        <w:t>cortical neurons</w:t>
      </w:r>
      <w:r w:rsidR="00FF75E6" w:rsidRPr="00D447B0">
        <w:rPr>
          <w:rFonts w:ascii="Calibri" w:hAnsi="Calibri" w:cs="Calibri"/>
          <w:sz w:val="24"/>
        </w:rPr>
        <w:t xml:space="preserve"> </w:t>
      </w:r>
      <w:r w:rsidR="00DF0BA8" w:rsidRPr="00D447B0">
        <w:rPr>
          <w:rFonts w:ascii="Calibri" w:hAnsi="Calibri" w:cs="Calibri"/>
          <w:sz w:val="24"/>
        </w:rPr>
        <w:t>(</w:t>
      </w:r>
      <w:r w:rsidR="00DF0BA8" w:rsidRPr="00D447B0">
        <w:rPr>
          <w:rFonts w:ascii="Calibri" w:hAnsi="Calibri" w:cs="Calibri"/>
          <w:b/>
          <w:bCs/>
          <w:sz w:val="24"/>
        </w:rPr>
        <w:t>Figure 1A</w:t>
      </w:r>
      <w:r w:rsidR="00DF0BA8" w:rsidRPr="00D447B0">
        <w:rPr>
          <w:rFonts w:ascii="Calibri" w:hAnsi="Calibri" w:cs="Calibri"/>
          <w:sz w:val="24"/>
        </w:rPr>
        <w:t>)</w:t>
      </w:r>
      <w:r w:rsidR="00CE3BF9" w:rsidRPr="00D447B0">
        <w:rPr>
          <w:rFonts w:ascii="Calibri" w:hAnsi="Calibri" w:cs="Calibri"/>
          <w:sz w:val="24"/>
        </w:rPr>
        <w:t xml:space="preserve">, </w:t>
      </w:r>
      <w:r w:rsidR="00E75A4D" w:rsidRPr="00D447B0">
        <w:rPr>
          <w:rFonts w:ascii="Calibri" w:hAnsi="Calibri" w:cs="Calibri"/>
          <w:sz w:val="24"/>
        </w:rPr>
        <w:t>filamentous actin</w:t>
      </w:r>
      <w:r w:rsidR="00DA4A39" w:rsidRPr="00D447B0">
        <w:rPr>
          <w:rFonts w:ascii="Calibri" w:hAnsi="Calibri" w:cs="Calibri"/>
          <w:sz w:val="24"/>
        </w:rPr>
        <w:t xml:space="preserve"> </w:t>
      </w:r>
      <w:r w:rsidR="00E75A4D" w:rsidRPr="00D447B0">
        <w:rPr>
          <w:rFonts w:ascii="Calibri" w:hAnsi="Calibri" w:cs="Calibri"/>
          <w:sz w:val="24"/>
        </w:rPr>
        <w:t>(</w:t>
      </w:r>
      <w:r w:rsidR="00DA4A39" w:rsidRPr="00D447B0">
        <w:rPr>
          <w:rFonts w:ascii="Calibri" w:hAnsi="Calibri" w:cs="Calibri"/>
          <w:sz w:val="24"/>
        </w:rPr>
        <w:t>F-actin</w:t>
      </w:r>
      <w:r w:rsidR="00E75A4D" w:rsidRPr="00D447B0">
        <w:rPr>
          <w:rFonts w:ascii="Calibri" w:hAnsi="Calibri" w:cs="Calibri"/>
          <w:sz w:val="24"/>
        </w:rPr>
        <w:t>)</w:t>
      </w:r>
      <w:r w:rsidR="00DA4A39" w:rsidRPr="00D447B0">
        <w:rPr>
          <w:rFonts w:ascii="Calibri" w:hAnsi="Calibri" w:cs="Calibri"/>
          <w:sz w:val="24"/>
        </w:rPr>
        <w:t xml:space="preserve"> structures in the growth cone</w:t>
      </w:r>
      <w:r w:rsidR="00DF0BA8" w:rsidRPr="00D447B0">
        <w:rPr>
          <w:rFonts w:ascii="Calibri" w:hAnsi="Calibri" w:cs="Calibri"/>
          <w:sz w:val="24"/>
        </w:rPr>
        <w:t xml:space="preserve"> (</w:t>
      </w:r>
      <w:r w:rsidR="00DF0BA8" w:rsidRPr="00D447B0">
        <w:rPr>
          <w:rFonts w:ascii="Calibri" w:hAnsi="Calibri" w:cs="Calibri"/>
          <w:b/>
          <w:bCs/>
          <w:sz w:val="24"/>
        </w:rPr>
        <w:t>Figure 1B</w:t>
      </w:r>
      <w:r w:rsidR="00DF0BA8" w:rsidRPr="00D447B0">
        <w:rPr>
          <w:rFonts w:ascii="Calibri" w:hAnsi="Calibri" w:cs="Calibri"/>
          <w:sz w:val="24"/>
        </w:rPr>
        <w:t>)</w:t>
      </w:r>
      <w:r w:rsidR="00CE3BF9" w:rsidRPr="00D447B0">
        <w:rPr>
          <w:rFonts w:ascii="Calibri" w:hAnsi="Calibri" w:cs="Calibri"/>
          <w:sz w:val="24"/>
        </w:rPr>
        <w:t>, and d</w:t>
      </w:r>
      <w:r w:rsidR="00360340" w:rsidRPr="00D447B0">
        <w:rPr>
          <w:rFonts w:ascii="Calibri" w:hAnsi="Calibri" w:cs="Calibri"/>
          <w:sz w:val="24"/>
        </w:rPr>
        <w:t>ual</w:t>
      </w:r>
      <w:r w:rsidR="00CE3BF9" w:rsidRPr="00D447B0">
        <w:rPr>
          <w:rFonts w:ascii="Calibri" w:hAnsi="Calibri" w:cs="Calibri"/>
          <w:sz w:val="24"/>
        </w:rPr>
        <w:t>-</w:t>
      </w:r>
      <w:r w:rsidR="00360340" w:rsidRPr="00D447B0">
        <w:rPr>
          <w:rFonts w:ascii="Calibri" w:hAnsi="Calibri" w:cs="Calibri"/>
          <w:sz w:val="24"/>
        </w:rPr>
        <w:t xml:space="preserve">labeling of </w:t>
      </w:r>
      <w:r w:rsidR="00CE3BF9" w:rsidRPr="00D447B0">
        <w:rPr>
          <w:rFonts w:ascii="Calibri" w:hAnsi="Calibri" w:cs="Calibri"/>
          <w:sz w:val="24"/>
        </w:rPr>
        <w:t xml:space="preserve">the </w:t>
      </w:r>
      <w:r w:rsidR="00360340" w:rsidRPr="00D447B0">
        <w:rPr>
          <w:rFonts w:ascii="Calibri" w:hAnsi="Calibri" w:cs="Calibri"/>
          <w:sz w:val="24"/>
        </w:rPr>
        <w:t>growth cones within the same cortex</w:t>
      </w:r>
      <w:r w:rsidR="00DF0BA8" w:rsidRPr="00D447B0">
        <w:rPr>
          <w:rFonts w:ascii="Calibri" w:hAnsi="Calibri" w:cs="Calibri"/>
          <w:sz w:val="24"/>
        </w:rPr>
        <w:t xml:space="preserve"> (</w:t>
      </w:r>
      <w:r w:rsidR="00DF0BA8" w:rsidRPr="00D447B0">
        <w:rPr>
          <w:rFonts w:ascii="Calibri" w:hAnsi="Calibri" w:cs="Calibri"/>
          <w:b/>
          <w:bCs/>
          <w:sz w:val="24"/>
        </w:rPr>
        <w:t>Figure 1C</w:t>
      </w:r>
      <w:r w:rsidR="00DF0BA8" w:rsidRPr="00D447B0">
        <w:rPr>
          <w:rFonts w:ascii="Calibri" w:hAnsi="Calibri" w:cs="Calibri"/>
          <w:sz w:val="24"/>
        </w:rPr>
        <w:t>)</w:t>
      </w:r>
      <w:r w:rsidR="004C6E66" w:rsidRPr="00D447B0">
        <w:rPr>
          <w:rFonts w:ascii="Calibri" w:hAnsi="Calibri" w:cs="Calibri"/>
          <w:sz w:val="24"/>
        </w:rPr>
        <w:t xml:space="preserve">. </w:t>
      </w:r>
      <w:r w:rsidR="00E133C9" w:rsidRPr="00D447B0">
        <w:rPr>
          <w:rFonts w:ascii="Calibri" w:hAnsi="Calibri" w:cs="Calibri"/>
          <w:sz w:val="24"/>
        </w:rPr>
        <w:t xml:space="preserve">All plasmids </w:t>
      </w:r>
      <w:r w:rsidR="004C6E66" w:rsidRPr="00D447B0">
        <w:rPr>
          <w:rFonts w:ascii="Calibri" w:hAnsi="Calibri" w:cs="Calibri"/>
          <w:sz w:val="24"/>
        </w:rPr>
        <w:t>(</w:t>
      </w:r>
      <w:r w:rsidR="004C6E66" w:rsidRPr="00D447B0">
        <w:rPr>
          <w:rFonts w:ascii="Calibri" w:hAnsi="Calibri" w:cs="Calibri"/>
          <w:b/>
          <w:bCs/>
          <w:sz w:val="24"/>
        </w:rPr>
        <w:t>Table 1</w:t>
      </w:r>
      <w:r w:rsidR="004C6E66" w:rsidRPr="00D447B0">
        <w:rPr>
          <w:rFonts w:ascii="Calibri" w:hAnsi="Calibri" w:cs="Calibri"/>
          <w:sz w:val="24"/>
        </w:rPr>
        <w:t xml:space="preserve">) </w:t>
      </w:r>
      <w:r w:rsidR="00E133C9" w:rsidRPr="00D447B0">
        <w:rPr>
          <w:rFonts w:ascii="Calibri" w:hAnsi="Calibri" w:cs="Calibri"/>
          <w:sz w:val="24"/>
        </w:rPr>
        <w:t xml:space="preserve">used in this protocol have been deposited in </w:t>
      </w:r>
      <w:proofErr w:type="spellStart"/>
      <w:r w:rsidR="00E133C9" w:rsidRPr="00D447B0">
        <w:rPr>
          <w:rFonts w:ascii="Calibri" w:hAnsi="Calibri" w:cs="Calibri"/>
          <w:sz w:val="24"/>
        </w:rPr>
        <w:t>Addgene</w:t>
      </w:r>
      <w:proofErr w:type="spellEnd"/>
      <w:r w:rsidR="00700244" w:rsidRPr="00D447B0">
        <w:rPr>
          <w:rFonts w:ascii="Calibri" w:hAnsi="Calibri" w:cs="Calibri"/>
          <w:sz w:val="24"/>
        </w:rPr>
        <w:t xml:space="preserve"> </w:t>
      </w:r>
      <w:r w:rsidR="00F65CE3" w:rsidRPr="00D447B0">
        <w:rPr>
          <w:rFonts w:ascii="Calibri" w:hAnsi="Calibri" w:cs="Calibri"/>
          <w:sz w:val="24"/>
        </w:rPr>
        <w:t xml:space="preserve">(see </w:t>
      </w:r>
      <w:r w:rsidR="00F65CE3" w:rsidRPr="00D447B0">
        <w:rPr>
          <w:rFonts w:ascii="Calibri" w:hAnsi="Calibri" w:cs="Calibri"/>
          <w:b/>
          <w:bCs/>
          <w:sz w:val="24"/>
        </w:rPr>
        <w:t>Table of Materials</w:t>
      </w:r>
      <w:r w:rsidR="00F65CE3" w:rsidRPr="00D447B0">
        <w:rPr>
          <w:rFonts w:ascii="Calibri" w:hAnsi="Calibri" w:cs="Calibri"/>
          <w:sz w:val="24"/>
        </w:rPr>
        <w:t>)</w:t>
      </w:r>
      <w:r w:rsidR="00E133C9" w:rsidRPr="00D447B0">
        <w:rPr>
          <w:rFonts w:ascii="Calibri" w:hAnsi="Calibri" w:cs="Calibri"/>
          <w:sz w:val="24"/>
        </w:rPr>
        <w:t>.</w:t>
      </w:r>
    </w:p>
    <w:p w14:paraId="3C8129B2" w14:textId="77777777" w:rsidR="00360340" w:rsidRPr="00D447B0" w:rsidRDefault="00360340" w:rsidP="00F65CE3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229607D" w14:textId="05FA79CA" w:rsidR="00360340" w:rsidRPr="00D447B0" w:rsidRDefault="00360340" w:rsidP="002B499F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Prepar</w:t>
      </w:r>
      <w:r w:rsidR="00317107" w:rsidRPr="00D447B0">
        <w:rPr>
          <w:rFonts w:ascii="Calibri" w:hAnsi="Calibri" w:cs="Calibri"/>
          <w:sz w:val="24"/>
        </w:rPr>
        <w:t>e</w:t>
      </w:r>
      <w:r w:rsidRPr="00D447B0">
        <w:rPr>
          <w:rFonts w:ascii="Calibri" w:hAnsi="Calibri" w:cs="Calibri"/>
          <w:sz w:val="24"/>
        </w:rPr>
        <w:t xml:space="preserve"> glass capillaries using a capillary </w:t>
      </w:r>
      <w:r w:rsidR="00C67087" w:rsidRPr="00D447B0">
        <w:rPr>
          <w:rFonts w:ascii="Calibri" w:hAnsi="Calibri" w:cs="Calibri"/>
          <w:sz w:val="24"/>
        </w:rPr>
        <w:t xml:space="preserve">electrode </w:t>
      </w:r>
      <w:r w:rsidRPr="00D447B0">
        <w:rPr>
          <w:rFonts w:ascii="Calibri" w:hAnsi="Calibri" w:cs="Calibri"/>
          <w:sz w:val="24"/>
        </w:rPr>
        <w:t>p</w:t>
      </w:r>
      <w:r w:rsidR="007B6646" w:rsidRPr="00D447B0">
        <w:rPr>
          <w:rFonts w:ascii="Calibri" w:hAnsi="Calibri" w:cs="Calibri"/>
          <w:sz w:val="24"/>
        </w:rPr>
        <w:t>ul</w:t>
      </w:r>
      <w:r w:rsidRPr="00D447B0">
        <w:rPr>
          <w:rFonts w:ascii="Calibri" w:hAnsi="Calibri" w:cs="Calibri"/>
          <w:sz w:val="24"/>
        </w:rPr>
        <w:t xml:space="preserve">ler set </w:t>
      </w:r>
      <w:r w:rsidR="001D186D" w:rsidRPr="00D447B0">
        <w:rPr>
          <w:rFonts w:ascii="Calibri" w:hAnsi="Calibri" w:cs="Calibri"/>
          <w:sz w:val="24"/>
        </w:rPr>
        <w:t>as per</w:t>
      </w:r>
      <w:r w:rsidRPr="00D447B0">
        <w:rPr>
          <w:rFonts w:ascii="Calibri" w:hAnsi="Calibri" w:cs="Calibri"/>
          <w:sz w:val="24"/>
        </w:rPr>
        <w:t xml:space="preserve"> the following program: pressure: 500</w:t>
      </w:r>
      <w:r w:rsidR="009C1358" w:rsidRPr="00D447B0">
        <w:rPr>
          <w:rFonts w:ascii="Calibri" w:hAnsi="Calibri" w:cs="Calibri"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heat: 800</w:t>
      </w:r>
      <w:r w:rsidR="009C1358" w:rsidRPr="00D447B0">
        <w:rPr>
          <w:rFonts w:ascii="Calibri" w:hAnsi="Calibri" w:cs="Calibri"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pull: 30</w:t>
      </w:r>
      <w:r w:rsidR="001D186D" w:rsidRPr="00D447B0">
        <w:rPr>
          <w:rFonts w:ascii="Calibri" w:hAnsi="Calibri" w:cs="Calibri"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and velocity: 40.</w:t>
      </w:r>
    </w:p>
    <w:p w14:paraId="4867788C" w14:textId="77777777" w:rsidR="00360340" w:rsidRPr="00D447B0" w:rsidRDefault="00360340" w:rsidP="009D7182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6EEF7803" w14:textId="751EF08E" w:rsidR="00E9239A" w:rsidRPr="00D447B0" w:rsidRDefault="00360340" w:rsidP="002B499F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Load 15 </w:t>
      </w:r>
      <w:r w:rsidR="007B6646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of DNA/Fast Green mix into each glass capillary using micro</w:t>
      </w:r>
      <w:r w:rsidR="00E9239A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>loader pipette tips</w:t>
      </w:r>
      <w:r w:rsidR="001F364E" w:rsidRPr="00D447B0">
        <w:rPr>
          <w:rFonts w:ascii="Calibri" w:hAnsi="Calibri" w:cs="Calibri"/>
          <w:sz w:val="24"/>
        </w:rPr>
        <w:t>.</w:t>
      </w:r>
    </w:p>
    <w:p w14:paraId="7B17BECE" w14:textId="77777777" w:rsidR="00E9239A" w:rsidRPr="00D447B0" w:rsidRDefault="00E9239A" w:rsidP="00F52E8F"/>
    <w:p w14:paraId="4488643B" w14:textId="478AEB9B" w:rsidR="00360340" w:rsidRPr="00D447B0" w:rsidRDefault="00E9239A" w:rsidP="00E9239A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360340" w:rsidRPr="00D447B0">
        <w:rPr>
          <w:rFonts w:ascii="Calibri" w:hAnsi="Calibri" w:cs="Calibri"/>
          <w:sz w:val="24"/>
        </w:rPr>
        <w:t>Ensure that no bubbles form</w:t>
      </w:r>
      <w:r w:rsidR="00396903" w:rsidRPr="00D447B0">
        <w:rPr>
          <w:rFonts w:ascii="Calibri" w:hAnsi="Calibri" w:cs="Calibri"/>
          <w:sz w:val="24"/>
        </w:rPr>
        <w:t>.</w:t>
      </w:r>
    </w:p>
    <w:p w14:paraId="3F7A0F50" w14:textId="77777777" w:rsidR="00360340" w:rsidRPr="00D447B0" w:rsidRDefault="00360340" w:rsidP="00115C79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2520123" w14:textId="43ADDC47" w:rsidR="00360340" w:rsidRPr="00D447B0" w:rsidRDefault="00360340" w:rsidP="00EE2268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Store </w:t>
      </w:r>
      <w:r w:rsidR="00227F09" w:rsidRPr="00D447B0">
        <w:rPr>
          <w:rFonts w:ascii="Calibri" w:hAnsi="Calibri" w:cs="Calibri"/>
          <w:sz w:val="24"/>
        </w:rPr>
        <w:t>DNA-</w:t>
      </w:r>
      <w:r w:rsidRPr="00D447B0">
        <w:rPr>
          <w:rFonts w:ascii="Calibri" w:hAnsi="Calibri" w:cs="Calibri"/>
          <w:sz w:val="24"/>
        </w:rPr>
        <w:t xml:space="preserve">filled capillaries in a 10 cm dish with a piece of </w:t>
      </w:r>
      <w:r w:rsidR="007238BC" w:rsidRPr="00D447B0">
        <w:rPr>
          <w:rFonts w:ascii="Calibri" w:hAnsi="Calibri" w:cs="Calibri"/>
          <w:sz w:val="24"/>
        </w:rPr>
        <w:t xml:space="preserve">modeling clay </w:t>
      </w:r>
      <w:r w:rsidRPr="00D447B0">
        <w:rPr>
          <w:rFonts w:ascii="Calibri" w:hAnsi="Calibri" w:cs="Calibri"/>
          <w:sz w:val="24"/>
        </w:rPr>
        <w:t>across the diameter of the dish</w:t>
      </w:r>
      <w:r w:rsidR="00396903" w:rsidRPr="00D447B0">
        <w:rPr>
          <w:rFonts w:ascii="Calibri" w:hAnsi="Calibri" w:cs="Calibri"/>
          <w:sz w:val="24"/>
        </w:rPr>
        <w:t>.</w:t>
      </w:r>
      <w:r w:rsidR="00D447B0">
        <w:rPr>
          <w:rFonts w:ascii="Calibri" w:hAnsi="Calibri" w:cs="Calibri"/>
          <w:sz w:val="24"/>
        </w:rPr>
        <w:t xml:space="preserve"> </w:t>
      </w:r>
      <w:proofErr w:type="gramStart"/>
      <w:r w:rsidRPr="00D447B0">
        <w:rPr>
          <w:rFonts w:ascii="Calibri" w:hAnsi="Calibri" w:cs="Calibri"/>
          <w:sz w:val="24"/>
        </w:rPr>
        <w:t>Capillaries</w:t>
      </w:r>
      <w:proofErr w:type="gramEnd"/>
      <w:r w:rsidRPr="00D447B0">
        <w:rPr>
          <w:rFonts w:ascii="Calibri" w:hAnsi="Calibri" w:cs="Calibri"/>
          <w:sz w:val="24"/>
        </w:rPr>
        <w:t xml:space="preserve"> can be loaded and stored at 4</w:t>
      </w:r>
      <w:r w:rsidR="00B6619A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>°C the day before the experiment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Seal the back end of the capillary with </w:t>
      </w:r>
      <w:r w:rsidR="005566DD" w:rsidRPr="00D447B0">
        <w:rPr>
          <w:rFonts w:ascii="Calibri" w:hAnsi="Calibri" w:cs="Calibri"/>
          <w:sz w:val="24"/>
        </w:rPr>
        <w:t xml:space="preserve">flexible </w:t>
      </w:r>
      <w:r w:rsidR="001B3922" w:rsidRPr="00D447B0">
        <w:rPr>
          <w:rFonts w:ascii="Calibri" w:hAnsi="Calibri" w:cs="Calibri"/>
          <w:sz w:val="24"/>
        </w:rPr>
        <w:t xml:space="preserve">film </w:t>
      </w:r>
      <w:r w:rsidRPr="00D447B0">
        <w:rPr>
          <w:rFonts w:ascii="Calibri" w:hAnsi="Calibri" w:cs="Calibri"/>
          <w:sz w:val="24"/>
        </w:rPr>
        <w:t>to prevent drying</w:t>
      </w:r>
      <w:r w:rsidR="00396903" w:rsidRPr="00D447B0">
        <w:rPr>
          <w:rFonts w:ascii="Calibri" w:hAnsi="Calibri" w:cs="Calibri"/>
          <w:sz w:val="24"/>
        </w:rPr>
        <w:t>.</w:t>
      </w:r>
    </w:p>
    <w:p w14:paraId="5C74F4B7" w14:textId="77777777" w:rsidR="007B440A" w:rsidRPr="00D447B0" w:rsidRDefault="007B440A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E4D4445" w14:textId="65C39ED2" w:rsidR="00360340" w:rsidRPr="00D447B0" w:rsidRDefault="00360340" w:rsidP="00FE53F8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</w:rPr>
      </w:pPr>
      <w:r w:rsidRPr="00D447B0">
        <w:rPr>
          <w:rFonts w:ascii="Calibri" w:hAnsi="Calibri"/>
          <w:b/>
          <w:sz w:val="24"/>
        </w:rPr>
        <w:t>Preparation of solutions</w:t>
      </w:r>
    </w:p>
    <w:p w14:paraId="754100C7" w14:textId="77777777" w:rsidR="00360340" w:rsidRPr="00D447B0" w:rsidRDefault="00360340" w:rsidP="00EE2268">
      <w:pPr>
        <w:rPr>
          <w:b/>
        </w:rPr>
      </w:pPr>
    </w:p>
    <w:p w14:paraId="59C7B9EB" w14:textId="6E618419" w:rsidR="00360340" w:rsidRPr="00D447B0" w:rsidRDefault="00932CD3" w:rsidP="00ED2E0A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Prepare </w:t>
      </w:r>
      <w:r w:rsidR="00360340" w:rsidRPr="00D447B0">
        <w:rPr>
          <w:rFonts w:ascii="Calibri" w:hAnsi="Calibri" w:cs="Calibri"/>
          <w:sz w:val="24"/>
        </w:rPr>
        <w:t>Hank</w:t>
      </w:r>
      <w:r w:rsidR="003D2653" w:rsidRPr="00D447B0">
        <w:rPr>
          <w:rFonts w:ascii="Calibri" w:hAnsi="Calibri" w:cs="Calibri"/>
          <w:sz w:val="24"/>
        </w:rPr>
        <w:t>'</w:t>
      </w:r>
      <w:r w:rsidR="00360340" w:rsidRPr="00D447B0">
        <w:rPr>
          <w:rFonts w:ascii="Calibri" w:hAnsi="Calibri" w:cs="Calibri"/>
          <w:sz w:val="24"/>
        </w:rPr>
        <w:t>s Buffered Salt Solution-supplemented with glucose (HBSS-G)</w:t>
      </w:r>
      <w:r w:rsidR="00FE53F8" w:rsidRPr="00D447B0">
        <w:rPr>
          <w:rFonts w:ascii="Calibri" w:hAnsi="Calibri" w:cs="Calibri"/>
          <w:sz w:val="24"/>
        </w:rPr>
        <w:t>.</w:t>
      </w:r>
    </w:p>
    <w:p w14:paraId="5E344E4D" w14:textId="77777777" w:rsidR="00360340" w:rsidRPr="00D447B0" w:rsidRDefault="00360340" w:rsidP="00932CD3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EC0A08E" w14:textId="2CDA7B37" w:rsidR="00360340" w:rsidRPr="00D447B0" w:rsidRDefault="00360340" w:rsidP="00932CD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Add 0.5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of 20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glucose to a bottle of 1x HBSS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>Mix well and store at 4 °C</w:t>
      </w:r>
      <w:r w:rsidR="00A672B3" w:rsidRPr="00D447B0">
        <w:rPr>
          <w:rFonts w:ascii="Calibri" w:hAnsi="Calibri" w:cs="Calibri"/>
          <w:sz w:val="24"/>
        </w:rPr>
        <w:t xml:space="preserve"> for up to </w:t>
      </w:r>
      <w:r w:rsidR="009C1358" w:rsidRPr="00D447B0">
        <w:rPr>
          <w:rFonts w:ascii="Calibri" w:hAnsi="Calibri" w:cs="Calibri"/>
          <w:sz w:val="24"/>
        </w:rPr>
        <w:t xml:space="preserve">2 </w:t>
      </w:r>
      <w:r w:rsidR="00A672B3" w:rsidRPr="00D447B0">
        <w:rPr>
          <w:rFonts w:ascii="Calibri" w:hAnsi="Calibri" w:cs="Calibri"/>
          <w:sz w:val="24"/>
        </w:rPr>
        <w:t>weeks</w:t>
      </w:r>
      <w:r w:rsidRPr="00D447B0">
        <w:rPr>
          <w:rFonts w:ascii="Calibri" w:hAnsi="Calibri" w:cs="Calibri"/>
          <w:sz w:val="24"/>
        </w:rPr>
        <w:t>.</w:t>
      </w:r>
      <w:r w:rsidR="00D447B0">
        <w:rPr>
          <w:rFonts w:ascii="Calibri" w:hAnsi="Calibri" w:cs="Calibri"/>
          <w:sz w:val="24"/>
        </w:rPr>
        <w:t xml:space="preserve"> </w:t>
      </w:r>
      <w:proofErr w:type="gramStart"/>
      <w:r w:rsidRPr="00D447B0">
        <w:rPr>
          <w:rFonts w:ascii="Calibri" w:hAnsi="Calibri" w:cs="Calibri"/>
          <w:sz w:val="24"/>
        </w:rPr>
        <w:t>For</w:t>
      </w:r>
      <w:proofErr w:type="gramEnd"/>
      <w:r w:rsidRPr="00D447B0">
        <w:rPr>
          <w:rFonts w:ascii="Calibri" w:hAnsi="Calibri" w:cs="Calibri"/>
          <w:sz w:val="24"/>
        </w:rPr>
        <w:t xml:space="preserve"> the embryo extraction, bubble HBSS-G solution with carbogen (95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O</w:t>
      </w:r>
      <w:r w:rsidRPr="00D447B0">
        <w:rPr>
          <w:rFonts w:ascii="Calibri" w:hAnsi="Calibri" w:cs="Calibri"/>
          <w:sz w:val="24"/>
          <w:vertAlign w:val="subscript"/>
        </w:rPr>
        <w:t xml:space="preserve">2 </w:t>
      </w:r>
      <w:r w:rsidRPr="00D447B0">
        <w:rPr>
          <w:rFonts w:ascii="Calibri" w:hAnsi="Calibri" w:cs="Calibri"/>
          <w:sz w:val="24"/>
        </w:rPr>
        <w:t>and 5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CO</w:t>
      </w:r>
      <w:r w:rsidRPr="00D447B0">
        <w:rPr>
          <w:rFonts w:ascii="Calibri" w:hAnsi="Calibri" w:cs="Calibri"/>
          <w:sz w:val="24"/>
          <w:vertAlign w:val="subscript"/>
        </w:rPr>
        <w:t>2</w:t>
      </w:r>
      <w:r w:rsidRPr="00D447B0">
        <w:rPr>
          <w:rFonts w:ascii="Calibri" w:hAnsi="Calibri" w:cs="Calibri"/>
          <w:sz w:val="24"/>
        </w:rPr>
        <w:t>) using bubbling stone</w:t>
      </w:r>
      <w:r w:rsidR="00227F09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shortly before </w:t>
      </w:r>
      <w:r w:rsidR="005F19FA" w:rsidRPr="00D447B0">
        <w:rPr>
          <w:rFonts w:ascii="Calibri" w:hAnsi="Calibri" w:cs="Calibri"/>
          <w:sz w:val="24"/>
        </w:rPr>
        <w:t>embryo collection</w:t>
      </w:r>
      <w:r w:rsidRPr="00D447B0">
        <w:rPr>
          <w:rFonts w:ascii="Calibri" w:hAnsi="Calibri" w:cs="Calibri"/>
          <w:sz w:val="24"/>
        </w:rPr>
        <w:t>.</w:t>
      </w:r>
    </w:p>
    <w:p w14:paraId="4EDC36A2" w14:textId="77777777" w:rsidR="00360340" w:rsidRPr="00D447B0" w:rsidRDefault="00360340" w:rsidP="00932CD3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128D6E4" w14:textId="77777777" w:rsidR="00360340" w:rsidRPr="00D447B0" w:rsidRDefault="00360340" w:rsidP="00ED2E0A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Slice media solution</w:t>
      </w:r>
    </w:p>
    <w:p w14:paraId="46C8D433" w14:textId="77777777" w:rsidR="00360340" w:rsidRPr="00D447B0" w:rsidRDefault="00360340" w:rsidP="00A81DF9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1818D9C" w14:textId="5D5DC7EC" w:rsidR="00360340" w:rsidRPr="00D447B0" w:rsidRDefault="00360340" w:rsidP="00A81DF9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Prepare fresh slice media containing Neurobasal 1</w:t>
      </w:r>
      <w:r w:rsidR="00353420" w:rsidRPr="00D447B0">
        <w:rPr>
          <w:rFonts w:ascii="Calibri" w:hAnsi="Calibri" w:cs="Calibri"/>
          <w:sz w:val="24"/>
        </w:rPr>
        <w:t>x</w:t>
      </w:r>
      <w:r w:rsidRPr="00D447B0">
        <w:rPr>
          <w:rFonts w:ascii="Calibri" w:hAnsi="Calibri" w:cs="Calibri"/>
          <w:sz w:val="24"/>
        </w:rPr>
        <w:t>, 5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horse serum, 5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</w:t>
      </w:r>
      <w:proofErr w:type="spellStart"/>
      <w:r w:rsidRPr="00D447B0">
        <w:rPr>
          <w:rFonts w:ascii="Calibri" w:hAnsi="Calibri" w:cs="Calibri"/>
          <w:sz w:val="24"/>
        </w:rPr>
        <w:t>foetal</w:t>
      </w:r>
      <w:proofErr w:type="spellEnd"/>
      <w:r w:rsidRPr="00D447B0">
        <w:rPr>
          <w:rFonts w:ascii="Calibri" w:hAnsi="Calibri" w:cs="Calibri"/>
          <w:sz w:val="24"/>
        </w:rPr>
        <w:t xml:space="preserve"> calf serum, B27 supplement 1:50, </w:t>
      </w:r>
      <w:r w:rsidR="00F6317F" w:rsidRPr="00D447B0">
        <w:rPr>
          <w:rFonts w:ascii="Calibri" w:hAnsi="Calibri" w:cs="Calibri"/>
          <w:sz w:val="24"/>
        </w:rPr>
        <w:t>L-</w:t>
      </w:r>
      <w:proofErr w:type="spellStart"/>
      <w:r w:rsidR="00F6317F" w:rsidRPr="00D447B0">
        <w:rPr>
          <w:rFonts w:ascii="Calibri" w:hAnsi="Calibri" w:cs="Calibri"/>
          <w:sz w:val="24"/>
        </w:rPr>
        <w:t>glutamin</w:t>
      </w:r>
      <w:proofErr w:type="spellEnd"/>
      <w:r w:rsidR="00F6317F" w:rsidRPr="00D447B0">
        <w:rPr>
          <w:rFonts w:ascii="Calibri" w:hAnsi="Calibri" w:cs="Calibri"/>
          <w:sz w:val="24"/>
        </w:rPr>
        <w:t xml:space="preserve"> supplement</w:t>
      </w:r>
      <w:r w:rsidRPr="00D447B0">
        <w:rPr>
          <w:rFonts w:ascii="Calibri" w:hAnsi="Calibri" w:cs="Calibri"/>
          <w:sz w:val="24"/>
        </w:rPr>
        <w:t xml:space="preserve"> 1:400, penicillin-streptomycin 1:200</w:t>
      </w:r>
      <w:r w:rsidR="009C1358" w:rsidRPr="00D447B0">
        <w:rPr>
          <w:rFonts w:ascii="Calibri" w:hAnsi="Calibri" w:cs="Calibri"/>
          <w:sz w:val="24"/>
        </w:rPr>
        <w:t>,</w:t>
      </w:r>
      <w:r w:rsidR="00370D9C" w:rsidRPr="00D447B0">
        <w:rPr>
          <w:rFonts w:ascii="Calibri" w:hAnsi="Calibri" w:cs="Calibri"/>
          <w:sz w:val="24"/>
        </w:rPr>
        <w:t xml:space="preserve"> and</w:t>
      </w:r>
      <w:r w:rsidRPr="00D447B0">
        <w:rPr>
          <w:rFonts w:ascii="Calibri" w:hAnsi="Calibri" w:cs="Calibri"/>
          <w:sz w:val="24"/>
        </w:rPr>
        <w:t xml:space="preserve"> Neuropan-2 supplement 1:100 (at pH = 7.3), under sterile conditions</w:t>
      </w:r>
      <w:r w:rsidR="007264B0" w:rsidRPr="00D447B0">
        <w:rPr>
          <w:rFonts w:ascii="Calibri" w:hAnsi="Calibri" w:cs="Calibri"/>
          <w:sz w:val="24"/>
        </w:rPr>
        <w:t xml:space="preserve"> (see </w:t>
      </w:r>
      <w:r w:rsidR="007264B0" w:rsidRPr="00D447B0">
        <w:rPr>
          <w:rFonts w:ascii="Calibri" w:hAnsi="Calibri" w:cs="Calibri"/>
          <w:b/>
          <w:bCs/>
          <w:sz w:val="24"/>
        </w:rPr>
        <w:t>Table of Materials</w:t>
      </w:r>
      <w:r w:rsidR="007264B0" w:rsidRPr="00D447B0">
        <w:rPr>
          <w:rFonts w:ascii="Calibri" w:hAnsi="Calibri" w:cs="Calibri"/>
          <w:sz w:val="24"/>
        </w:rPr>
        <w:t>)</w:t>
      </w:r>
      <w:r w:rsidR="00396903" w:rsidRPr="00D447B0">
        <w:rPr>
          <w:rFonts w:ascii="Calibri" w:hAnsi="Calibri" w:cs="Calibri"/>
          <w:sz w:val="24"/>
        </w:rPr>
        <w:t>.</w:t>
      </w:r>
    </w:p>
    <w:p w14:paraId="02224E6D" w14:textId="77777777" w:rsidR="00360340" w:rsidRPr="00D447B0" w:rsidRDefault="00360340" w:rsidP="00A81DF9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9275A46" w14:textId="7C93B706" w:rsidR="00360340" w:rsidRPr="00D447B0" w:rsidRDefault="00360340" w:rsidP="00A81DF9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Prepare 3 cm dishes with 1 mL of slice media each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Place in the incubator </w:t>
      </w:r>
      <w:r w:rsidR="00A672B3" w:rsidRPr="00D447B0">
        <w:rPr>
          <w:rFonts w:ascii="Calibri" w:hAnsi="Calibri" w:cs="Calibri"/>
          <w:sz w:val="24"/>
        </w:rPr>
        <w:t>at 35</w:t>
      </w:r>
      <w:r w:rsidR="00B12E84" w:rsidRPr="00D447B0">
        <w:rPr>
          <w:rFonts w:ascii="Calibri" w:hAnsi="Calibri" w:cs="Calibri"/>
          <w:sz w:val="24"/>
        </w:rPr>
        <w:t xml:space="preserve"> </w:t>
      </w:r>
      <w:r w:rsidR="00A672B3" w:rsidRPr="00D447B0">
        <w:rPr>
          <w:rFonts w:ascii="Calibri" w:hAnsi="Calibri" w:cs="Calibri"/>
          <w:sz w:val="24"/>
        </w:rPr>
        <w:t>°C with 5</w:t>
      </w:r>
      <w:r w:rsidR="005A2D67" w:rsidRPr="00D447B0">
        <w:rPr>
          <w:rFonts w:ascii="Calibri" w:hAnsi="Calibri" w:cs="Calibri"/>
          <w:sz w:val="24"/>
        </w:rPr>
        <w:t>%</w:t>
      </w:r>
      <w:r w:rsidR="00A672B3" w:rsidRPr="00D447B0">
        <w:rPr>
          <w:rFonts w:ascii="Calibri" w:hAnsi="Calibri" w:cs="Calibri"/>
          <w:sz w:val="24"/>
        </w:rPr>
        <w:t xml:space="preserve"> CO</w:t>
      </w:r>
      <w:r w:rsidR="00A672B3" w:rsidRPr="00D447B0">
        <w:rPr>
          <w:rFonts w:ascii="Calibri" w:hAnsi="Calibri" w:cs="Calibri"/>
          <w:sz w:val="24"/>
          <w:vertAlign w:val="subscript"/>
        </w:rPr>
        <w:t>2</w:t>
      </w:r>
      <w:r w:rsidR="00A672B3" w:rsidRPr="00D447B0">
        <w:rPr>
          <w:rFonts w:ascii="Calibri" w:hAnsi="Calibri" w:cs="Calibri"/>
          <w:sz w:val="24"/>
        </w:rPr>
        <w:t xml:space="preserve"> for </w:t>
      </w:r>
      <w:r w:rsidRPr="00D447B0">
        <w:rPr>
          <w:rFonts w:ascii="Calibri" w:hAnsi="Calibri" w:cs="Calibri"/>
          <w:sz w:val="24"/>
        </w:rPr>
        <w:t>at least 1 h before the experiment to equilibrate the media</w:t>
      </w:r>
      <w:r w:rsidR="0033576D" w:rsidRPr="00D447B0">
        <w:rPr>
          <w:rFonts w:ascii="Calibri" w:hAnsi="Calibri" w:cs="Calibri"/>
          <w:sz w:val="24"/>
        </w:rPr>
        <w:t>'</w:t>
      </w:r>
      <w:r w:rsidR="00B50ED2" w:rsidRPr="00D447B0">
        <w:rPr>
          <w:rFonts w:ascii="Calibri" w:hAnsi="Calibri" w:cs="Calibri"/>
          <w:sz w:val="24"/>
        </w:rPr>
        <w:t>s pH</w:t>
      </w:r>
      <w:r w:rsidRPr="00D447B0">
        <w:rPr>
          <w:rFonts w:ascii="Calibri" w:hAnsi="Calibri" w:cs="Calibri"/>
          <w:sz w:val="24"/>
        </w:rPr>
        <w:t xml:space="preserve"> through gas exchange</w:t>
      </w:r>
      <w:r w:rsidR="001F364E" w:rsidRPr="00D447B0">
        <w:rPr>
          <w:rFonts w:ascii="Calibri" w:hAnsi="Calibri" w:cs="Calibri"/>
          <w:sz w:val="24"/>
        </w:rPr>
        <w:t>.</w:t>
      </w:r>
    </w:p>
    <w:p w14:paraId="75BF35DA" w14:textId="77777777" w:rsidR="00360340" w:rsidRPr="00D447B0" w:rsidRDefault="00360340" w:rsidP="00A81DF9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381D7DE" w14:textId="47D8AE8C" w:rsidR="00360340" w:rsidRPr="00D447B0" w:rsidRDefault="00360340" w:rsidP="00DA20CD">
      <w:pPr>
        <w:pStyle w:val="CommentText"/>
        <w:jc w:val="both"/>
        <w:rPr>
          <w:rFonts w:ascii="Calibri" w:hAnsi="Calibri" w:cs="Calibri"/>
          <w:sz w:val="24"/>
          <w:szCs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8A116D" w:rsidRPr="00D447B0">
        <w:rPr>
          <w:rFonts w:ascii="Calibri" w:hAnsi="Calibri" w:cs="Calibri"/>
          <w:sz w:val="24"/>
          <w:szCs w:val="24"/>
        </w:rPr>
        <w:t xml:space="preserve">The equilibration of the media's pH is caused by </w:t>
      </w:r>
      <w:r w:rsidR="008A116D" w:rsidRPr="00D447B0">
        <w:rPr>
          <w:rFonts w:ascii="Calibri" w:hAnsi="Calibri" w:cs="Calibri"/>
          <w:color w:val="000000" w:themeColor="text1"/>
          <w:sz w:val="24"/>
          <w:szCs w:val="24"/>
        </w:rPr>
        <w:t xml:space="preserve">acidification of the media by </w:t>
      </w:r>
      <w:r w:rsidR="008A116D" w:rsidRPr="00D447B0">
        <w:rPr>
          <w:rFonts w:ascii="Calibri" w:hAnsi="Calibri" w:cs="Calibri"/>
          <w:sz w:val="24"/>
          <w:szCs w:val="24"/>
        </w:rPr>
        <w:t>the CO</w:t>
      </w:r>
      <w:r w:rsidR="008A116D" w:rsidRPr="00D447B0">
        <w:rPr>
          <w:rFonts w:ascii="Calibri" w:hAnsi="Calibri" w:cs="Calibri"/>
          <w:sz w:val="24"/>
          <w:szCs w:val="24"/>
          <w:vertAlign w:val="subscript"/>
        </w:rPr>
        <w:t>2</w:t>
      </w:r>
      <w:r w:rsidR="008A116D" w:rsidRPr="00D447B0">
        <w:rPr>
          <w:rFonts w:ascii="Calibri" w:hAnsi="Calibri" w:cs="Calibri"/>
          <w:sz w:val="24"/>
          <w:szCs w:val="24"/>
        </w:rPr>
        <w:t xml:space="preserve"> from the incubator. </w:t>
      </w:r>
      <w:r w:rsidRPr="00D447B0">
        <w:rPr>
          <w:rFonts w:ascii="Calibri" w:hAnsi="Calibri" w:cs="Calibri"/>
          <w:sz w:val="24"/>
        </w:rPr>
        <w:t>Slice media can be stored at 4</w:t>
      </w:r>
      <w:r w:rsidR="00B12E84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>°C for up to 1 week</w:t>
      </w:r>
      <w:r w:rsidR="00E74D60" w:rsidRPr="00D447B0">
        <w:rPr>
          <w:rFonts w:ascii="Calibri" w:hAnsi="Calibri" w:cs="Calibri"/>
          <w:sz w:val="24"/>
        </w:rPr>
        <w:t>.</w:t>
      </w:r>
    </w:p>
    <w:p w14:paraId="67433A3C" w14:textId="77777777" w:rsidR="00360340" w:rsidRPr="00D447B0" w:rsidRDefault="00360340" w:rsidP="00A81DF9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E692512" w14:textId="6E086CF3" w:rsidR="00360340" w:rsidRPr="00D447B0" w:rsidRDefault="00360340" w:rsidP="00572CC3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Low melt agarose solution (3</w:t>
      </w:r>
      <w:r w:rsidR="005A2D67" w:rsidRPr="00D447B0">
        <w:rPr>
          <w:rFonts w:ascii="Calibri" w:hAnsi="Calibri" w:cs="Calibri"/>
          <w:sz w:val="24"/>
        </w:rPr>
        <w:t>%</w:t>
      </w:r>
      <w:r w:rsidR="007D25A3" w:rsidRPr="00D447B0">
        <w:rPr>
          <w:rFonts w:ascii="Calibri" w:hAnsi="Calibri" w:cs="Calibri"/>
          <w:sz w:val="24"/>
        </w:rPr>
        <w:t>)</w:t>
      </w:r>
    </w:p>
    <w:p w14:paraId="62BFF270" w14:textId="77777777" w:rsidR="00360340" w:rsidRPr="00D447B0" w:rsidRDefault="00360340" w:rsidP="00572CC3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34E38F7" w14:textId="6E52D31E" w:rsidR="00360340" w:rsidRPr="00D447B0" w:rsidRDefault="00360340" w:rsidP="000E71F1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Weigh the desired amount of low melt agarose powder and dissolve in an appropriate volume of 1x HBSS-G in </w:t>
      </w:r>
      <w:r w:rsidR="000E71F1" w:rsidRPr="00D447B0">
        <w:rPr>
          <w:rFonts w:ascii="Calibri" w:hAnsi="Calibri" w:cs="Calibri"/>
          <w:sz w:val="24"/>
        </w:rPr>
        <w:t xml:space="preserve">a </w:t>
      </w:r>
      <w:r w:rsidRPr="00D447B0">
        <w:rPr>
          <w:rFonts w:ascii="Calibri" w:hAnsi="Calibri" w:cs="Calibri"/>
          <w:sz w:val="24"/>
        </w:rPr>
        <w:t>glass bottle.</w:t>
      </w:r>
      <w:r w:rsidR="00D447B0">
        <w:rPr>
          <w:rFonts w:ascii="Calibri" w:hAnsi="Calibri" w:cs="Calibri"/>
          <w:sz w:val="24"/>
        </w:rPr>
        <w:t xml:space="preserve"> </w:t>
      </w:r>
      <w:proofErr w:type="gramStart"/>
      <w:r w:rsidRPr="00D447B0">
        <w:rPr>
          <w:rFonts w:ascii="Calibri" w:hAnsi="Calibri" w:cs="Calibri"/>
          <w:sz w:val="24"/>
        </w:rPr>
        <w:t>Approximately</w:t>
      </w:r>
      <w:proofErr w:type="gramEnd"/>
      <w:r w:rsidRPr="00D447B0">
        <w:rPr>
          <w:rFonts w:ascii="Calibri" w:hAnsi="Calibri" w:cs="Calibri"/>
          <w:sz w:val="24"/>
        </w:rPr>
        <w:t xml:space="preserve"> </w:t>
      </w:r>
      <w:r w:rsidR="00350AA9" w:rsidRPr="00D447B0">
        <w:rPr>
          <w:rFonts w:ascii="Calibri" w:hAnsi="Calibri" w:cs="Calibri"/>
          <w:sz w:val="24"/>
        </w:rPr>
        <w:t>7</w:t>
      </w:r>
      <w:r w:rsidRPr="00D447B0">
        <w:rPr>
          <w:rFonts w:ascii="Calibri" w:hAnsi="Calibri" w:cs="Calibri"/>
          <w:sz w:val="24"/>
        </w:rPr>
        <w:t xml:space="preserve"> mL </w:t>
      </w:r>
      <w:r w:rsidR="00EF3739" w:rsidRPr="00D447B0">
        <w:rPr>
          <w:rFonts w:ascii="Calibri" w:hAnsi="Calibri" w:cs="Calibri"/>
          <w:sz w:val="24"/>
        </w:rPr>
        <w:t>of agarose solution per brain</w:t>
      </w:r>
      <w:r w:rsidRPr="00D447B0">
        <w:rPr>
          <w:rFonts w:ascii="Calibri" w:hAnsi="Calibri" w:cs="Calibri"/>
          <w:sz w:val="24"/>
        </w:rPr>
        <w:t xml:space="preserve"> is needed</w:t>
      </w:r>
      <w:r w:rsidR="00EF3739" w:rsidRPr="00D447B0">
        <w:rPr>
          <w:rFonts w:ascii="Calibri" w:hAnsi="Calibri" w:cs="Calibri"/>
          <w:sz w:val="24"/>
        </w:rPr>
        <w:t>.</w:t>
      </w:r>
    </w:p>
    <w:p w14:paraId="2AEC3DE3" w14:textId="77777777" w:rsidR="00360340" w:rsidRPr="00D447B0" w:rsidRDefault="00360340" w:rsidP="000E71F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40F055B" w14:textId="67E5CCF6" w:rsidR="00360340" w:rsidRPr="00D447B0" w:rsidRDefault="00360340" w:rsidP="00572CC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Place the bottle in a microwave for 2</w:t>
      </w:r>
      <w:r w:rsidR="009C1358" w:rsidRPr="00D447B0">
        <w:rPr>
          <w:rFonts w:ascii="Calibri" w:hAnsi="Calibri" w:cs="Calibri"/>
          <w:sz w:val="24"/>
        </w:rPr>
        <w:t>–</w:t>
      </w:r>
      <w:r w:rsidRPr="00D447B0">
        <w:rPr>
          <w:rFonts w:ascii="Calibri" w:hAnsi="Calibri" w:cs="Calibri"/>
          <w:sz w:val="24"/>
        </w:rPr>
        <w:t>3 min, with the cap loosely placed, and shake every 10</w:t>
      </w:r>
      <w:r w:rsidR="009C1358" w:rsidRPr="00D447B0">
        <w:rPr>
          <w:rFonts w:ascii="Calibri" w:hAnsi="Calibri" w:cs="Calibri"/>
          <w:sz w:val="24"/>
        </w:rPr>
        <w:t>–</w:t>
      </w:r>
      <w:r w:rsidRPr="00D447B0">
        <w:rPr>
          <w:rFonts w:ascii="Calibri" w:hAnsi="Calibri" w:cs="Calibri"/>
          <w:sz w:val="24"/>
        </w:rPr>
        <w:t>20 s.</w:t>
      </w:r>
    </w:p>
    <w:p w14:paraId="0F4D5060" w14:textId="77777777" w:rsidR="00360340" w:rsidRPr="00D447B0" w:rsidRDefault="00360340" w:rsidP="000E71F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4111DF6" w14:textId="63DF397B" w:rsidR="00360340" w:rsidRPr="00D447B0" w:rsidRDefault="00360340" w:rsidP="00572CC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Once the powder has completely dissolved, place the bottle in a water bath or bead bath set to 37 °C at least 1 h before the experiment to allow agarose to cool down.</w:t>
      </w:r>
    </w:p>
    <w:p w14:paraId="3FB72ADA" w14:textId="77777777" w:rsidR="00360340" w:rsidRPr="00D447B0" w:rsidRDefault="00360340" w:rsidP="00FF3D47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93E8778" w14:textId="603F3470" w:rsidR="00FF3D47" w:rsidRPr="00D447B0" w:rsidRDefault="00360340" w:rsidP="00FF3D47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B1047F" w:rsidRPr="00D447B0">
        <w:rPr>
          <w:rFonts w:ascii="Calibri" w:hAnsi="Calibri" w:cs="Calibri"/>
          <w:sz w:val="24"/>
        </w:rPr>
        <w:t>It is recommended</w:t>
      </w:r>
      <w:r w:rsidRPr="00D447B0">
        <w:rPr>
          <w:rFonts w:ascii="Calibri" w:hAnsi="Calibri" w:cs="Calibri"/>
          <w:sz w:val="24"/>
        </w:rPr>
        <w:t xml:space="preserve"> to heat</w:t>
      </w:r>
      <w:r w:rsidR="00FF3D47" w:rsidRPr="00D447B0">
        <w:rPr>
          <w:rFonts w:ascii="Calibri" w:hAnsi="Calibri" w:cs="Calibri"/>
          <w:sz w:val="24"/>
        </w:rPr>
        <w:t xml:space="preserve"> the agarose twice over 15 min</w:t>
      </w:r>
      <w:r w:rsidRPr="00D447B0">
        <w:rPr>
          <w:rFonts w:ascii="Calibri" w:hAnsi="Calibri" w:cs="Calibri"/>
          <w:sz w:val="24"/>
        </w:rPr>
        <w:t xml:space="preserve"> to ensure </w:t>
      </w:r>
      <w:r w:rsidR="004124C6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agarose pow</w:t>
      </w:r>
      <w:r w:rsidR="00927B76" w:rsidRPr="00D447B0">
        <w:rPr>
          <w:rFonts w:ascii="Calibri" w:hAnsi="Calibri" w:cs="Calibri"/>
          <w:sz w:val="24"/>
        </w:rPr>
        <w:t>d</w:t>
      </w:r>
      <w:r w:rsidRPr="00D447B0">
        <w:rPr>
          <w:rFonts w:ascii="Calibri" w:hAnsi="Calibri" w:cs="Calibri"/>
          <w:sz w:val="24"/>
        </w:rPr>
        <w:t>er is dissolved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This is crucial for </w:t>
      </w:r>
      <w:r w:rsidR="00FF3D47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proper adhesion of agarose to brain tissue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>A thermometer should be used to measure</w:t>
      </w:r>
      <w:r w:rsidR="00A0265A" w:rsidRPr="00D447B0">
        <w:rPr>
          <w:rFonts w:ascii="Calibri" w:hAnsi="Calibri" w:cs="Calibri"/>
          <w:sz w:val="24"/>
        </w:rPr>
        <w:t xml:space="preserve"> </w:t>
      </w:r>
      <w:r w:rsidR="00FF3D47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temperature of the agarose solution</w:t>
      </w:r>
      <w:r w:rsidR="00B15131" w:rsidRPr="00D447B0">
        <w:rPr>
          <w:rFonts w:ascii="Calibri" w:hAnsi="Calibri" w:cs="Calibri"/>
          <w:sz w:val="24"/>
        </w:rPr>
        <w:t xml:space="preserve"> while embedding brains</w:t>
      </w:r>
      <w:r w:rsidRPr="00D447B0">
        <w:rPr>
          <w:rFonts w:ascii="Calibri" w:hAnsi="Calibri" w:cs="Calibri"/>
          <w:sz w:val="24"/>
        </w:rPr>
        <w:t>, making sure it is between 37</w:t>
      </w:r>
      <w:r w:rsidR="004124C6" w:rsidRPr="00D447B0">
        <w:rPr>
          <w:rFonts w:ascii="Calibri" w:hAnsi="Calibri" w:cs="Calibri"/>
          <w:sz w:val="24"/>
        </w:rPr>
        <w:t>–</w:t>
      </w:r>
      <w:r w:rsidRPr="00D447B0">
        <w:rPr>
          <w:rFonts w:ascii="Calibri" w:hAnsi="Calibri" w:cs="Calibri"/>
          <w:sz w:val="24"/>
        </w:rPr>
        <w:t>40 °C.</w:t>
      </w:r>
      <w:r w:rsidR="00FF3D47" w:rsidRPr="00D447B0">
        <w:rPr>
          <w:rFonts w:ascii="Calibri" w:hAnsi="Calibri" w:cs="Calibri"/>
          <w:sz w:val="24"/>
        </w:rPr>
        <w:t xml:space="preserve"> Brains from different aged animals have different rigidity. It is recommended to test a range of agarose concentrations to find homogeny between tissue and agarose.</w:t>
      </w:r>
    </w:p>
    <w:p w14:paraId="534434A6" w14:textId="77777777" w:rsidR="00360340" w:rsidRPr="00D447B0" w:rsidRDefault="00360340" w:rsidP="00FF3D47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A583124" w14:textId="6E5C28FB" w:rsidR="00360340" w:rsidRPr="00D447B0" w:rsidRDefault="00EA6986" w:rsidP="00ED2E0A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Prepare </w:t>
      </w:r>
      <w:r w:rsidR="00360340" w:rsidRPr="00D447B0">
        <w:rPr>
          <w:rFonts w:ascii="Calibri" w:hAnsi="Calibri" w:cs="Calibri"/>
          <w:sz w:val="24"/>
        </w:rPr>
        <w:t>Phosphate Buffered Saline with 0.3</w:t>
      </w:r>
      <w:r w:rsidR="005A2D67" w:rsidRPr="00D447B0">
        <w:rPr>
          <w:rFonts w:ascii="Calibri" w:hAnsi="Calibri" w:cs="Calibri"/>
          <w:sz w:val="24"/>
        </w:rPr>
        <w:t>%</w:t>
      </w:r>
      <w:r w:rsidR="00360340" w:rsidRPr="00D447B0">
        <w:rPr>
          <w:rFonts w:ascii="Calibri" w:hAnsi="Calibri" w:cs="Calibri"/>
          <w:sz w:val="24"/>
        </w:rPr>
        <w:t xml:space="preserve"> Triton X-100 (PBS-T)</w:t>
      </w:r>
      <w:r w:rsidR="004124C6" w:rsidRPr="00D447B0">
        <w:rPr>
          <w:rFonts w:ascii="Calibri" w:hAnsi="Calibri" w:cs="Calibri"/>
          <w:sz w:val="24"/>
        </w:rPr>
        <w:t>.</w:t>
      </w:r>
    </w:p>
    <w:p w14:paraId="05FEF65B" w14:textId="77777777" w:rsidR="00603C41" w:rsidRPr="00D447B0" w:rsidRDefault="00603C41" w:rsidP="00373A8D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4621D9B" w14:textId="5F0A30A2" w:rsidR="00360340" w:rsidRPr="00D447B0" w:rsidRDefault="00EA6986" w:rsidP="00ED2E0A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Prepare </w:t>
      </w:r>
      <w:r w:rsidR="00360340" w:rsidRPr="00D447B0">
        <w:rPr>
          <w:rFonts w:ascii="Calibri" w:hAnsi="Calibri" w:cs="Calibri"/>
          <w:sz w:val="24"/>
        </w:rPr>
        <w:t>Phosphate Buffered Saline with 0.2</w:t>
      </w:r>
      <w:r w:rsidR="005A2D67" w:rsidRPr="00D447B0">
        <w:rPr>
          <w:rFonts w:ascii="Calibri" w:hAnsi="Calibri" w:cs="Calibri"/>
          <w:sz w:val="24"/>
        </w:rPr>
        <w:t>%</w:t>
      </w:r>
      <w:r w:rsidR="00360340" w:rsidRPr="00D447B0">
        <w:rPr>
          <w:rFonts w:ascii="Calibri" w:hAnsi="Calibri" w:cs="Calibri"/>
          <w:sz w:val="24"/>
        </w:rPr>
        <w:t xml:space="preserve"> Sodium </w:t>
      </w:r>
      <w:proofErr w:type="spellStart"/>
      <w:r w:rsidR="00360340" w:rsidRPr="00D447B0">
        <w:rPr>
          <w:rFonts w:ascii="Calibri" w:hAnsi="Calibri" w:cs="Calibri"/>
          <w:sz w:val="24"/>
        </w:rPr>
        <w:t>Azide</w:t>
      </w:r>
      <w:proofErr w:type="spellEnd"/>
      <w:r w:rsidR="00360340" w:rsidRPr="00D447B0">
        <w:rPr>
          <w:rFonts w:ascii="Calibri" w:hAnsi="Calibri" w:cs="Calibri"/>
          <w:sz w:val="24"/>
        </w:rPr>
        <w:t xml:space="preserve"> (PBS-NaN</w:t>
      </w:r>
      <w:r w:rsidR="00360340" w:rsidRPr="00D447B0">
        <w:rPr>
          <w:rFonts w:ascii="Calibri" w:hAnsi="Calibri" w:cs="Calibri"/>
          <w:sz w:val="24"/>
          <w:vertAlign w:val="subscript"/>
        </w:rPr>
        <w:t>3</w:t>
      </w:r>
      <w:r w:rsidR="00360340" w:rsidRPr="00D447B0">
        <w:rPr>
          <w:rFonts w:ascii="Calibri" w:hAnsi="Calibri" w:cs="Calibri"/>
          <w:sz w:val="24"/>
        </w:rPr>
        <w:t>)</w:t>
      </w:r>
      <w:r w:rsidR="004124C6" w:rsidRPr="00D447B0">
        <w:rPr>
          <w:rFonts w:ascii="Calibri" w:hAnsi="Calibri" w:cs="Calibri"/>
          <w:sz w:val="24"/>
        </w:rPr>
        <w:t>.</w:t>
      </w:r>
    </w:p>
    <w:p w14:paraId="43166986" w14:textId="77777777" w:rsidR="00360340" w:rsidRPr="00D447B0" w:rsidRDefault="00360340" w:rsidP="00EE2268">
      <w:pPr>
        <w:rPr>
          <w:bCs/>
        </w:rPr>
      </w:pPr>
    </w:p>
    <w:p w14:paraId="4DDB0595" w14:textId="18E36F60" w:rsidR="00360340" w:rsidRPr="00D447B0" w:rsidRDefault="00360340" w:rsidP="003D5EAC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</w:rPr>
      </w:pPr>
      <w:r w:rsidRPr="00D447B0">
        <w:rPr>
          <w:rFonts w:ascii="Calibri" w:hAnsi="Calibri"/>
          <w:b/>
          <w:sz w:val="24"/>
        </w:rPr>
        <w:t xml:space="preserve">Preparation of </w:t>
      </w:r>
      <w:r w:rsidR="00074836" w:rsidRPr="00D447B0">
        <w:rPr>
          <w:rFonts w:ascii="Calibri" w:hAnsi="Calibri"/>
          <w:b/>
          <w:sz w:val="24"/>
        </w:rPr>
        <w:t xml:space="preserve">the </w:t>
      </w:r>
      <w:r w:rsidRPr="00D447B0">
        <w:rPr>
          <w:rFonts w:ascii="Calibri" w:hAnsi="Calibri"/>
          <w:b/>
          <w:sz w:val="24"/>
        </w:rPr>
        <w:t>surgery station</w:t>
      </w:r>
    </w:p>
    <w:p w14:paraId="6671FF0A" w14:textId="77777777" w:rsidR="00360340" w:rsidRPr="00D447B0" w:rsidRDefault="00360340" w:rsidP="00EE2268">
      <w:pPr>
        <w:rPr>
          <w:b/>
        </w:rPr>
      </w:pPr>
    </w:p>
    <w:p w14:paraId="3E5221A3" w14:textId="68346993" w:rsidR="00360340" w:rsidRPr="00D447B0" w:rsidRDefault="00360340" w:rsidP="00AA44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Clean </w:t>
      </w:r>
      <w:r w:rsidR="00AA44DD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surgery station with 70</w:t>
      </w:r>
      <w:r w:rsidR="004124C6" w:rsidRPr="00D447B0">
        <w:rPr>
          <w:rFonts w:ascii="Calibri" w:hAnsi="Calibri" w:cs="Calibri"/>
          <w:sz w:val="24"/>
        </w:rPr>
        <w:t>%–</w:t>
      </w:r>
      <w:r w:rsidRPr="00D447B0">
        <w:rPr>
          <w:rFonts w:ascii="Calibri" w:hAnsi="Calibri" w:cs="Calibri"/>
          <w:sz w:val="24"/>
        </w:rPr>
        <w:t>96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ethanol and place operation underlay on </w:t>
      </w:r>
      <w:r w:rsidR="00AA44DD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station</w:t>
      </w:r>
      <w:r w:rsidR="00683E22" w:rsidRPr="00D447B0">
        <w:rPr>
          <w:rFonts w:ascii="Calibri" w:hAnsi="Calibri" w:cs="Calibri"/>
          <w:sz w:val="24"/>
        </w:rPr>
        <w:t xml:space="preserve"> surface</w:t>
      </w:r>
      <w:r w:rsidRPr="00D447B0">
        <w:rPr>
          <w:rFonts w:ascii="Calibri" w:hAnsi="Calibri" w:cs="Calibri"/>
          <w:sz w:val="24"/>
        </w:rPr>
        <w:t>.</w:t>
      </w:r>
    </w:p>
    <w:p w14:paraId="6FE13F7B" w14:textId="77777777" w:rsidR="00360340" w:rsidRPr="00D447B0" w:rsidRDefault="00360340" w:rsidP="00AA44DD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F4D46A6" w14:textId="3DC312FB" w:rsidR="00360340" w:rsidRPr="00D447B0" w:rsidRDefault="00360340" w:rsidP="00AA44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Sterili</w:t>
      </w:r>
      <w:r w:rsidR="00AA44DD" w:rsidRPr="00D447B0">
        <w:rPr>
          <w:rFonts w:ascii="Calibri" w:hAnsi="Calibri" w:cs="Calibri"/>
          <w:sz w:val="24"/>
        </w:rPr>
        <w:t>z</w:t>
      </w:r>
      <w:r w:rsidRPr="00D447B0">
        <w:rPr>
          <w:rFonts w:ascii="Calibri" w:hAnsi="Calibri" w:cs="Calibri"/>
          <w:sz w:val="24"/>
        </w:rPr>
        <w:t xml:space="preserve">e </w:t>
      </w:r>
      <w:r w:rsidR="00AA44DD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surgery instruments by rinsing with 70</w:t>
      </w:r>
      <w:r w:rsidR="004124C6" w:rsidRPr="00D447B0">
        <w:rPr>
          <w:rFonts w:ascii="Calibri" w:hAnsi="Calibri" w:cs="Calibri"/>
          <w:sz w:val="24"/>
        </w:rPr>
        <w:t>%–</w:t>
      </w:r>
      <w:r w:rsidRPr="00D447B0">
        <w:rPr>
          <w:rFonts w:ascii="Calibri" w:hAnsi="Calibri" w:cs="Calibri"/>
          <w:sz w:val="24"/>
        </w:rPr>
        <w:t>96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ethanol, followed by dry sterili</w:t>
      </w:r>
      <w:r w:rsidR="00AA44DD" w:rsidRPr="00D447B0">
        <w:rPr>
          <w:rFonts w:ascii="Calibri" w:hAnsi="Calibri" w:cs="Calibri"/>
          <w:sz w:val="24"/>
        </w:rPr>
        <w:t>z</w:t>
      </w:r>
      <w:r w:rsidRPr="00D447B0">
        <w:rPr>
          <w:rFonts w:ascii="Calibri" w:hAnsi="Calibri" w:cs="Calibri"/>
          <w:sz w:val="24"/>
        </w:rPr>
        <w:t xml:space="preserve">ation in </w:t>
      </w:r>
      <w:r w:rsidR="00AA44DD" w:rsidRPr="00D447B0">
        <w:rPr>
          <w:rFonts w:ascii="Calibri" w:hAnsi="Calibri" w:cs="Calibri"/>
          <w:sz w:val="24"/>
        </w:rPr>
        <w:t xml:space="preserve">a </w:t>
      </w:r>
      <w:r w:rsidRPr="00D447B0">
        <w:rPr>
          <w:rFonts w:ascii="Calibri" w:hAnsi="Calibri" w:cs="Calibri"/>
          <w:sz w:val="24"/>
        </w:rPr>
        <w:t>hot bead sterili</w:t>
      </w:r>
      <w:r w:rsidR="00AA44DD" w:rsidRPr="00D447B0">
        <w:rPr>
          <w:rFonts w:ascii="Calibri" w:hAnsi="Calibri" w:cs="Calibri"/>
          <w:sz w:val="24"/>
        </w:rPr>
        <w:t>z</w:t>
      </w:r>
      <w:r w:rsidRPr="00D447B0">
        <w:rPr>
          <w:rFonts w:ascii="Calibri" w:hAnsi="Calibri" w:cs="Calibri"/>
          <w:sz w:val="24"/>
        </w:rPr>
        <w:t>er.</w:t>
      </w:r>
    </w:p>
    <w:p w14:paraId="429C169C" w14:textId="77777777" w:rsidR="00360340" w:rsidRPr="00D447B0" w:rsidRDefault="00360340" w:rsidP="009C76D2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91C435F" w14:textId="7FBBF435" w:rsidR="00360340" w:rsidRPr="00D447B0" w:rsidRDefault="00360340" w:rsidP="00AA44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Clean platinum</w:t>
      </w:r>
      <w:r w:rsidR="004E37DF" w:rsidRPr="00D447B0">
        <w:rPr>
          <w:rFonts w:ascii="Calibri" w:hAnsi="Calibri" w:cs="Calibri"/>
          <w:sz w:val="24"/>
        </w:rPr>
        <w:t xml:space="preserve"> tweezer electrodes</w:t>
      </w:r>
      <w:r w:rsidR="00BD1ECD" w:rsidRPr="00D447B0">
        <w:rPr>
          <w:rFonts w:ascii="Calibri" w:hAnsi="Calibri" w:cs="Calibri"/>
          <w:sz w:val="24"/>
        </w:rPr>
        <w:t xml:space="preserve"> </w:t>
      </w:r>
      <w:r w:rsidR="00EF6107" w:rsidRPr="00D447B0">
        <w:rPr>
          <w:rFonts w:ascii="Calibri" w:hAnsi="Calibri" w:cs="Calibri"/>
          <w:sz w:val="24"/>
        </w:rPr>
        <w:t xml:space="preserve">(see </w:t>
      </w:r>
      <w:r w:rsidR="00EF6107" w:rsidRPr="00D447B0">
        <w:rPr>
          <w:rFonts w:ascii="Calibri" w:hAnsi="Calibri" w:cs="Calibri"/>
          <w:b/>
          <w:bCs/>
          <w:sz w:val="24"/>
        </w:rPr>
        <w:t>Table of Materials</w:t>
      </w:r>
      <w:r w:rsidR="00EF6107" w:rsidRPr="00D447B0">
        <w:rPr>
          <w:rFonts w:ascii="Calibri" w:hAnsi="Calibri" w:cs="Calibri"/>
          <w:sz w:val="24"/>
        </w:rPr>
        <w:t xml:space="preserve">) </w:t>
      </w:r>
      <w:r w:rsidRPr="00D447B0">
        <w:rPr>
          <w:rFonts w:ascii="Calibri" w:hAnsi="Calibri" w:cs="Calibri"/>
          <w:sz w:val="24"/>
        </w:rPr>
        <w:t>with 70</w:t>
      </w:r>
      <w:r w:rsidR="004124C6" w:rsidRPr="00D447B0">
        <w:rPr>
          <w:rFonts w:ascii="Calibri" w:hAnsi="Calibri" w:cs="Calibri"/>
          <w:sz w:val="24"/>
        </w:rPr>
        <w:t>%–</w:t>
      </w:r>
      <w:r w:rsidRPr="00D447B0">
        <w:rPr>
          <w:rFonts w:ascii="Calibri" w:hAnsi="Calibri" w:cs="Calibri"/>
          <w:sz w:val="24"/>
        </w:rPr>
        <w:t>96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ethanol before connecting to </w:t>
      </w:r>
      <w:r w:rsidR="00A75CF7" w:rsidRPr="00D447B0">
        <w:rPr>
          <w:rFonts w:ascii="Calibri" w:hAnsi="Calibri" w:cs="Calibri"/>
          <w:sz w:val="24"/>
        </w:rPr>
        <w:t xml:space="preserve">the </w:t>
      </w:r>
      <w:r w:rsidR="00927B76" w:rsidRPr="00D447B0">
        <w:rPr>
          <w:rFonts w:ascii="Calibri" w:hAnsi="Calibri" w:cs="Calibri"/>
          <w:sz w:val="24"/>
        </w:rPr>
        <w:t xml:space="preserve">pulse </w:t>
      </w:r>
      <w:r w:rsidRPr="00D447B0">
        <w:rPr>
          <w:rFonts w:ascii="Calibri" w:hAnsi="Calibri" w:cs="Calibri"/>
          <w:sz w:val="24"/>
        </w:rPr>
        <w:t>generator.</w:t>
      </w:r>
    </w:p>
    <w:p w14:paraId="4C519882" w14:textId="77777777" w:rsidR="00360340" w:rsidRPr="00D447B0" w:rsidRDefault="00360340" w:rsidP="00452C97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1549CF3" w14:textId="68948AF7" w:rsidR="00360340" w:rsidRPr="00D447B0" w:rsidRDefault="00360340" w:rsidP="00AA44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Insert a DNA/</w:t>
      </w:r>
      <w:proofErr w:type="gramStart"/>
      <w:r w:rsidR="00B36C86" w:rsidRPr="00D447B0">
        <w:rPr>
          <w:rFonts w:ascii="Calibri" w:hAnsi="Calibri" w:cs="Calibri"/>
          <w:sz w:val="24"/>
        </w:rPr>
        <w:t>Fast Green</w:t>
      </w:r>
      <w:r w:rsidRPr="00D447B0">
        <w:rPr>
          <w:rFonts w:ascii="Calibri" w:hAnsi="Calibri" w:cs="Calibri"/>
          <w:sz w:val="24"/>
        </w:rPr>
        <w:t>-filled</w:t>
      </w:r>
      <w:proofErr w:type="gramEnd"/>
      <w:r w:rsidRPr="00D447B0">
        <w:rPr>
          <w:rFonts w:ascii="Calibri" w:hAnsi="Calibri" w:cs="Calibri"/>
          <w:sz w:val="24"/>
        </w:rPr>
        <w:t xml:space="preserve"> glass capillary into </w:t>
      </w:r>
      <w:r w:rsidR="000035AA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capillary holder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Gently break off </w:t>
      </w:r>
      <w:r w:rsidR="000035AA" w:rsidRPr="00D447B0">
        <w:rPr>
          <w:rFonts w:ascii="Calibri" w:hAnsi="Calibri" w:cs="Calibri"/>
          <w:sz w:val="24"/>
        </w:rPr>
        <w:t>the capillary tip</w:t>
      </w:r>
      <w:r w:rsidR="00E549AD" w:rsidRPr="00D447B0">
        <w:rPr>
          <w:rFonts w:ascii="Calibri" w:hAnsi="Calibri" w:cs="Calibri"/>
          <w:sz w:val="24"/>
        </w:rPr>
        <w:t xml:space="preserve"> using fine scissors</w:t>
      </w:r>
      <w:r w:rsidRPr="00D447B0">
        <w:rPr>
          <w:rFonts w:ascii="Calibri" w:hAnsi="Calibri" w:cs="Calibri"/>
          <w:sz w:val="24"/>
        </w:rPr>
        <w:t xml:space="preserve"> and test solution flow inside a 1.5 mL </w:t>
      </w:r>
      <w:r w:rsidR="00854617" w:rsidRPr="00D447B0">
        <w:rPr>
          <w:rFonts w:ascii="Calibri" w:hAnsi="Calibri" w:cs="Calibri"/>
          <w:sz w:val="24"/>
        </w:rPr>
        <w:t xml:space="preserve">microcentrifuge </w:t>
      </w:r>
      <w:r w:rsidRPr="00D447B0">
        <w:rPr>
          <w:rFonts w:ascii="Calibri" w:hAnsi="Calibri" w:cs="Calibri"/>
          <w:sz w:val="24"/>
        </w:rPr>
        <w:t>tube filled with pre-warmed saline or water</w:t>
      </w:r>
      <w:r w:rsidR="00396903" w:rsidRPr="00D447B0">
        <w:rPr>
          <w:rFonts w:ascii="Calibri" w:hAnsi="Calibri" w:cs="Calibri"/>
          <w:sz w:val="24"/>
        </w:rPr>
        <w:t>.</w:t>
      </w:r>
    </w:p>
    <w:p w14:paraId="5615FB6E" w14:textId="77777777" w:rsidR="00360340" w:rsidRPr="00D447B0" w:rsidRDefault="00360340" w:rsidP="000035AA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45B8D32" w14:textId="72AE543A" w:rsidR="00360340" w:rsidRPr="00D447B0" w:rsidRDefault="00360340" w:rsidP="009A536A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Pr="00D447B0">
        <w:rPr>
          <w:rFonts w:ascii="Calibri" w:hAnsi="Calibri" w:cs="Calibri"/>
          <w:b/>
          <w:bCs/>
          <w:sz w:val="24"/>
        </w:rPr>
        <w:t>Figure</w:t>
      </w:r>
      <w:r w:rsidR="009A536A" w:rsidRPr="00D447B0">
        <w:rPr>
          <w:rFonts w:ascii="Calibri" w:hAnsi="Calibri" w:cs="Calibri"/>
          <w:b/>
          <w:bCs/>
          <w:sz w:val="24"/>
        </w:rPr>
        <w:t xml:space="preserve"> 2</w:t>
      </w:r>
      <w:proofErr w:type="gramStart"/>
      <w:r w:rsidR="009A536A" w:rsidRPr="00D447B0">
        <w:rPr>
          <w:rFonts w:ascii="Calibri" w:hAnsi="Calibri" w:cs="Calibri"/>
          <w:b/>
          <w:bCs/>
          <w:sz w:val="24"/>
        </w:rPr>
        <w:t>A,B</w:t>
      </w:r>
      <w:proofErr w:type="gramEnd"/>
      <w:r w:rsidR="009A536A" w:rsidRPr="00D447B0">
        <w:rPr>
          <w:rFonts w:ascii="Calibri" w:hAnsi="Calibri" w:cs="Calibri"/>
          <w:sz w:val="24"/>
        </w:rPr>
        <w:t xml:space="preserve"> show surgery station set-up and tools used for </w:t>
      </w:r>
      <w:r w:rsidR="009A536A" w:rsidRPr="00D447B0">
        <w:rPr>
          <w:rFonts w:ascii="Calibri" w:hAnsi="Calibri" w:cs="Calibri"/>
          <w:i/>
          <w:iCs/>
          <w:sz w:val="24"/>
        </w:rPr>
        <w:t>ex utero</w:t>
      </w:r>
      <w:r w:rsidR="009A536A" w:rsidRPr="00D447B0">
        <w:rPr>
          <w:rFonts w:ascii="Calibri" w:hAnsi="Calibri" w:cs="Calibri"/>
          <w:sz w:val="24"/>
        </w:rPr>
        <w:t xml:space="preserve"> electroporation (EUE) and </w:t>
      </w:r>
      <w:r w:rsidR="009A536A" w:rsidRPr="00D447B0">
        <w:rPr>
          <w:rFonts w:ascii="Calibri" w:hAnsi="Calibri" w:cs="Calibri"/>
          <w:i/>
          <w:iCs/>
          <w:sz w:val="24"/>
        </w:rPr>
        <w:t>in utero</w:t>
      </w:r>
      <w:r w:rsidR="009A536A" w:rsidRPr="00D447B0">
        <w:rPr>
          <w:rFonts w:ascii="Calibri" w:hAnsi="Calibri" w:cs="Calibri"/>
          <w:sz w:val="24"/>
        </w:rPr>
        <w:t xml:space="preserve"> electroporation (IUE)</w:t>
      </w:r>
      <w:r w:rsidRPr="00D447B0">
        <w:rPr>
          <w:rFonts w:ascii="Calibri" w:hAnsi="Calibri" w:cs="Calibri"/>
          <w:sz w:val="24"/>
        </w:rPr>
        <w:t>.</w:t>
      </w:r>
    </w:p>
    <w:p w14:paraId="67446FA8" w14:textId="77777777" w:rsidR="00360340" w:rsidRPr="00D447B0" w:rsidRDefault="00360340" w:rsidP="009A536A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77C7E96" w14:textId="62400C4A" w:rsidR="00360340" w:rsidRPr="00D447B0" w:rsidRDefault="00360340" w:rsidP="00AA44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For </w:t>
      </w:r>
      <w:r w:rsidR="008D3257" w:rsidRPr="00D447B0">
        <w:rPr>
          <w:rFonts w:ascii="Calibri" w:hAnsi="Calibri" w:cs="Calibri"/>
          <w:sz w:val="24"/>
        </w:rPr>
        <w:t>IUE</w:t>
      </w:r>
      <w:r w:rsidRPr="00D447B0">
        <w:rPr>
          <w:rFonts w:ascii="Calibri" w:hAnsi="Calibri" w:cs="Calibri"/>
          <w:sz w:val="24"/>
        </w:rPr>
        <w:t>, warm</w:t>
      </w:r>
      <w:r w:rsidR="008A13F9" w:rsidRPr="00D447B0">
        <w:rPr>
          <w:rFonts w:ascii="Calibri" w:hAnsi="Calibri" w:cs="Calibri"/>
          <w:sz w:val="24"/>
        </w:rPr>
        <w:t>-</w:t>
      </w:r>
      <w:r w:rsidRPr="00D447B0">
        <w:rPr>
          <w:rFonts w:ascii="Calibri" w:hAnsi="Calibri" w:cs="Calibri"/>
          <w:sz w:val="24"/>
        </w:rPr>
        <w:t>up saline solution to 37 °C in a water bath.</w:t>
      </w:r>
    </w:p>
    <w:p w14:paraId="0E111251" w14:textId="77777777" w:rsidR="00360340" w:rsidRPr="00D447B0" w:rsidRDefault="00360340" w:rsidP="00EE2268"/>
    <w:p w14:paraId="25189E05" w14:textId="0148B143" w:rsidR="00B77B58" w:rsidRPr="00D447B0" w:rsidRDefault="00360340" w:rsidP="002050BF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  <w:highlight w:val="yellow"/>
        </w:rPr>
      </w:pPr>
      <w:r w:rsidRPr="00D447B0">
        <w:rPr>
          <w:rFonts w:ascii="Calibri" w:hAnsi="Calibri"/>
          <w:b/>
          <w:sz w:val="24"/>
          <w:highlight w:val="yellow"/>
        </w:rPr>
        <w:t>Embryo extraction</w:t>
      </w:r>
    </w:p>
    <w:p w14:paraId="38AFB850" w14:textId="77777777" w:rsidR="00360340" w:rsidRPr="00D447B0" w:rsidRDefault="00360340" w:rsidP="00EE2268">
      <w:pPr>
        <w:rPr>
          <w:b/>
        </w:rPr>
      </w:pPr>
    </w:p>
    <w:p w14:paraId="483EA190" w14:textId="25A40D5C" w:rsidR="00360340" w:rsidRPr="00D447B0" w:rsidRDefault="00360340" w:rsidP="007A56E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Place pregnant mouse in anesthesia inducer chamber with 5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isoflurane until </w:t>
      </w:r>
      <w:r w:rsidR="00931FEF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mouse is deeply anestheti</w:t>
      </w:r>
      <w:r w:rsidR="00931FEF" w:rsidRPr="00D447B0">
        <w:rPr>
          <w:rFonts w:ascii="Calibri" w:hAnsi="Calibri" w:cs="Calibri"/>
          <w:sz w:val="24"/>
        </w:rPr>
        <w:t>z</w:t>
      </w:r>
      <w:r w:rsidRPr="00D447B0">
        <w:rPr>
          <w:rFonts w:ascii="Calibri" w:hAnsi="Calibri" w:cs="Calibri"/>
          <w:sz w:val="24"/>
        </w:rPr>
        <w:t>ed.</w:t>
      </w:r>
      <w:r w:rsidR="00292F4A" w:rsidRPr="00D447B0">
        <w:rPr>
          <w:rFonts w:ascii="Calibri" w:hAnsi="Calibri" w:cs="Calibri"/>
          <w:sz w:val="24"/>
        </w:rPr>
        <w:t xml:space="preserve"> Confirm </w:t>
      </w:r>
      <w:r w:rsidR="00327014" w:rsidRPr="00D447B0">
        <w:rPr>
          <w:rFonts w:ascii="Calibri" w:hAnsi="Calibri" w:cs="Calibri"/>
          <w:sz w:val="24"/>
        </w:rPr>
        <w:t xml:space="preserve">anesthesia </w:t>
      </w:r>
      <w:r w:rsidR="00292F4A" w:rsidRPr="00D447B0">
        <w:rPr>
          <w:rFonts w:ascii="Calibri" w:hAnsi="Calibri" w:cs="Calibri"/>
          <w:sz w:val="24"/>
        </w:rPr>
        <w:t xml:space="preserve">by </w:t>
      </w:r>
      <w:r w:rsidR="00327014" w:rsidRPr="00D447B0">
        <w:rPr>
          <w:rFonts w:ascii="Calibri" w:hAnsi="Calibri" w:cs="Calibri"/>
          <w:sz w:val="24"/>
        </w:rPr>
        <w:t xml:space="preserve">the </w:t>
      </w:r>
      <w:r w:rsidR="00292F4A" w:rsidRPr="00D447B0">
        <w:rPr>
          <w:rFonts w:ascii="Calibri" w:hAnsi="Calibri" w:cs="Calibri"/>
          <w:sz w:val="24"/>
        </w:rPr>
        <w:t>absence of pedal withdrawal reflex.</w:t>
      </w:r>
    </w:p>
    <w:p w14:paraId="25C8FC9D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2A8FCAB5" w14:textId="21A13DEB" w:rsidR="00360340" w:rsidRPr="00D447B0" w:rsidRDefault="00360340" w:rsidP="007A56E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Transfer the mouse to an operation underlay and maintain isoflurane at 1.5</w:t>
      </w:r>
      <w:r w:rsidR="004124C6" w:rsidRPr="00D447B0">
        <w:rPr>
          <w:rFonts w:ascii="Calibri" w:hAnsi="Calibri" w:cs="Calibri"/>
          <w:sz w:val="24"/>
        </w:rPr>
        <w:t>%–</w:t>
      </w:r>
      <w:r w:rsidRPr="00D447B0">
        <w:rPr>
          <w:rFonts w:ascii="Calibri" w:hAnsi="Calibri" w:cs="Calibri"/>
          <w:sz w:val="24"/>
        </w:rPr>
        <w:t>2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through a nose cone.</w:t>
      </w:r>
    </w:p>
    <w:p w14:paraId="69605A04" w14:textId="77777777" w:rsidR="00360340" w:rsidRPr="00D447B0" w:rsidRDefault="00360340" w:rsidP="00931FEF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06A4A9C" w14:textId="3EA0A555" w:rsidR="00360340" w:rsidRPr="00D447B0" w:rsidRDefault="00360340" w:rsidP="007A56E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Apply ointment to both eyes to prevent corneal drying.</w:t>
      </w:r>
    </w:p>
    <w:p w14:paraId="60A7931E" w14:textId="77777777" w:rsidR="00360340" w:rsidRPr="00D447B0" w:rsidRDefault="00360340" w:rsidP="00EE2268"/>
    <w:p w14:paraId="17C3C390" w14:textId="0E3AEEC4" w:rsidR="00360340" w:rsidRPr="00D447B0" w:rsidRDefault="00360340" w:rsidP="007A56E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Shave </w:t>
      </w:r>
      <w:r w:rsidR="00DF1429" w:rsidRPr="00D447B0">
        <w:rPr>
          <w:rFonts w:ascii="Calibri" w:hAnsi="Calibri" w:cs="Calibri"/>
          <w:sz w:val="24"/>
        </w:rPr>
        <w:t xml:space="preserve">the </w:t>
      </w:r>
      <w:r w:rsidR="0029496A" w:rsidRPr="00D447B0">
        <w:rPr>
          <w:rFonts w:ascii="Calibri" w:hAnsi="Calibri" w:cs="Calibri"/>
          <w:sz w:val="24"/>
        </w:rPr>
        <w:t>mouse's abdomen</w:t>
      </w:r>
      <w:r w:rsidR="00DF1429" w:rsidRPr="00D447B0">
        <w:rPr>
          <w:rFonts w:ascii="Calibri" w:hAnsi="Calibri" w:cs="Calibri"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</w:t>
      </w:r>
      <w:r w:rsidR="004124C6" w:rsidRPr="00D447B0">
        <w:rPr>
          <w:rFonts w:ascii="Calibri" w:hAnsi="Calibri" w:cs="Calibri"/>
          <w:sz w:val="24"/>
        </w:rPr>
        <w:t xml:space="preserve">and </w:t>
      </w:r>
      <w:r w:rsidRPr="00D447B0">
        <w:rPr>
          <w:rFonts w:ascii="Calibri" w:hAnsi="Calibri" w:cs="Calibri"/>
          <w:sz w:val="24"/>
        </w:rPr>
        <w:t>then use 70</w:t>
      </w:r>
      <w:r w:rsidR="004124C6" w:rsidRPr="00D447B0">
        <w:rPr>
          <w:rFonts w:ascii="Calibri" w:hAnsi="Calibri" w:cs="Calibri"/>
          <w:sz w:val="24"/>
        </w:rPr>
        <w:t>%–</w:t>
      </w:r>
      <w:r w:rsidRPr="00D447B0">
        <w:rPr>
          <w:rFonts w:ascii="Calibri" w:hAnsi="Calibri" w:cs="Calibri"/>
          <w:sz w:val="24"/>
        </w:rPr>
        <w:t>96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ethanol-soaked gauze to remove shaved hair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>Clean the area with betadine.</w:t>
      </w:r>
    </w:p>
    <w:p w14:paraId="4C3220BC" w14:textId="77777777" w:rsidR="00360340" w:rsidRPr="00D447B0" w:rsidRDefault="00360340" w:rsidP="00EE2268"/>
    <w:p w14:paraId="3A1EB9B1" w14:textId="0C6440F0" w:rsidR="00360340" w:rsidRPr="00D447B0" w:rsidRDefault="00360340" w:rsidP="007A56E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Using sterile small surgical scissors, make a </w:t>
      </w:r>
      <w:r w:rsidR="00BD1ECD" w:rsidRPr="00D447B0">
        <w:rPr>
          <w:rFonts w:ascii="Calibri" w:hAnsi="Calibri" w:cs="Calibri"/>
          <w:sz w:val="24"/>
          <w:highlight w:val="yellow"/>
        </w:rPr>
        <w:t>2</w:t>
      </w:r>
      <w:r w:rsidRPr="00D447B0">
        <w:rPr>
          <w:rFonts w:ascii="Calibri" w:hAnsi="Calibri" w:cs="Calibri"/>
          <w:sz w:val="24"/>
          <w:highlight w:val="yellow"/>
        </w:rPr>
        <w:t xml:space="preserve"> cm skin incision along the abdominal midline, followed by a </w:t>
      </w:r>
      <w:r w:rsidR="00DC1B34" w:rsidRPr="00D447B0">
        <w:rPr>
          <w:rFonts w:ascii="Calibri" w:hAnsi="Calibri" w:cs="Calibri"/>
          <w:sz w:val="24"/>
          <w:highlight w:val="yellow"/>
        </w:rPr>
        <w:t>1.5</w:t>
      </w:r>
      <w:r w:rsidRPr="00D447B0">
        <w:rPr>
          <w:rFonts w:ascii="Calibri" w:hAnsi="Calibri" w:cs="Calibri"/>
          <w:sz w:val="24"/>
          <w:highlight w:val="yellow"/>
        </w:rPr>
        <w:t xml:space="preserve"> cm </w:t>
      </w:r>
      <w:r w:rsidR="00DC1B34" w:rsidRPr="00D447B0">
        <w:rPr>
          <w:rFonts w:ascii="Calibri" w:hAnsi="Calibri" w:cs="Calibri"/>
          <w:sz w:val="24"/>
          <w:highlight w:val="yellow"/>
        </w:rPr>
        <w:t>muscle incision.</w:t>
      </w:r>
    </w:p>
    <w:p w14:paraId="54AC8955" w14:textId="77777777" w:rsidR="00DC1B34" w:rsidRPr="00D447B0" w:rsidRDefault="00DC1B34" w:rsidP="00FD3152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0658B49F" w14:textId="769ADDF3" w:rsidR="00DC1B34" w:rsidRPr="00D447B0" w:rsidRDefault="00DC1B34" w:rsidP="00FD3152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B603BA" w:rsidRPr="00D447B0">
        <w:rPr>
          <w:rFonts w:ascii="Calibri" w:hAnsi="Calibri" w:cs="Calibri"/>
          <w:sz w:val="24"/>
        </w:rPr>
        <w:t>I</w:t>
      </w:r>
      <w:r w:rsidRPr="00D447B0">
        <w:rPr>
          <w:rFonts w:ascii="Calibri" w:hAnsi="Calibri" w:cs="Calibri"/>
          <w:sz w:val="24"/>
        </w:rPr>
        <w:t xml:space="preserve">ncision size depends on </w:t>
      </w:r>
      <w:r w:rsidR="00DB320F" w:rsidRPr="00D447B0">
        <w:rPr>
          <w:rFonts w:ascii="Calibri" w:hAnsi="Calibri" w:cs="Calibri"/>
          <w:sz w:val="24"/>
        </w:rPr>
        <w:t xml:space="preserve">the </w:t>
      </w:r>
      <w:r w:rsidR="00B603BA" w:rsidRPr="00D447B0">
        <w:rPr>
          <w:rFonts w:ascii="Calibri" w:hAnsi="Calibri" w:cs="Calibri"/>
          <w:sz w:val="24"/>
        </w:rPr>
        <w:t>embryo</w:t>
      </w:r>
      <w:r w:rsidRPr="00D447B0">
        <w:rPr>
          <w:rFonts w:ascii="Calibri" w:hAnsi="Calibri" w:cs="Calibri"/>
          <w:sz w:val="24"/>
        </w:rPr>
        <w:t xml:space="preserve"> size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Indeed, </w:t>
      </w:r>
      <w:r w:rsidR="00C44D1C" w:rsidRPr="00D447B0">
        <w:rPr>
          <w:rFonts w:ascii="Calibri" w:hAnsi="Calibri" w:cs="Calibri"/>
          <w:sz w:val="24"/>
        </w:rPr>
        <w:t>larger</w:t>
      </w:r>
      <w:r w:rsidRPr="00D447B0">
        <w:rPr>
          <w:rFonts w:ascii="Calibri" w:hAnsi="Calibri" w:cs="Calibri"/>
          <w:sz w:val="24"/>
        </w:rPr>
        <w:t xml:space="preserve"> embryos will require </w:t>
      </w:r>
      <w:r w:rsidR="00DB320F" w:rsidRPr="00D447B0">
        <w:rPr>
          <w:rFonts w:ascii="Calibri" w:hAnsi="Calibri" w:cs="Calibri"/>
          <w:sz w:val="24"/>
        </w:rPr>
        <w:t xml:space="preserve">a </w:t>
      </w:r>
      <w:r w:rsidR="00C44D1C" w:rsidRPr="00D447B0">
        <w:rPr>
          <w:rFonts w:ascii="Calibri" w:hAnsi="Calibri" w:cs="Calibri"/>
          <w:sz w:val="24"/>
        </w:rPr>
        <w:t>larger</w:t>
      </w:r>
      <w:r w:rsidRPr="00D447B0">
        <w:rPr>
          <w:rFonts w:ascii="Calibri" w:hAnsi="Calibri" w:cs="Calibri"/>
          <w:sz w:val="24"/>
        </w:rPr>
        <w:t xml:space="preserve"> incision</w:t>
      </w:r>
      <w:r w:rsidR="00C44D1C" w:rsidRPr="00D447B0">
        <w:rPr>
          <w:rFonts w:ascii="Calibri" w:hAnsi="Calibri" w:cs="Calibri"/>
          <w:sz w:val="24"/>
        </w:rPr>
        <w:t xml:space="preserve"> to accommodate their extraction</w:t>
      </w:r>
      <w:r w:rsidR="001F364E" w:rsidRPr="00D447B0">
        <w:rPr>
          <w:rFonts w:ascii="Calibri" w:hAnsi="Calibri" w:cs="Calibri"/>
          <w:sz w:val="24"/>
        </w:rPr>
        <w:t>.</w:t>
      </w:r>
    </w:p>
    <w:p w14:paraId="47C69CA2" w14:textId="77777777" w:rsidR="00360340" w:rsidRPr="00D447B0" w:rsidRDefault="00360340" w:rsidP="00EE2268"/>
    <w:p w14:paraId="2973CAD2" w14:textId="2A867C4F" w:rsidR="00360340" w:rsidRPr="00D447B0" w:rsidRDefault="00B77B58" w:rsidP="007A56E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Cut </w:t>
      </w:r>
      <w:r w:rsidR="00360340" w:rsidRPr="00D447B0">
        <w:rPr>
          <w:rFonts w:ascii="Calibri" w:hAnsi="Calibri" w:cs="Calibri"/>
          <w:sz w:val="24"/>
        </w:rPr>
        <w:t>a</w:t>
      </w:r>
      <w:r w:rsidRPr="00D447B0">
        <w:rPr>
          <w:rFonts w:ascii="Calibri" w:hAnsi="Calibri" w:cs="Calibri"/>
          <w:sz w:val="24"/>
        </w:rPr>
        <w:t xml:space="preserve"> hole</w:t>
      </w:r>
      <w:r w:rsidR="007238BC" w:rsidRPr="00D447B0">
        <w:rPr>
          <w:rFonts w:ascii="Calibri" w:hAnsi="Calibri" w:cs="Calibri"/>
          <w:sz w:val="24"/>
        </w:rPr>
        <w:t xml:space="preserve"> </w:t>
      </w:r>
      <w:r w:rsidR="00B35796" w:rsidRPr="00D447B0">
        <w:rPr>
          <w:rFonts w:ascii="Calibri" w:hAnsi="Calibri" w:cs="Calibri"/>
          <w:sz w:val="24"/>
        </w:rPr>
        <w:t xml:space="preserve">in the middle of the gauze </w:t>
      </w:r>
      <w:r w:rsidR="00CC0637" w:rsidRPr="00D447B0">
        <w:rPr>
          <w:rFonts w:ascii="Calibri" w:hAnsi="Calibri" w:cs="Calibri"/>
          <w:sz w:val="24"/>
        </w:rPr>
        <w:t xml:space="preserve">sufficiently wide to </w:t>
      </w:r>
      <w:r w:rsidR="00B35796" w:rsidRPr="00D447B0">
        <w:rPr>
          <w:rFonts w:ascii="Calibri" w:hAnsi="Calibri" w:cs="Calibri"/>
          <w:sz w:val="24"/>
        </w:rPr>
        <w:t xml:space="preserve">fit the skin incision </w:t>
      </w:r>
      <w:r w:rsidR="007238BC" w:rsidRPr="00D447B0">
        <w:rPr>
          <w:rFonts w:ascii="Calibri" w:hAnsi="Calibri" w:cs="Calibri"/>
          <w:sz w:val="24"/>
        </w:rPr>
        <w:t>(</w:t>
      </w:r>
      <w:r w:rsidR="00540C4D" w:rsidRPr="00D447B0">
        <w:rPr>
          <w:rFonts w:ascii="Calibri" w:hAnsi="Calibri" w:cs="Calibri"/>
          <w:sz w:val="24"/>
        </w:rPr>
        <w:t>~</w:t>
      </w:r>
      <w:r w:rsidR="00CC0637" w:rsidRPr="00D447B0">
        <w:rPr>
          <w:rFonts w:ascii="Calibri" w:hAnsi="Calibri" w:cs="Calibri"/>
          <w:sz w:val="24"/>
        </w:rPr>
        <w:t xml:space="preserve">2 </w:t>
      </w:r>
      <w:r w:rsidR="007238BC" w:rsidRPr="00D447B0">
        <w:rPr>
          <w:rFonts w:ascii="Calibri" w:hAnsi="Calibri" w:cs="Calibri"/>
          <w:sz w:val="24"/>
        </w:rPr>
        <w:t>cm in diameter)</w:t>
      </w:r>
      <w:r w:rsidR="00B35796" w:rsidRPr="00D447B0">
        <w:rPr>
          <w:rFonts w:ascii="Calibri" w:hAnsi="Calibri" w:cs="Calibri"/>
          <w:sz w:val="24"/>
        </w:rPr>
        <w:t>,</w:t>
      </w:r>
      <w:r w:rsidR="00360340" w:rsidRPr="00D447B0">
        <w:rPr>
          <w:rFonts w:ascii="Calibri" w:hAnsi="Calibri" w:cs="Calibri"/>
          <w:sz w:val="24"/>
        </w:rPr>
        <w:t xml:space="preserve"> </w:t>
      </w:r>
      <w:r w:rsidR="004124C6" w:rsidRPr="00D447B0">
        <w:rPr>
          <w:rFonts w:ascii="Calibri" w:hAnsi="Calibri" w:cs="Calibri"/>
          <w:sz w:val="24"/>
        </w:rPr>
        <w:t xml:space="preserve">soak </w:t>
      </w:r>
      <w:r w:rsidRPr="00D447B0">
        <w:rPr>
          <w:rFonts w:ascii="Calibri" w:hAnsi="Calibri" w:cs="Calibri"/>
          <w:sz w:val="24"/>
        </w:rPr>
        <w:t>it with warm saline, and</w:t>
      </w:r>
      <w:r w:rsidR="00360340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>place</w:t>
      </w:r>
      <w:r w:rsidR="00360340" w:rsidRPr="00D447B0">
        <w:rPr>
          <w:rFonts w:ascii="Calibri" w:hAnsi="Calibri" w:cs="Calibri"/>
          <w:sz w:val="24"/>
        </w:rPr>
        <w:t xml:space="preserve"> </w:t>
      </w:r>
      <w:r w:rsidR="00821B71" w:rsidRPr="00D447B0">
        <w:rPr>
          <w:rFonts w:ascii="Calibri" w:hAnsi="Calibri" w:cs="Calibri"/>
          <w:sz w:val="24"/>
        </w:rPr>
        <w:t xml:space="preserve">it </w:t>
      </w:r>
      <w:r w:rsidR="00360340" w:rsidRPr="00D447B0">
        <w:rPr>
          <w:rFonts w:ascii="Calibri" w:hAnsi="Calibri" w:cs="Calibri"/>
          <w:sz w:val="24"/>
        </w:rPr>
        <w:t xml:space="preserve">around </w:t>
      </w:r>
      <w:r w:rsidR="00821B71" w:rsidRPr="00D447B0">
        <w:rPr>
          <w:rFonts w:ascii="Calibri" w:hAnsi="Calibri" w:cs="Calibri"/>
          <w:sz w:val="24"/>
        </w:rPr>
        <w:t xml:space="preserve">the </w:t>
      </w:r>
      <w:r w:rsidR="00A44220" w:rsidRPr="00D447B0">
        <w:rPr>
          <w:rFonts w:ascii="Calibri" w:hAnsi="Calibri" w:cs="Calibri"/>
          <w:sz w:val="24"/>
        </w:rPr>
        <w:t xml:space="preserve">abdominal </w:t>
      </w:r>
      <w:r w:rsidR="00360340" w:rsidRPr="00D447B0">
        <w:rPr>
          <w:rFonts w:ascii="Calibri" w:hAnsi="Calibri" w:cs="Calibri"/>
          <w:sz w:val="24"/>
        </w:rPr>
        <w:t>opening.</w:t>
      </w:r>
    </w:p>
    <w:p w14:paraId="5A389734" w14:textId="77777777" w:rsidR="00360340" w:rsidRPr="00D447B0" w:rsidRDefault="00360340" w:rsidP="00821B7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80D9994" w14:textId="045BB9EB" w:rsidR="00360340" w:rsidRPr="00D447B0" w:rsidRDefault="00360340" w:rsidP="007A56E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Pull out both uterine horns using </w:t>
      </w:r>
      <w:r w:rsidR="00237243" w:rsidRPr="00D447B0">
        <w:rPr>
          <w:rFonts w:ascii="Calibri" w:hAnsi="Calibri" w:cs="Calibri"/>
          <w:sz w:val="24"/>
          <w:highlight w:val="yellow"/>
        </w:rPr>
        <w:t xml:space="preserve">a </w:t>
      </w:r>
      <w:r w:rsidR="00B3635C" w:rsidRPr="00D447B0">
        <w:rPr>
          <w:rFonts w:ascii="Calibri" w:hAnsi="Calibri" w:cs="Calibri"/>
          <w:sz w:val="24"/>
          <w:highlight w:val="yellow"/>
        </w:rPr>
        <w:t>cotton bud</w:t>
      </w:r>
      <w:r w:rsidRPr="00D447B0">
        <w:rPr>
          <w:rFonts w:ascii="Calibri" w:hAnsi="Calibri" w:cs="Calibri"/>
          <w:sz w:val="24"/>
          <w:highlight w:val="yellow"/>
        </w:rPr>
        <w:t xml:space="preserve"> soaked in warm saline or using forceps</w:t>
      </w:r>
      <w:r w:rsidR="00237243" w:rsidRPr="00D447B0">
        <w:rPr>
          <w:rFonts w:ascii="Calibri" w:hAnsi="Calibri" w:cs="Calibri"/>
          <w:sz w:val="24"/>
          <w:highlight w:val="yellow"/>
        </w:rPr>
        <w:t>,</w:t>
      </w:r>
      <w:r w:rsidRPr="00D447B0">
        <w:rPr>
          <w:rFonts w:ascii="Calibri" w:hAnsi="Calibri" w:cs="Calibri"/>
          <w:sz w:val="24"/>
          <w:highlight w:val="yellow"/>
        </w:rPr>
        <w:t xml:space="preserve"> carefully grabbing the spaces between embryos to pull them out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>Place embryos on wet gauze (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444F4A" w:rsidRPr="00D447B0">
        <w:rPr>
          <w:rFonts w:ascii="Calibri" w:hAnsi="Calibri" w:cs="Calibri"/>
          <w:b/>
          <w:bCs/>
          <w:sz w:val="24"/>
          <w:highlight w:val="yellow"/>
        </w:rPr>
        <w:t>2</w:t>
      </w:r>
      <w:r w:rsidRPr="00D447B0">
        <w:rPr>
          <w:rFonts w:ascii="Calibri" w:hAnsi="Calibri" w:cs="Calibri"/>
          <w:b/>
          <w:bCs/>
          <w:sz w:val="24"/>
          <w:highlight w:val="yellow"/>
        </w:rPr>
        <w:t>C</w:t>
      </w:r>
      <w:r w:rsidRPr="00D447B0">
        <w:rPr>
          <w:rFonts w:ascii="Calibri" w:hAnsi="Calibri" w:cs="Calibri"/>
          <w:sz w:val="24"/>
          <w:highlight w:val="yellow"/>
        </w:rPr>
        <w:t>)</w:t>
      </w:r>
      <w:r w:rsidR="00396903" w:rsidRPr="00D447B0">
        <w:rPr>
          <w:rFonts w:ascii="Calibri" w:hAnsi="Calibri" w:cs="Calibri"/>
          <w:sz w:val="24"/>
          <w:highlight w:val="yellow"/>
        </w:rPr>
        <w:t>.</w:t>
      </w:r>
    </w:p>
    <w:p w14:paraId="4CC9ADFD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02499F9" w14:textId="4DF83055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9177F3" w:rsidRPr="00D447B0">
        <w:rPr>
          <w:rFonts w:ascii="Calibri" w:eastAsiaTheme="minorHAnsi" w:hAnsi="Calibri" w:cs="Calibri"/>
          <w:color w:val="000000"/>
          <w:sz w:val="24"/>
        </w:rPr>
        <w:t>Small</w:t>
      </w:r>
      <w:r w:rsidRPr="00D447B0">
        <w:rPr>
          <w:rFonts w:ascii="Calibri" w:eastAsiaTheme="minorHAnsi" w:hAnsi="Calibri" w:cs="Calibri"/>
          <w:color w:val="000000"/>
          <w:sz w:val="24"/>
        </w:rPr>
        <w:t xml:space="preserve"> damage to blood vessels and capillaries around the uterine horns will likely result in profuse bleeding</w:t>
      </w:r>
      <w:r w:rsidR="001F364E" w:rsidRPr="00D447B0">
        <w:rPr>
          <w:rFonts w:ascii="Calibri" w:eastAsiaTheme="minorHAnsi" w:hAnsi="Calibri" w:cs="Calibri"/>
          <w:color w:val="000000"/>
          <w:sz w:val="24"/>
        </w:rPr>
        <w:t xml:space="preserve">. </w:t>
      </w:r>
      <w:r w:rsidRPr="00D447B0">
        <w:rPr>
          <w:rFonts w:ascii="Calibri" w:eastAsiaTheme="minorHAnsi" w:hAnsi="Calibri" w:cs="Calibri"/>
          <w:color w:val="000000"/>
          <w:sz w:val="24"/>
        </w:rPr>
        <w:t xml:space="preserve">Therefore, </w:t>
      </w:r>
      <w:proofErr w:type="gramStart"/>
      <w:r w:rsidR="009177F3" w:rsidRPr="00D447B0">
        <w:rPr>
          <w:rFonts w:ascii="Calibri" w:eastAsiaTheme="minorHAnsi" w:hAnsi="Calibri" w:cs="Calibri"/>
          <w:color w:val="000000"/>
          <w:sz w:val="24"/>
        </w:rPr>
        <w:t>avoid</w:t>
      </w:r>
      <w:r w:rsidRPr="00D447B0">
        <w:rPr>
          <w:rFonts w:ascii="Calibri" w:eastAsiaTheme="minorHAnsi" w:hAnsi="Calibri" w:cs="Calibri"/>
          <w:color w:val="000000"/>
          <w:sz w:val="24"/>
        </w:rPr>
        <w:t xml:space="preserve"> direct handling of th</w:t>
      </w:r>
      <w:r w:rsidR="00184D85" w:rsidRPr="00D447B0">
        <w:rPr>
          <w:rFonts w:ascii="Calibri" w:eastAsiaTheme="minorHAnsi" w:hAnsi="Calibri" w:cs="Calibri"/>
          <w:color w:val="000000"/>
          <w:sz w:val="24"/>
        </w:rPr>
        <w:t>ese</w:t>
      </w:r>
      <w:r w:rsidRPr="00D447B0">
        <w:rPr>
          <w:rFonts w:ascii="Calibri" w:eastAsiaTheme="minorHAnsi" w:hAnsi="Calibri" w:cs="Calibri"/>
          <w:color w:val="000000"/>
          <w:sz w:val="24"/>
        </w:rPr>
        <w:t xml:space="preserve"> </w:t>
      </w:r>
      <w:proofErr w:type="spellStart"/>
      <w:r w:rsidRPr="00D447B0">
        <w:rPr>
          <w:rFonts w:ascii="Calibri" w:eastAsiaTheme="minorHAnsi" w:hAnsi="Calibri" w:cs="Calibri"/>
          <w:color w:val="000000"/>
          <w:sz w:val="24"/>
        </w:rPr>
        <w:t>vasculari</w:t>
      </w:r>
      <w:r w:rsidR="001B32B9" w:rsidRPr="00D447B0">
        <w:rPr>
          <w:rFonts w:ascii="Calibri" w:eastAsiaTheme="minorHAnsi" w:hAnsi="Calibri" w:cs="Calibri"/>
          <w:color w:val="000000"/>
          <w:sz w:val="24"/>
        </w:rPr>
        <w:t>s</w:t>
      </w:r>
      <w:r w:rsidRPr="00D447B0">
        <w:rPr>
          <w:rFonts w:ascii="Calibri" w:eastAsiaTheme="minorHAnsi" w:hAnsi="Calibri" w:cs="Calibri"/>
          <w:color w:val="000000"/>
          <w:sz w:val="24"/>
        </w:rPr>
        <w:t>ed</w:t>
      </w:r>
      <w:proofErr w:type="spellEnd"/>
      <w:r w:rsidRPr="00D447B0">
        <w:rPr>
          <w:rFonts w:ascii="Calibri" w:eastAsiaTheme="minorHAnsi" w:hAnsi="Calibri" w:cs="Calibri"/>
          <w:color w:val="000000"/>
          <w:sz w:val="24"/>
        </w:rPr>
        <w:t xml:space="preserve"> areas at all times</w:t>
      </w:r>
      <w:proofErr w:type="gramEnd"/>
      <w:r w:rsidRPr="00D447B0">
        <w:rPr>
          <w:rFonts w:ascii="Calibri" w:eastAsiaTheme="minorHAnsi" w:hAnsi="Calibri" w:cs="Calibri"/>
          <w:color w:val="000000"/>
          <w:sz w:val="24"/>
        </w:rPr>
        <w:t>.</w:t>
      </w:r>
    </w:p>
    <w:p w14:paraId="4733E835" w14:textId="77777777" w:rsidR="00360340" w:rsidRPr="00D447B0" w:rsidRDefault="00360340" w:rsidP="00EE2268"/>
    <w:p w14:paraId="7ED5EEAA" w14:textId="77777777" w:rsidR="00292F4A" w:rsidRPr="00D447B0" w:rsidRDefault="00360340" w:rsidP="00292F4A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Cut open the uterine sack and remove each embryo (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1B32B9" w:rsidRPr="00D447B0">
        <w:rPr>
          <w:rFonts w:ascii="Calibri" w:hAnsi="Calibri" w:cs="Calibri"/>
          <w:b/>
          <w:bCs/>
          <w:sz w:val="24"/>
          <w:highlight w:val="yellow"/>
        </w:rPr>
        <w:t>2</w:t>
      </w:r>
      <w:r w:rsidRPr="00D447B0">
        <w:rPr>
          <w:rFonts w:ascii="Calibri" w:hAnsi="Calibri" w:cs="Calibri"/>
          <w:b/>
          <w:bCs/>
          <w:sz w:val="24"/>
          <w:highlight w:val="yellow"/>
        </w:rPr>
        <w:t>D</w:t>
      </w:r>
      <w:r w:rsidRPr="00D447B0">
        <w:rPr>
          <w:rFonts w:ascii="Calibri" w:hAnsi="Calibri" w:cs="Calibri"/>
          <w:sz w:val="24"/>
          <w:highlight w:val="yellow"/>
        </w:rPr>
        <w:t>)</w:t>
      </w:r>
      <w:r w:rsidR="001F364E" w:rsidRPr="00D447B0">
        <w:rPr>
          <w:rFonts w:ascii="Calibri" w:hAnsi="Calibri" w:cs="Calibri"/>
          <w:sz w:val="24"/>
          <w:highlight w:val="yellow"/>
        </w:rPr>
        <w:t>.</w:t>
      </w:r>
    </w:p>
    <w:p w14:paraId="737B2CB3" w14:textId="4562FD0D" w:rsidR="00683F16" w:rsidRPr="00D447B0" w:rsidRDefault="00683F1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5022D014" w14:textId="0192C334" w:rsidR="007A6B76" w:rsidRPr="00D447B0" w:rsidRDefault="00360340" w:rsidP="00292F4A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Euthani</w:t>
      </w:r>
      <w:r w:rsidR="00DE12AD" w:rsidRPr="00D447B0">
        <w:rPr>
          <w:rFonts w:ascii="Calibri" w:hAnsi="Calibri" w:cs="Calibri"/>
          <w:sz w:val="24"/>
        </w:rPr>
        <w:t>z</w:t>
      </w:r>
      <w:r w:rsidRPr="00D447B0">
        <w:rPr>
          <w:rFonts w:ascii="Calibri" w:hAnsi="Calibri" w:cs="Calibri"/>
          <w:sz w:val="24"/>
        </w:rPr>
        <w:t xml:space="preserve">e each embryo immediately after extraction </w:t>
      </w:r>
      <w:r w:rsidR="00184D85" w:rsidRPr="00D447B0">
        <w:rPr>
          <w:rFonts w:ascii="Calibri" w:hAnsi="Calibri" w:cs="Calibri"/>
          <w:i/>
          <w:iCs/>
          <w:sz w:val="24"/>
        </w:rPr>
        <w:t>via</w:t>
      </w:r>
      <w:r w:rsidRPr="00D447B0">
        <w:rPr>
          <w:rFonts w:ascii="Calibri" w:hAnsi="Calibri" w:cs="Calibri"/>
          <w:sz w:val="24"/>
        </w:rPr>
        <w:t xml:space="preserve"> </w:t>
      </w:r>
      <w:r w:rsidR="008A59E3" w:rsidRPr="00D447B0">
        <w:rPr>
          <w:rFonts w:ascii="Calibri" w:hAnsi="Calibri" w:cs="Calibri"/>
          <w:sz w:val="24"/>
        </w:rPr>
        <w:t>a descending diagonal cut</w:t>
      </w:r>
      <w:r w:rsidR="00DE12AD" w:rsidRPr="00D447B0">
        <w:rPr>
          <w:rFonts w:ascii="Calibri" w:hAnsi="Calibri" w:cs="Calibri"/>
          <w:sz w:val="24"/>
        </w:rPr>
        <w:t>,</w:t>
      </w:r>
      <w:r w:rsidR="008A59E3" w:rsidRPr="00D447B0">
        <w:rPr>
          <w:rFonts w:ascii="Calibri" w:hAnsi="Calibri" w:cs="Calibri"/>
          <w:sz w:val="24"/>
        </w:rPr>
        <w:t xml:space="preserve"> ensuring </w:t>
      </w:r>
      <w:r w:rsidRPr="00D447B0">
        <w:rPr>
          <w:rFonts w:ascii="Calibri" w:hAnsi="Calibri" w:cs="Calibri"/>
          <w:sz w:val="24"/>
        </w:rPr>
        <w:t>complete spinal cord transection (</w:t>
      </w:r>
      <w:r w:rsidRPr="00D447B0">
        <w:rPr>
          <w:rFonts w:ascii="Calibri" w:hAnsi="Calibri" w:cs="Calibri"/>
          <w:b/>
          <w:bCs/>
          <w:sz w:val="24"/>
        </w:rPr>
        <w:t xml:space="preserve">Figure </w:t>
      </w:r>
      <w:r w:rsidR="001B32B9" w:rsidRPr="00D447B0">
        <w:rPr>
          <w:rFonts w:ascii="Calibri" w:hAnsi="Calibri" w:cs="Calibri"/>
          <w:b/>
          <w:bCs/>
          <w:sz w:val="24"/>
        </w:rPr>
        <w:t>2</w:t>
      </w:r>
      <w:r w:rsidRPr="00D447B0">
        <w:rPr>
          <w:rFonts w:ascii="Calibri" w:hAnsi="Calibri" w:cs="Calibri"/>
          <w:b/>
          <w:bCs/>
          <w:sz w:val="24"/>
        </w:rPr>
        <w:t>E</w:t>
      </w:r>
      <w:r w:rsidRPr="00D447B0">
        <w:rPr>
          <w:rFonts w:ascii="Calibri" w:hAnsi="Calibri" w:cs="Calibri"/>
          <w:sz w:val="24"/>
        </w:rPr>
        <w:t>)</w:t>
      </w:r>
      <w:r w:rsidR="00396903" w:rsidRPr="00D447B0">
        <w:rPr>
          <w:rFonts w:ascii="Calibri" w:hAnsi="Calibri" w:cs="Calibri"/>
          <w:sz w:val="24"/>
        </w:rPr>
        <w:t>.</w:t>
      </w:r>
    </w:p>
    <w:p w14:paraId="093238FC" w14:textId="77777777" w:rsidR="007A6B76" w:rsidRPr="00D447B0" w:rsidRDefault="007A6B76" w:rsidP="00DA20CD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481BE462" w14:textId="7D416093" w:rsidR="00292F4A" w:rsidRPr="00D447B0" w:rsidRDefault="00292F4A" w:rsidP="00292F4A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Place the embryos in a 10 cm dish containing HBSS-G on ice.</w:t>
      </w:r>
    </w:p>
    <w:p w14:paraId="599593B8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A50D0AF" w14:textId="5A5CE83C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B1047F" w:rsidRPr="00D447B0">
        <w:rPr>
          <w:rFonts w:ascii="Calibri" w:hAnsi="Calibri" w:cs="Calibri"/>
          <w:sz w:val="24"/>
        </w:rPr>
        <w:t>B</w:t>
      </w:r>
      <w:r w:rsidRPr="00D447B0">
        <w:rPr>
          <w:rFonts w:ascii="Calibri" w:hAnsi="Calibri" w:cs="Calibri"/>
          <w:sz w:val="24"/>
        </w:rPr>
        <w:t>eheading the embryo</w:t>
      </w:r>
      <w:r w:rsidR="00B1047F" w:rsidRPr="00D447B0">
        <w:rPr>
          <w:rFonts w:ascii="Calibri" w:hAnsi="Calibri" w:cs="Calibri"/>
          <w:sz w:val="24"/>
        </w:rPr>
        <w:t xml:space="preserve"> is avoided</w:t>
      </w:r>
      <w:r w:rsidRPr="00D447B0">
        <w:rPr>
          <w:rFonts w:ascii="Calibri" w:hAnsi="Calibri" w:cs="Calibri"/>
          <w:sz w:val="24"/>
        </w:rPr>
        <w:t xml:space="preserve"> to prevent </w:t>
      </w:r>
      <w:r w:rsidR="00A73308" w:rsidRPr="00D447B0">
        <w:rPr>
          <w:rFonts w:ascii="Calibri" w:hAnsi="Calibri" w:cs="Calibri"/>
          <w:sz w:val="24"/>
        </w:rPr>
        <w:t>DNA/Fast Green mixture leakag</w:t>
      </w:r>
      <w:r w:rsidRPr="00D447B0">
        <w:rPr>
          <w:rFonts w:ascii="Calibri" w:hAnsi="Calibri" w:cs="Calibri"/>
          <w:sz w:val="24"/>
        </w:rPr>
        <w:t xml:space="preserve">e from </w:t>
      </w:r>
      <w:r w:rsidR="00A73308" w:rsidRPr="00D447B0">
        <w:rPr>
          <w:rFonts w:ascii="Calibri" w:hAnsi="Calibri" w:cs="Calibri"/>
          <w:sz w:val="24"/>
        </w:rPr>
        <w:t xml:space="preserve">the brain and facilitate easy </w:t>
      </w:r>
      <w:r w:rsidR="002122D2" w:rsidRPr="00D447B0">
        <w:rPr>
          <w:rFonts w:ascii="Calibri" w:hAnsi="Calibri" w:cs="Calibri"/>
          <w:sz w:val="24"/>
        </w:rPr>
        <w:t>embryo positioning</w:t>
      </w:r>
      <w:r w:rsidRPr="00D447B0">
        <w:rPr>
          <w:rFonts w:ascii="Calibri" w:hAnsi="Calibri" w:cs="Calibri"/>
          <w:sz w:val="24"/>
        </w:rPr>
        <w:t xml:space="preserve"> in the holder (see </w:t>
      </w:r>
      <w:r w:rsidRPr="00D447B0">
        <w:rPr>
          <w:rFonts w:ascii="Calibri" w:hAnsi="Calibri" w:cs="Calibri"/>
          <w:bCs/>
          <w:i/>
          <w:iCs/>
          <w:sz w:val="24"/>
        </w:rPr>
        <w:t>ex</w:t>
      </w:r>
      <w:r w:rsidR="00A73308" w:rsidRPr="00D447B0">
        <w:rPr>
          <w:rFonts w:ascii="Calibri" w:hAnsi="Calibri" w:cs="Calibri"/>
          <w:bCs/>
          <w:i/>
          <w:iCs/>
          <w:sz w:val="24"/>
        </w:rPr>
        <w:t xml:space="preserve"> </w:t>
      </w:r>
      <w:r w:rsidR="002249B8" w:rsidRPr="00D447B0">
        <w:rPr>
          <w:rFonts w:ascii="Calibri" w:hAnsi="Calibri" w:cs="Calibri"/>
          <w:bCs/>
          <w:i/>
          <w:iCs/>
          <w:sz w:val="24"/>
        </w:rPr>
        <w:t>utero</w:t>
      </w:r>
      <w:r w:rsidRPr="00D447B0">
        <w:rPr>
          <w:rFonts w:ascii="Calibri" w:hAnsi="Calibri" w:cs="Calibri"/>
          <w:bCs/>
          <w:i/>
          <w:iCs/>
          <w:sz w:val="24"/>
        </w:rPr>
        <w:t xml:space="preserve"> </w:t>
      </w:r>
      <w:r w:rsidRPr="00D447B0">
        <w:rPr>
          <w:rFonts w:ascii="Calibri" w:hAnsi="Calibri" w:cs="Calibri"/>
          <w:bCs/>
          <w:sz w:val="24"/>
        </w:rPr>
        <w:t>electroporation</w:t>
      </w:r>
      <w:r w:rsidR="00A73308" w:rsidRPr="00D447B0">
        <w:rPr>
          <w:rFonts w:ascii="Calibri" w:hAnsi="Calibri" w:cs="Calibri"/>
          <w:bCs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</w:t>
      </w:r>
      <w:r w:rsidR="00A73308" w:rsidRPr="00D447B0">
        <w:rPr>
          <w:rFonts w:ascii="Calibri" w:hAnsi="Calibri" w:cs="Calibri"/>
          <w:sz w:val="24"/>
        </w:rPr>
        <w:t>step 5</w:t>
      </w:r>
      <w:r w:rsidRPr="00D447B0">
        <w:rPr>
          <w:rFonts w:ascii="Calibri" w:hAnsi="Calibri" w:cs="Calibri"/>
          <w:sz w:val="24"/>
        </w:rPr>
        <w:t>).</w:t>
      </w:r>
    </w:p>
    <w:p w14:paraId="68728DE8" w14:textId="77777777" w:rsidR="00360340" w:rsidRPr="00D447B0" w:rsidRDefault="00360340" w:rsidP="00EE2268"/>
    <w:p w14:paraId="08D6CA33" w14:textId="39411120" w:rsidR="00E914F9" w:rsidRPr="00D447B0" w:rsidRDefault="00360340" w:rsidP="00E914F9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Sacrifice the mother immediately after extraction of embryos by performing cervical dislocation.</w:t>
      </w:r>
    </w:p>
    <w:p w14:paraId="103AD264" w14:textId="6A622B28" w:rsidR="00E914F9" w:rsidRPr="00D447B0" w:rsidRDefault="00E914F9" w:rsidP="00E914F9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65C7DDCD" w14:textId="0E8FB30B" w:rsidR="00E914F9" w:rsidRPr="00D447B0" w:rsidRDefault="00E914F9" w:rsidP="00DA20CD">
      <w:pPr>
        <w:pStyle w:val="CommentText"/>
        <w:jc w:val="both"/>
        <w:rPr>
          <w:rFonts w:ascii="Calibri" w:hAnsi="Calibri" w:cs="Calibri"/>
          <w:color w:val="000000" w:themeColor="text1"/>
          <w:sz w:val="24"/>
          <w:szCs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Pr="00D447B0">
        <w:rPr>
          <w:rFonts w:ascii="Calibri" w:hAnsi="Calibri" w:cs="Calibri"/>
          <w:color w:val="000000" w:themeColor="text1"/>
          <w:sz w:val="24"/>
          <w:szCs w:val="24"/>
        </w:rPr>
        <w:t>Here, the mother is euthanized under anesthesia to spare it from any further post-procedure pain or suffering</w:t>
      </w:r>
      <w:r w:rsidR="00FB245D" w:rsidRPr="00D447B0">
        <w:rPr>
          <w:rFonts w:ascii="Calibri" w:hAnsi="Calibri" w:cs="Calibri"/>
          <w:color w:val="000000" w:themeColor="text1"/>
          <w:sz w:val="24"/>
          <w:szCs w:val="24"/>
        </w:rPr>
        <w:t xml:space="preserve"> in compliance with the protocol approved by the Animal Welfare Act of North Rhein-Westphalia State Environmental Agency (LANUV).</w:t>
      </w:r>
    </w:p>
    <w:p w14:paraId="531E9C75" w14:textId="3F94E461" w:rsidR="00E914F9" w:rsidRPr="00D447B0" w:rsidRDefault="00E914F9" w:rsidP="00DA20CD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C62DE28" w14:textId="14F53C32" w:rsidR="00360340" w:rsidRPr="00D447B0" w:rsidRDefault="00360340" w:rsidP="00290916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  <w:highlight w:val="yellow"/>
        </w:rPr>
      </w:pPr>
      <w:r w:rsidRPr="00D447B0">
        <w:rPr>
          <w:rFonts w:ascii="Calibri" w:hAnsi="Calibri"/>
          <w:b/>
          <w:i/>
          <w:iCs/>
          <w:sz w:val="24"/>
          <w:highlight w:val="yellow"/>
        </w:rPr>
        <w:t>Ex</w:t>
      </w:r>
      <w:r w:rsidR="00290916" w:rsidRPr="00D447B0">
        <w:rPr>
          <w:rFonts w:ascii="Calibri" w:hAnsi="Calibri"/>
          <w:b/>
          <w:i/>
          <w:iCs/>
          <w:sz w:val="24"/>
          <w:highlight w:val="yellow"/>
        </w:rPr>
        <w:t xml:space="preserve"> </w:t>
      </w:r>
      <w:r w:rsidR="002249B8" w:rsidRPr="00D447B0">
        <w:rPr>
          <w:rFonts w:ascii="Calibri" w:hAnsi="Calibri"/>
          <w:b/>
          <w:i/>
          <w:iCs/>
          <w:sz w:val="24"/>
          <w:highlight w:val="yellow"/>
        </w:rPr>
        <w:t>utero</w:t>
      </w:r>
      <w:r w:rsidRPr="00D447B0">
        <w:rPr>
          <w:rFonts w:ascii="Calibri" w:hAnsi="Calibri"/>
          <w:b/>
          <w:sz w:val="24"/>
          <w:highlight w:val="yellow"/>
        </w:rPr>
        <w:t xml:space="preserve"> electroporation</w:t>
      </w:r>
      <w:r w:rsidR="00614090" w:rsidRPr="00D447B0">
        <w:rPr>
          <w:rFonts w:ascii="Calibri" w:hAnsi="Calibri"/>
          <w:b/>
          <w:sz w:val="24"/>
          <w:highlight w:val="yellow"/>
        </w:rPr>
        <w:t xml:space="preserve"> (EUE)</w:t>
      </w:r>
    </w:p>
    <w:p w14:paraId="57F186D6" w14:textId="77777777" w:rsidR="00360340" w:rsidRPr="00D447B0" w:rsidRDefault="00360340" w:rsidP="00EE2268">
      <w:pPr>
        <w:rPr>
          <w:b/>
        </w:rPr>
      </w:pPr>
    </w:p>
    <w:p w14:paraId="67CEA591" w14:textId="77777777" w:rsidR="00360340" w:rsidRPr="00D447B0" w:rsidRDefault="00360340" w:rsidP="004921C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Pick up an embryo and place it in the holder.</w:t>
      </w:r>
    </w:p>
    <w:p w14:paraId="7DB2A61B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99B525E" w14:textId="223E2260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bCs/>
          <w:sz w:val="24"/>
        </w:rPr>
        <w:t>NOTE:</w:t>
      </w:r>
      <w:r w:rsidRPr="00D447B0">
        <w:rPr>
          <w:rFonts w:ascii="Calibri" w:hAnsi="Calibri" w:cs="Calibri"/>
          <w:sz w:val="24"/>
        </w:rPr>
        <w:t xml:space="preserve"> </w:t>
      </w:r>
      <w:r w:rsidR="00B1047F" w:rsidRPr="00D447B0">
        <w:rPr>
          <w:rFonts w:ascii="Calibri" w:hAnsi="Calibri" w:cs="Calibri"/>
          <w:sz w:val="24"/>
        </w:rPr>
        <w:t>A</w:t>
      </w:r>
      <w:r w:rsidR="009544BD" w:rsidRPr="00D447B0">
        <w:rPr>
          <w:rFonts w:ascii="Calibri" w:hAnsi="Calibri" w:cs="Calibri"/>
          <w:sz w:val="24"/>
        </w:rPr>
        <w:t xml:space="preserve"> cut</w:t>
      </w:r>
      <w:r w:rsidRPr="00D447B0">
        <w:rPr>
          <w:rFonts w:ascii="Calibri" w:hAnsi="Calibri" w:cs="Calibri"/>
          <w:sz w:val="24"/>
        </w:rPr>
        <w:t xml:space="preserve"> 1 mL pipette tip attached to the end of a cell </w:t>
      </w:r>
      <w:r w:rsidR="000C5A19" w:rsidRPr="00D447B0">
        <w:rPr>
          <w:rFonts w:ascii="Calibri" w:hAnsi="Calibri" w:cs="Calibri"/>
          <w:sz w:val="24"/>
        </w:rPr>
        <w:t>scraper is</w:t>
      </w:r>
      <w:r w:rsidR="00B1047F" w:rsidRPr="00D447B0">
        <w:rPr>
          <w:rFonts w:ascii="Calibri" w:hAnsi="Calibri" w:cs="Calibri"/>
          <w:sz w:val="24"/>
        </w:rPr>
        <w:t xml:space="preserve"> used </w:t>
      </w:r>
      <w:r w:rsidRPr="00D447B0">
        <w:rPr>
          <w:rFonts w:ascii="Calibri" w:hAnsi="Calibri" w:cs="Calibri"/>
          <w:sz w:val="24"/>
        </w:rPr>
        <w:t xml:space="preserve">as </w:t>
      </w:r>
      <w:r w:rsidR="004921CD" w:rsidRPr="00D447B0">
        <w:rPr>
          <w:rFonts w:ascii="Calibri" w:hAnsi="Calibri" w:cs="Calibri"/>
          <w:sz w:val="24"/>
        </w:rPr>
        <w:t xml:space="preserve">an </w:t>
      </w:r>
      <w:r w:rsidRPr="00D447B0">
        <w:rPr>
          <w:rFonts w:ascii="Calibri" w:hAnsi="Calibri" w:cs="Calibri"/>
          <w:sz w:val="24"/>
        </w:rPr>
        <w:t>embryo holder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It is </w:t>
      </w:r>
      <w:r w:rsidR="004921CD" w:rsidRPr="00D447B0">
        <w:rPr>
          <w:rFonts w:ascii="Calibri" w:hAnsi="Calibri" w:cs="Calibri"/>
          <w:sz w:val="24"/>
        </w:rPr>
        <w:t>essential</w:t>
      </w:r>
      <w:r w:rsidRPr="00D447B0">
        <w:rPr>
          <w:rFonts w:ascii="Calibri" w:hAnsi="Calibri" w:cs="Calibri"/>
          <w:sz w:val="24"/>
        </w:rPr>
        <w:t xml:space="preserve"> to </w:t>
      </w:r>
      <w:r w:rsidR="00C87F95" w:rsidRPr="00D447B0">
        <w:rPr>
          <w:rFonts w:ascii="Calibri" w:hAnsi="Calibri" w:cs="Calibri"/>
          <w:sz w:val="24"/>
        </w:rPr>
        <w:t xml:space="preserve">keep </w:t>
      </w:r>
      <w:r w:rsidR="00A27067" w:rsidRPr="00D447B0">
        <w:rPr>
          <w:rFonts w:ascii="Calibri" w:hAnsi="Calibri" w:cs="Calibri"/>
          <w:sz w:val="24"/>
        </w:rPr>
        <w:t>arms of embryos outside</w:t>
      </w:r>
      <w:r w:rsidRPr="00D447B0">
        <w:rPr>
          <w:rFonts w:ascii="Calibri" w:hAnsi="Calibri" w:cs="Calibri"/>
          <w:sz w:val="24"/>
        </w:rPr>
        <w:t xml:space="preserve"> the tip during the procedure</w:t>
      </w:r>
      <w:r w:rsidR="00A27067" w:rsidRPr="00D447B0">
        <w:rPr>
          <w:rFonts w:ascii="Calibri" w:hAnsi="Calibri" w:cs="Calibri"/>
          <w:sz w:val="24"/>
        </w:rPr>
        <w:t xml:space="preserve"> to prevent them from sliding into the tip</w:t>
      </w:r>
      <w:r w:rsidRPr="00D447B0">
        <w:rPr>
          <w:rFonts w:ascii="Calibri" w:hAnsi="Calibri" w:cs="Calibri"/>
          <w:sz w:val="24"/>
        </w:rPr>
        <w:t xml:space="preserve"> (</w:t>
      </w:r>
      <w:r w:rsidRPr="00D447B0">
        <w:rPr>
          <w:rFonts w:ascii="Calibri" w:hAnsi="Calibri" w:cs="Calibri"/>
          <w:b/>
          <w:sz w:val="24"/>
        </w:rPr>
        <w:t xml:space="preserve">Figure </w:t>
      </w:r>
      <w:r w:rsidR="0066797D" w:rsidRPr="00D447B0">
        <w:rPr>
          <w:rFonts w:ascii="Calibri" w:hAnsi="Calibri" w:cs="Calibri"/>
          <w:b/>
          <w:sz w:val="24"/>
        </w:rPr>
        <w:t>2</w:t>
      </w:r>
      <w:r w:rsidRPr="00D447B0">
        <w:rPr>
          <w:rFonts w:ascii="Calibri" w:hAnsi="Calibri" w:cs="Calibri"/>
          <w:b/>
          <w:sz w:val="24"/>
        </w:rPr>
        <w:t>F</w:t>
      </w:r>
      <w:r w:rsidR="002C0213" w:rsidRPr="00D447B0">
        <w:rPr>
          <w:rFonts w:ascii="Calibri" w:hAnsi="Calibri" w:cs="Calibri"/>
          <w:b/>
          <w:sz w:val="24"/>
        </w:rPr>
        <w:t>–</w:t>
      </w:r>
      <w:r w:rsidRPr="00D447B0">
        <w:rPr>
          <w:rFonts w:ascii="Calibri" w:hAnsi="Calibri" w:cs="Calibri"/>
          <w:b/>
          <w:sz w:val="24"/>
        </w:rPr>
        <w:t>I</w:t>
      </w:r>
      <w:r w:rsidRPr="00D447B0">
        <w:rPr>
          <w:rFonts w:ascii="Calibri" w:hAnsi="Calibri" w:cs="Calibri"/>
          <w:sz w:val="24"/>
        </w:rPr>
        <w:t>)</w:t>
      </w:r>
      <w:r w:rsidR="001F364E" w:rsidRPr="00D447B0">
        <w:rPr>
          <w:rFonts w:ascii="Calibri" w:hAnsi="Calibri" w:cs="Calibri"/>
          <w:sz w:val="24"/>
        </w:rPr>
        <w:t>.</w:t>
      </w:r>
      <w:r w:rsidR="006D4EE3" w:rsidRPr="00D447B0">
        <w:rPr>
          <w:rFonts w:ascii="Calibri" w:hAnsi="Calibri" w:cs="Calibri"/>
          <w:sz w:val="24"/>
        </w:rPr>
        <w:t xml:space="preserve"> </w:t>
      </w:r>
      <w:r w:rsidR="000E28AE" w:rsidRPr="00D447B0">
        <w:rPr>
          <w:rFonts w:ascii="Calibri" w:eastAsiaTheme="minorHAnsi" w:hAnsi="Calibri" w:cs="Calibri"/>
          <w:color w:val="000000"/>
          <w:sz w:val="24"/>
        </w:rPr>
        <w:t>The d</w:t>
      </w:r>
      <w:r w:rsidRPr="00D447B0">
        <w:rPr>
          <w:rFonts w:ascii="Calibri" w:eastAsiaTheme="minorHAnsi" w:hAnsi="Calibri" w:cs="Calibri"/>
          <w:color w:val="000000"/>
          <w:sz w:val="24"/>
        </w:rPr>
        <w:t>iameter of the pipette tip is easily adjustable to accommodate embryos of various sizes</w:t>
      </w:r>
      <w:r w:rsidR="001F364E" w:rsidRPr="00D447B0">
        <w:rPr>
          <w:rFonts w:ascii="Calibri" w:eastAsiaTheme="minorHAnsi" w:hAnsi="Calibri" w:cs="Calibri"/>
          <w:color w:val="000000"/>
          <w:sz w:val="24"/>
        </w:rPr>
        <w:t xml:space="preserve">. </w:t>
      </w:r>
      <w:r w:rsidR="000E28AE" w:rsidRPr="00D447B0">
        <w:rPr>
          <w:rFonts w:ascii="Calibri" w:eastAsiaTheme="minorHAnsi" w:hAnsi="Calibri" w:cs="Calibri"/>
          <w:color w:val="000000"/>
          <w:sz w:val="24"/>
        </w:rPr>
        <w:t>C</w:t>
      </w:r>
      <w:r w:rsidRPr="00D447B0">
        <w:rPr>
          <w:rFonts w:ascii="Calibri" w:eastAsiaTheme="minorHAnsi" w:hAnsi="Calibri" w:cs="Calibri"/>
          <w:color w:val="000000"/>
          <w:sz w:val="24"/>
        </w:rPr>
        <w:t>ut a second tip at length w</w:t>
      </w:r>
      <w:r w:rsidR="000E28AE" w:rsidRPr="00D447B0">
        <w:rPr>
          <w:rFonts w:ascii="Calibri" w:eastAsiaTheme="minorHAnsi" w:hAnsi="Calibri" w:cs="Calibri"/>
          <w:color w:val="000000"/>
          <w:sz w:val="24"/>
        </w:rPr>
        <w:t>here the diameter of the tip matches embryo size and use it as an adapter insert</w:t>
      </w:r>
      <w:r w:rsidRPr="00D447B0">
        <w:rPr>
          <w:rFonts w:ascii="Calibri" w:eastAsiaTheme="minorHAnsi" w:hAnsi="Calibri" w:cs="Calibri"/>
          <w:color w:val="000000"/>
          <w:sz w:val="24"/>
        </w:rPr>
        <w:t xml:space="preserve"> to the </w:t>
      </w:r>
      <w:r w:rsidR="000E28AE" w:rsidRPr="00D447B0">
        <w:rPr>
          <w:rFonts w:ascii="Calibri" w:eastAsiaTheme="minorHAnsi" w:hAnsi="Calibri" w:cs="Calibri"/>
          <w:color w:val="000000"/>
          <w:sz w:val="24"/>
        </w:rPr>
        <w:t>holder mentioned above</w:t>
      </w:r>
      <w:r w:rsidRPr="00D447B0">
        <w:rPr>
          <w:rFonts w:ascii="Calibri" w:eastAsiaTheme="minorHAnsi" w:hAnsi="Calibri" w:cs="Calibri"/>
          <w:color w:val="000000"/>
          <w:sz w:val="24"/>
        </w:rPr>
        <w:t>.</w:t>
      </w:r>
    </w:p>
    <w:p w14:paraId="66B3C407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19741F41" w14:textId="44B97958" w:rsidR="00360340" w:rsidRPr="00D447B0" w:rsidRDefault="00360340" w:rsidP="00E6240C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Carefully insert DNA/</w:t>
      </w:r>
      <w:r w:rsidR="00B36C86" w:rsidRPr="00D447B0">
        <w:rPr>
          <w:rFonts w:ascii="Calibri" w:hAnsi="Calibri" w:cs="Calibri"/>
          <w:sz w:val="24"/>
          <w:highlight w:val="yellow"/>
        </w:rPr>
        <w:t>Fast Green</w:t>
      </w:r>
      <w:r w:rsidRPr="00D447B0">
        <w:rPr>
          <w:rFonts w:ascii="Calibri" w:hAnsi="Calibri" w:cs="Calibri"/>
          <w:sz w:val="24"/>
          <w:highlight w:val="yellow"/>
        </w:rPr>
        <w:t>-filled glass capillary</w:t>
      </w:r>
      <w:r w:rsidR="00292F4A" w:rsidRPr="00D447B0">
        <w:rPr>
          <w:rFonts w:ascii="Calibri" w:hAnsi="Calibri" w:cs="Calibri"/>
          <w:sz w:val="24"/>
          <w:highlight w:val="yellow"/>
        </w:rPr>
        <w:t xml:space="preserve"> through the embryo</w:t>
      </w:r>
      <w:r w:rsidR="0033576D" w:rsidRPr="00D447B0">
        <w:rPr>
          <w:rFonts w:ascii="Calibri" w:hAnsi="Calibri" w:cs="Calibri"/>
          <w:sz w:val="24"/>
          <w:highlight w:val="yellow"/>
        </w:rPr>
        <w:t>'</w:t>
      </w:r>
      <w:r w:rsidR="00292F4A" w:rsidRPr="00D447B0">
        <w:rPr>
          <w:rFonts w:ascii="Calibri" w:hAnsi="Calibri" w:cs="Calibri"/>
          <w:sz w:val="24"/>
          <w:highlight w:val="yellow"/>
        </w:rPr>
        <w:t>s skull</w:t>
      </w:r>
      <w:r w:rsidRPr="00D447B0">
        <w:rPr>
          <w:rFonts w:ascii="Calibri" w:hAnsi="Calibri" w:cs="Calibri"/>
          <w:sz w:val="24"/>
          <w:highlight w:val="yellow"/>
        </w:rPr>
        <w:t xml:space="preserve"> into the lateral ventricle and inject 2</w:t>
      </w:r>
      <w:r w:rsidR="002C0213" w:rsidRPr="00D447B0">
        <w:rPr>
          <w:rFonts w:ascii="Calibri" w:hAnsi="Calibri" w:cs="Calibri"/>
          <w:sz w:val="24"/>
          <w:highlight w:val="yellow"/>
        </w:rPr>
        <w:t>–</w:t>
      </w:r>
      <w:r w:rsidRPr="00D447B0">
        <w:rPr>
          <w:rFonts w:ascii="Calibri" w:hAnsi="Calibri" w:cs="Calibri"/>
          <w:sz w:val="24"/>
          <w:highlight w:val="yellow"/>
        </w:rPr>
        <w:t xml:space="preserve">3 </w:t>
      </w:r>
      <w:r w:rsidR="007B6646" w:rsidRPr="00D447B0">
        <w:rPr>
          <w:rFonts w:ascii="Calibri" w:hAnsi="Calibri" w:cs="Calibri"/>
          <w:sz w:val="24"/>
          <w:highlight w:val="yellow"/>
        </w:rPr>
        <w:t>µL</w:t>
      </w:r>
      <w:r w:rsidRPr="00D447B0">
        <w:rPr>
          <w:rFonts w:ascii="Calibri" w:hAnsi="Calibri" w:cs="Calibri"/>
          <w:sz w:val="24"/>
          <w:highlight w:val="yellow"/>
        </w:rPr>
        <w:t xml:space="preserve"> of DNA plasmid mix</w:t>
      </w:r>
      <w:r w:rsidR="00A27067" w:rsidRPr="00D447B0">
        <w:rPr>
          <w:rFonts w:ascii="Calibri" w:hAnsi="Calibri" w:cs="Calibri"/>
          <w:sz w:val="24"/>
          <w:highlight w:val="yellow"/>
        </w:rPr>
        <w:t xml:space="preserve"> (</w:t>
      </w:r>
      <w:r w:rsidR="009B0CDE" w:rsidRPr="00D447B0">
        <w:rPr>
          <w:rFonts w:ascii="Calibri" w:hAnsi="Calibri" w:cs="Calibri"/>
          <w:b/>
          <w:bCs/>
          <w:sz w:val="24"/>
          <w:highlight w:val="yellow"/>
        </w:rPr>
        <w:t>Figure 1</w:t>
      </w:r>
      <w:proofErr w:type="gramStart"/>
      <w:r w:rsidR="009B0CDE" w:rsidRPr="00D447B0">
        <w:rPr>
          <w:rFonts w:ascii="Calibri" w:hAnsi="Calibri" w:cs="Calibri"/>
          <w:b/>
          <w:bCs/>
          <w:sz w:val="24"/>
          <w:highlight w:val="yellow"/>
        </w:rPr>
        <w:t>A</w:t>
      </w:r>
      <w:r w:rsidR="00451664" w:rsidRPr="00D447B0">
        <w:rPr>
          <w:rFonts w:ascii="Calibri" w:hAnsi="Calibri" w:cs="Calibri"/>
          <w:b/>
          <w:bCs/>
          <w:sz w:val="24"/>
          <w:highlight w:val="yellow"/>
        </w:rPr>
        <w:t>,</w:t>
      </w:r>
      <w:r w:rsidR="009B0CDE" w:rsidRPr="00D447B0">
        <w:rPr>
          <w:rFonts w:ascii="Calibri" w:hAnsi="Calibri" w:cs="Calibri"/>
          <w:b/>
          <w:bCs/>
          <w:sz w:val="24"/>
          <w:highlight w:val="yellow"/>
        </w:rPr>
        <w:t>B</w:t>
      </w:r>
      <w:proofErr w:type="gramEnd"/>
      <w:r w:rsidR="00142209" w:rsidRPr="00D447B0">
        <w:rPr>
          <w:rFonts w:ascii="Calibri" w:hAnsi="Calibri" w:cs="Calibri"/>
          <w:b/>
          <w:bCs/>
          <w:sz w:val="24"/>
          <w:highlight w:val="yellow"/>
        </w:rPr>
        <w:t>; Table 1</w:t>
      </w:r>
      <w:r w:rsidR="00A27067" w:rsidRPr="00D447B0">
        <w:rPr>
          <w:rFonts w:ascii="Calibri" w:hAnsi="Calibri" w:cs="Calibri"/>
          <w:sz w:val="24"/>
          <w:highlight w:val="yellow"/>
        </w:rPr>
        <w:t>)</w:t>
      </w:r>
      <w:r w:rsidRPr="00D447B0">
        <w:rPr>
          <w:rFonts w:ascii="Calibri" w:hAnsi="Calibri" w:cs="Calibri"/>
          <w:sz w:val="24"/>
          <w:highlight w:val="yellow"/>
        </w:rPr>
        <w:t xml:space="preserve"> into each ventricle (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66797D" w:rsidRPr="00D447B0">
        <w:rPr>
          <w:rFonts w:ascii="Calibri" w:hAnsi="Calibri" w:cs="Calibri"/>
          <w:b/>
          <w:bCs/>
          <w:sz w:val="24"/>
          <w:highlight w:val="yellow"/>
        </w:rPr>
        <w:t>2</w:t>
      </w:r>
      <w:r w:rsidRPr="00D447B0">
        <w:rPr>
          <w:rFonts w:ascii="Calibri" w:hAnsi="Calibri" w:cs="Calibri"/>
          <w:b/>
          <w:bCs/>
          <w:sz w:val="24"/>
          <w:highlight w:val="yellow"/>
        </w:rPr>
        <w:t>F</w:t>
      </w:r>
      <w:r w:rsidRPr="00D447B0">
        <w:rPr>
          <w:rFonts w:ascii="Calibri" w:hAnsi="Calibri" w:cs="Calibri"/>
          <w:sz w:val="24"/>
          <w:highlight w:val="yellow"/>
        </w:rPr>
        <w:t>)</w:t>
      </w:r>
      <w:r w:rsidR="00396903" w:rsidRPr="00D447B0">
        <w:rPr>
          <w:rFonts w:ascii="Calibri" w:hAnsi="Calibri" w:cs="Calibri"/>
          <w:sz w:val="24"/>
          <w:highlight w:val="yellow"/>
        </w:rPr>
        <w:t>.</w:t>
      </w:r>
    </w:p>
    <w:p w14:paraId="16DFCADF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/>
          <w:bCs/>
          <w:sz w:val="24"/>
        </w:rPr>
      </w:pPr>
    </w:p>
    <w:p w14:paraId="227680B7" w14:textId="55B71370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NOTE:</w:t>
      </w:r>
      <w:r w:rsidRPr="00D447B0">
        <w:rPr>
          <w:rFonts w:ascii="Calibri" w:hAnsi="Calibri" w:cs="Calibri"/>
          <w:b/>
          <w:bCs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Use the </w:t>
      </w:r>
      <w:r w:rsidRPr="00D447B0">
        <w:rPr>
          <w:rFonts w:ascii="Calibri" w:hAnsi="Calibri" w:cs="Calibri"/>
          <w:bCs/>
          <w:sz w:val="24"/>
        </w:rPr>
        <w:t xml:space="preserve">lambdoidal and sagittal sutures as a guide for </w:t>
      </w:r>
      <w:r w:rsidR="00B70168" w:rsidRPr="00D447B0">
        <w:rPr>
          <w:rFonts w:ascii="Calibri" w:hAnsi="Calibri" w:cs="Calibri"/>
          <w:bCs/>
          <w:sz w:val="24"/>
        </w:rPr>
        <w:t xml:space="preserve">the </w:t>
      </w:r>
      <w:r w:rsidRPr="00D447B0">
        <w:rPr>
          <w:rFonts w:ascii="Calibri" w:hAnsi="Calibri" w:cs="Calibri"/>
          <w:bCs/>
          <w:sz w:val="24"/>
        </w:rPr>
        <w:t>location of DNA injection</w:t>
      </w:r>
      <w:r w:rsidR="003B5FA6" w:rsidRPr="00D447B0">
        <w:rPr>
          <w:rFonts w:ascii="Calibri" w:hAnsi="Calibri" w:cs="Calibri"/>
          <w:bCs/>
          <w:sz w:val="24"/>
        </w:rPr>
        <w:t xml:space="preserve">. </w:t>
      </w:r>
      <w:r w:rsidR="003B5FA6" w:rsidRPr="00D447B0">
        <w:rPr>
          <w:rFonts w:ascii="Calibri" w:hAnsi="Calibri" w:cs="Calibri"/>
          <w:sz w:val="24"/>
        </w:rPr>
        <w:t xml:space="preserve">The lambdoidal and sagittal sutures are fibrous joints connecting </w:t>
      </w:r>
      <w:r w:rsidR="002C0213" w:rsidRPr="00D447B0">
        <w:rPr>
          <w:rFonts w:ascii="Calibri" w:hAnsi="Calibri" w:cs="Calibri"/>
          <w:sz w:val="24"/>
        </w:rPr>
        <w:t xml:space="preserve">the </w:t>
      </w:r>
      <w:r w:rsidR="003B5FA6" w:rsidRPr="00D447B0">
        <w:rPr>
          <w:rFonts w:ascii="Calibri" w:hAnsi="Calibri" w:cs="Calibri"/>
          <w:sz w:val="24"/>
        </w:rPr>
        <w:t>bone plate of the skull. The fo</w:t>
      </w:r>
      <w:r w:rsidR="008F5D71" w:rsidRPr="00D447B0">
        <w:rPr>
          <w:rFonts w:ascii="Calibri" w:hAnsi="Calibri" w:cs="Calibri"/>
          <w:sz w:val="24"/>
        </w:rPr>
        <w:t>rmer</w:t>
      </w:r>
      <w:r w:rsidR="003B5FA6" w:rsidRPr="00D447B0">
        <w:rPr>
          <w:rFonts w:ascii="Calibri" w:hAnsi="Calibri" w:cs="Calibri"/>
          <w:sz w:val="24"/>
        </w:rPr>
        <w:t xml:space="preserve"> joins the parietal bone with the occipital bone, and the </w:t>
      </w:r>
      <w:proofErr w:type="spellStart"/>
      <w:r w:rsidR="003B5FA6" w:rsidRPr="00D447B0">
        <w:rPr>
          <w:rFonts w:ascii="Calibri" w:hAnsi="Calibri" w:cs="Calibri"/>
          <w:sz w:val="24"/>
        </w:rPr>
        <w:t>lat</w:t>
      </w:r>
      <w:r w:rsidR="008F5D71" w:rsidRPr="00D447B0">
        <w:rPr>
          <w:rFonts w:ascii="Calibri" w:hAnsi="Calibri" w:cs="Calibri"/>
          <w:sz w:val="24"/>
        </w:rPr>
        <w:t>ter</w:t>
      </w:r>
      <w:r w:rsidR="003B5FA6" w:rsidRPr="00D447B0">
        <w:rPr>
          <w:rFonts w:ascii="Calibri" w:hAnsi="Calibri" w:cs="Calibri"/>
          <w:sz w:val="24"/>
        </w:rPr>
        <w:t>joins</w:t>
      </w:r>
      <w:proofErr w:type="spellEnd"/>
      <w:r w:rsidR="003B5FA6" w:rsidRPr="00D447B0">
        <w:rPr>
          <w:rFonts w:ascii="Calibri" w:hAnsi="Calibri" w:cs="Calibri"/>
          <w:sz w:val="24"/>
        </w:rPr>
        <w:t xml:space="preserve"> the two parietal bones.</w:t>
      </w:r>
    </w:p>
    <w:p w14:paraId="3734ACB2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AD1F5B0" w14:textId="6B71A373" w:rsidR="00360340" w:rsidRPr="00D447B0" w:rsidRDefault="00360340" w:rsidP="00E6240C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Hold the </w:t>
      </w:r>
      <w:r w:rsidR="00DF091B" w:rsidRPr="00D447B0">
        <w:rPr>
          <w:rFonts w:ascii="Calibri" w:hAnsi="Calibri" w:cs="Calibri"/>
          <w:sz w:val="24"/>
          <w:highlight w:val="yellow"/>
        </w:rPr>
        <w:t>embryo's head</w:t>
      </w:r>
      <w:r w:rsidRPr="00D447B0">
        <w:rPr>
          <w:rFonts w:ascii="Calibri" w:hAnsi="Calibri" w:cs="Calibri"/>
          <w:sz w:val="24"/>
          <w:highlight w:val="yellow"/>
        </w:rPr>
        <w:t xml:space="preserve"> between platinum </w:t>
      </w:r>
      <w:r w:rsidR="00BD1ECD" w:rsidRPr="00D447B0">
        <w:rPr>
          <w:rFonts w:ascii="Calibri" w:hAnsi="Calibri" w:cs="Calibri"/>
          <w:sz w:val="24"/>
          <w:highlight w:val="yellow"/>
        </w:rPr>
        <w:t>tweezer electrodes</w:t>
      </w:r>
      <w:r w:rsidR="006A261E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>at the appropriate angle to target the desired brain area (60° angle in this case), with the cathode facing the area where DNA transfer is intended (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66797D" w:rsidRPr="00D447B0">
        <w:rPr>
          <w:rFonts w:ascii="Calibri" w:hAnsi="Calibri" w:cs="Calibri"/>
          <w:b/>
          <w:bCs/>
          <w:sz w:val="24"/>
          <w:highlight w:val="yellow"/>
        </w:rPr>
        <w:t>2</w:t>
      </w:r>
      <w:r w:rsidRPr="00D447B0">
        <w:rPr>
          <w:rFonts w:ascii="Calibri" w:hAnsi="Calibri" w:cs="Calibri"/>
          <w:b/>
          <w:bCs/>
          <w:sz w:val="24"/>
          <w:highlight w:val="yellow"/>
        </w:rPr>
        <w:t>G</w:t>
      </w:r>
      <w:r w:rsidR="002C0213" w:rsidRPr="00D447B0">
        <w:rPr>
          <w:rFonts w:ascii="Calibri" w:hAnsi="Calibri" w:cs="Calibri"/>
          <w:b/>
          <w:bCs/>
          <w:sz w:val="24"/>
          <w:highlight w:val="yellow"/>
        </w:rPr>
        <w:t>–</w:t>
      </w:r>
      <w:r w:rsidRPr="00D447B0">
        <w:rPr>
          <w:rFonts w:ascii="Calibri" w:hAnsi="Calibri" w:cs="Calibri"/>
          <w:b/>
          <w:bCs/>
          <w:sz w:val="24"/>
          <w:highlight w:val="yellow"/>
        </w:rPr>
        <w:t>H</w:t>
      </w:r>
      <w:r w:rsidRPr="00D447B0">
        <w:rPr>
          <w:rFonts w:ascii="Calibri" w:hAnsi="Calibri" w:cs="Calibri"/>
          <w:sz w:val="24"/>
          <w:highlight w:val="yellow"/>
        </w:rPr>
        <w:t>).</w:t>
      </w:r>
    </w:p>
    <w:p w14:paraId="63CB56A6" w14:textId="77777777" w:rsidR="00360340" w:rsidRPr="00D447B0" w:rsidRDefault="00360340" w:rsidP="00EE2268"/>
    <w:p w14:paraId="0AC805EF" w14:textId="019864F9" w:rsidR="00360340" w:rsidRPr="00D447B0" w:rsidRDefault="00360340" w:rsidP="00E759C9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Apply </w:t>
      </w:r>
      <w:r w:rsidR="002C0213" w:rsidRPr="00D447B0">
        <w:rPr>
          <w:rFonts w:ascii="Calibri" w:hAnsi="Calibri" w:cs="Calibri"/>
          <w:sz w:val="24"/>
        </w:rPr>
        <w:t xml:space="preserve">five </w:t>
      </w:r>
      <w:r w:rsidRPr="00D447B0">
        <w:rPr>
          <w:rFonts w:ascii="Calibri" w:hAnsi="Calibri" w:cs="Calibri"/>
          <w:sz w:val="24"/>
        </w:rPr>
        <w:t>pulses at 30 mV with an interval of 1</w:t>
      </w:r>
      <w:r w:rsidR="00427B2E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s and a duration of 50 </w:t>
      </w:r>
      <w:proofErr w:type="spellStart"/>
      <w:r w:rsidRPr="00D447B0">
        <w:rPr>
          <w:rFonts w:ascii="Calibri" w:hAnsi="Calibri" w:cs="Calibri"/>
          <w:sz w:val="24"/>
        </w:rPr>
        <w:t>ms</w:t>
      </w:r>
      <w:proofErr w:type="spellEnd"/>
      <w:r w:rsidR="0005751B" w:rsidRPr="00D447B0">
        <w:rPr>
          <w:rFonts w:ascii="Calibri" w:hAnsi="Calibri" w:cs="Calibri"/>
          <w:sz w:val="24"/>
        </w:rPr>
        <w:t xml:space="preserve"> using a square wave pulse generator.</w:t>
      </w:r>
    </w:p>
    <w:p w14:paraId="36985D51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E40CECF" w14:textId="4E66510A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NOTE:</w:t>
      </w:r>
      <w:r w:rsidRPr="00D447B0">
        <w:rPr>
          <w:rFonts w:ascii="Calibri" w:hAnsi="Calibri" w:cs="Calibri"/>
          <w:b/>
          <w:bCs/>
          <w:sz w:val="24"/>
        </w:rPr>
        <w:t xml:space="preserve"> </w:t>
      </w:r>
      <w:r w:rsidR="00476242" w:rsidRPr="00D447B0">
        <w:rPr>
          <w:rFonts w:ascii="Calibri" w:hAnsi="Calibri" w:cs="Calibri"/>
          <w:sz w:val="24"/>
        </w:rPr>
        <w:t>Bear in mind</w:t>
      </w:r>
      <w:r w:rsidRPr="00D447B0">
        <w:rPr>
          <w:rFonts w:ascii="Calibri" w:hAnsi="Calibri" w:cs="Calibri"/>
          <w:sz w:val="24"/>
        </w:rPr>
        <w:t xml:space="preserve"> that brains in EUE experience a more effective electric field than those in IUE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>Hence, at a given DNA concentration, EUE results in higher efficiency of DNA transfer than IUE</w:t>
      </w:r>
      <w:r w:rsidR="00A33C18" w:rsidRPr="00D447B0">
        <w:rPr>
          <w:rFonts w:ascii="Calibri" w:hAnsi="Calibri" w:cs="Calibri"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and DNA concentrations need to be adjusted accordingly</w:t>
      </w:r>
      <w:r w:rsidR="00396903" w:rsidRPr="00D447B0">
        <w:rPr>
          <w:rFonts w:ascii="Calibri" w:hAnsi="Calibri" w:cs="Calibri"/>
          <w:sz w:val="24"/>
        </w:rPr>
        <w:t>.</w:t>
      </w:r>
    </w:p>
    <w:p w14:paraId="674AA1A1" w14:textId="77777777" w:rsidR="00360340" w:rsidRPr="00D447B0" w:rsidRDefault="00360340" w:rsidP="00EE2268"/>
    <w:p w14:paraId="352793CD" w14:textId="463FC965" w:rsidR="00360340" w:rsidRPr="00D447B0" w:rsidRDefault="003969E4" w:rsidP="00E759C9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If bilateral electroporation is desired, r</w:t>
      </w:r>
      <w:r w:rsidR="00360340" w:rsidRPr="00D447B0">
        <w:rPr>
          <w:rFonts w:ascii="Calibri" w:hAnsi="Calibri" w:cs="Calibri"/>
          <w:sz w:val="24"/>
        </w:rPr>
        <w:t xml:space="preserve">epeat steps </w:t>
      </w:r>
      <w:r w:rsidR="003D64A0" w:rsidRPr="00D447B0">
        <w:rPr>
          <w:rFonts w:ascii="Calibri" w:hAnsi="Calibri" w:cs="Calibri"/>
          <w:sz w:val="24"/>
        </w:rPr>
        <w:t>5.3</w:t>
      </w:r>
      <w:r w:rsidR="002C0213" w:rsidRPr="00D447B0">
        <w:rPr>
          <w:rFonts w:ascii="Calibri" w:hAnsi="Calibri" w:cs="Calibri"/>
          <w:sz w:val="24"/>
        </w:rPr>
        <w:t>–</w:t>
      </w:r>
      <w:r w:rsidR="003D64A0" w:rsidRPr="00D447B0">
        <w:rPr>
          <w:rFonts w:ascii="Calibri" w:hAnsi="Calibri" w:cs="Calibri"/>
          <w:sz w:val="24"/>
        </w:rPr>
        <w:t>5.4</w:t>
      </w:r>
      <w:r w:rsidR="00C340DE" w:rsidRPr="00D447B0">
        <w:rPr>
          <w:rFonts w:ascii="Calibri" w:hAnsi="Calibri" w:cs="Calibri"/>
          <w:sz w:val="24"/>
        </w:rPr>
        <w:t xml:space="preserve"> </w:t>
      </w:r>
      <w:r w:rsidR="00360340" w:rsidRPr="00D447B0">
        <w:rPr>
          <w:rFonts w:ascii="Calibri" w:hAnsi="Calibri" w:cs="Calibri"/>
          <w:sz w:val="24"/>
        </w:rPr>
        <w:t>with the cathode</w:t>
      </w:r>
      <w:r w:rsidR="00C70C4A" w:rsidRPr="00D447B0">
        <w:rPr>
          <w:rFonts w:ascii="Calibri" w:hAnsi="Calibri" w:cs="Calibri"/>
          <w:sz w:val="24"/>
        </w:rPr>
        <w:t xml:space="preserve"> and anode</w:t>
      </w:r>
      <w:r w:rsidR="00360340" w:rsidRPr="00D447B0">
        <w:rPr>
          <w:rFonts w:ascii="Calibri" w:hAnsi="Calibri" w:cs="Calibri"/>
          <w:sz w:val="24"/>
        </w:rPr>
        <w:t xml:space="preserve"> mirroring the previous position to target the contralateral cortex.</w:t>
      </w:r>
    </w:p>
    <w:p w14:paraId="4A5DF20B" w14:textId="241BAD00" w:rsidR="00360340" w:rsidRPr="00D447B0" w:rsidRDefault="00360340" w:rsidP="004170F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4C89252" w14:textId="06916511" w:rsidR="00A12451" w:rsidRPr="00D447B0" w:rsidRDefault="00A12451" w:rsidP="004170F1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NOTE: Since both ventricles were injected with DNA, cortices of both hemispheres were targeted.</w:t>
      </w:r>
    </w:p>
    <w:p w14:paraId="7B66BCF9" w14:textId="77777777" w:rsidR="00A12451" w:rsidRPr="00D447B0" w:rsidRDefault="00A12451" w:rsidP="004170F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1CF367F" w14:textId="65F117F3" w:rsidR="00360340" w:rsidRPr="00D447B0" w:rsidRDefault="00360340" w:rsidP="00D447B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Place the electroporated embryo in a 6 cm dish containing ice</w:t>
      </w:r>
      <w:r w:rsidR="00554936" w:rsidRPr="00D447B0">
        <w:rPr>
          <w:rFonts w:ascii="Calibri" w:hAnsi="Calibri" w:cs="Calibri"/>
          <w:sz w:val="24"/>
        </w:rPr>
        <w:t>-</w:t>
      </w:r>
      <w:r w:rsidRPr="00D447B0">
        <w:rPr>
          <w:rFonts w:ascii="Calibri" w:hAnsi="Calibri" w:cs="Calibri"/>
          <w:sz w:val="24"/>
        </w:rPr>
        <w:t>cold HBSS-G.</w:t>
      </w:r>
      <w:r w:rsid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Repeat steps </w:t>
      </w:r>
      <w:r w:rsidR="00D447B0" w:rsidRPr="00D447B0">
        <w:rPr>
          <w:rFonts w:ascii="Calibri" w:hAnsi="Calibri" w:cs="Calibri"/>
          <w:sz w:val="24"/>
        </w:rPr>
        <w:t>5.</w:t>
      </w:r>
      <w:r w:rsidRPr="00D447B0">
        <w:rPr>
          <w:rFonts w:ascii="Calibri" w:hAnsi="Calibri" w:cs="Calibri"/>
          <w:sz w:val="24"/>
        </w:rPr>
        <w:t>1</w:t>
      </w:r>
      <w:r w:rsidR="00781874" w:rsidRPr="00D447B0">
        <w:rPr>
          <w:rFonts w:ascii="Calibri" w:hAnsi="Calibri" w:cs="Calibri"/>
          <w:sz w:val="24"/>
        </w:rPr>
        <w:t>–</w:t>
      </w:r>
      <w:r w:rsidR="00D447B0" w:rsidRPr="00D447B0">
        <w:rPr>
          <w:rFonts w:ascii="Calibri" w:hAnsi="Calibri" w:cs="Calibri"/>
          <w:sz w:val="24"/>
        </w:rPr>
        <w:t>5.</w:t>
      </w:r>
      <w:r w:rsidRPr="00D447B0">
        <w:rPr>
          <w:rFonts w:ascii="Calibri" w:hAnsi="Calibri" w:cs="Calibri"/>
          <w:sz w:val="24"/>
        </w:rPr>
        <w:t>6 for all embryos required.</w:t>
      </w:r>
    </w:p>
    <w:p w14:paraId="756A6E37" w14:textId="77777777" w:rsidR="00360340" w:rsidRPr="00D447B0" w:rsidRDefault="00360340" w:rsidP="006F47C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F132A25" w14:textId="5568CFC0" w:rsidR="00360340" w:rsidRPr="00D447B0" w:rsidRDefault="00360340" w:rsidP="00357030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</w:rPr>
      </w:pPr>
      <w:r w:rsidRPr="00D447B0">
        <w:rPr>
          <w:rFonts w:ascii="Calibri" w:hAnsi="Calibri"/>
          <w:b/>
          <w:i/>
          <w:iCs/>
          <w:sz w:val="24"/>
          <w:highlight w:val="yellow"/>
        </w:rPr>
        <w:t>In</w:t>
      </w:r>
      <w:r w:rsidR="00357030" w:rsidRPr="00D447B0">
        <w:rPr>
          <w:rFonts w:ascii="Calibri" w:hAnsi="Calibri"/>
          <w:b/>
          <w:i/>
          <w:iCs/>
          <w:sz w:val="24"/>
          <w:highlight w:val="yellow"/>
        </w:rPr>
        <w:t xml:space="preserve"> </w:t>
      </w:r>
      <w:r w:rsidR="002249B8" w:rsidRPr="00D447B0">
        <w:rPr>
          <w:rFonts w:ascii="Calibri" w:hAnsi="Calibri"/>
          <w:b/>
          <w:i/>
          <w:iCs/>
          <w:sz w:val="24"/>
          <w:highlight w:val="yellow"/>
        </w:rPr>
        <w:t>utero</w:t>
      </w:r>
      <w:r w:rsidRPr="00D447B0">
        <w:rPr>
          <w:rFonts w:ascii="Calibri" w:hAnsi="Calibri"/>
          <w:b/>
          <w:i/>
          <w:iCs/>
          <w:sz w:val="24"/>
          <w:highlight w:val="yellow"/>
        </w:rPr>
        <w:t xml:space="preserve"> </w:t>
      </w:r>
      <w:r w:rsidRPr="00D447B0">
        <w:rPr>
          <w:rFonts w:ascii="Calibri" w:hAnsi="Calibri"/>
          <w:b/>
          <w:sz w:val="24"/>
          <w:highlight w:val="yellow"/>
        </w:rPr>
        <w:t xml:space="preserve">electroporation </w:t>
      </w:r>
      <w:r w:rsidR="00614090" w:rsidRPr="00D447B0">
        <w:rPr>
          <w:rFonts w:ascii="Calibri" w:hAnsi="Calibri"/>
          <w:b/>
          <w:sz w:val="24"/>
          <w:highlight w:val="yellow"/>
        </w:rPr>
        <w:t>(IUE)</w:t>
      </w:r>
    </w:p>
    <w:p w14:paraId="6D449226" w14:textId="77777777" w:rsidR="00360340" w:rsidRPr="00D447B0" w:rsidRDefault="00360340" w:rsidP="00EE2268">
      <w:pPr>
        <w:rPr>
          <w:b/>
        </w:rPr>
      </w:pPr>
    </w:p>
    <w:p w14:paraId="7AA7AB4B" w14:textId="6ACC7D43" w:rsidR="00360340" w:rsidRPr="00D447B0" w:rsidRDefault="00360340" w:rsidP="002B6989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lastRenderedPageBreak/>
        <w:t>Inject pregnant mouse with analgesic</w:t>
      </w:r>
      <w:r w:rsidR="00576844" w:rsidRPr="00D447B0">
        <w:rPr>
          <w:rFonts w:ascii="Calibri" w:hAnsi="Calibri" w:cs="Calibri"/>
          <w:sz w:val="24"/>
        </w:rPr>
        <w:t>;</w:t>
      </w:r>
      <w:r w:rsidRPr="00D447B0">
        <w:rPr>
          <w:rFonts w:ascii="Calibri" w:hAnsi="Calibri" w:cs="Calibri"/>
          <w:sz w:val="24"/>
        </w:rPr>
        <w:t xml:space="preserve"> </w:t>
      </w:r>
      <w:r w:rsidR="00030A39" w:rsidRPr="00D447B0">
        <w:rPr>
          <w:rFonts w:ascii="Calibri" w:hAnsi="Calibri" w:cs="Calibri"/>
          <w:sz w:val="24"/>
        </w:rPr>
        <w:t xml:space="preserve">50 </w:t>
      </w:r>
      <w:r w:rsidR="007B6646" w:rsidRPr="00D447B0">
        <w:rPr>
          <w:rFonts w:ascii="Calibri" w:hAnsi="Calibri" w:cs="Calibri"/>
          <w:sz w:val="24"/>
        </w:rPr>
        <w:t>µL</w:t>
      </w:r>
      <w:r w:rsidR="00030A39" w:rsidRPr="00D447B0">
        <w:rPr>
          <w:rFonts w:ascii="Calibri" w:hAnsi="Calibri" w:cs="Calibri"/>
          <w:sz w:val="24"/>
        </w:rPr>
        <w:t xml:space="preserve"> of</w:t>
      </w:r>
      <w:r w:rsidRPr="00D447B0">
        <w:rPr>
          <w:rFonts w:ascii="Calibri" w:hAnsi="Calibri" w:cs="Calibri"/>
          <w:sz w:val="24"/>
        </w:rPr>
        <w:t xml:space="preserve"> </w:t>
      </w:r>
      <w:r w:rsidR="00576844" w:rsidRPr="00D447B0">
        <w:rPr>
          <w:rFonts w:ascii="Calibri" w:hAnsi="Calibri" w:cs="Calibri"/>
          <w:sz w:val="24"/>
        </w:rPr>
        <w:t>buprenorphine (</w:t>
      </w:r>
      <w:r w:rsidRPr="00D447B0">
        <w:rPr>
          <w:rFonts w:ascii="Calibri" w:hAnsi="Calibri" w:cs="Calibri"/>
          <w:sz w:val="24"/>
        </w:rPr>
        <w:t>0</w:t>
      </w:r>
      <w:r w:rsidR="00432E8A" w:rsidRPr="00D447B0">
        <w:rPr>
          <w:rFonts w:ascii="Calibri" w:hAnsi="Calibri" w:cs="Calibri"/>
          <w:sz w:val="24"/>
        </w:rPr>
        <w:t>.</w:t>
      </w:r>
      <w:r w:rsidRPr="00D447B0">
        <w:rPr>
          <w:rFonts w:ascii="Calibri" w:hAnsi="Calibri" w:cs="Calibri"/>
          <w:sz w:val="24"/>
        </w:rPr>
        <w:t>1 mg/kg</w:t>
      </w:r>
      <w:r w:rsidR="00576844" w:rsidRPr="00D447B0">
        <w:rPr>
          <w:rFonts w:ascii="Calibri" w:hAnsi="Calibri" w:cs="Calibri"/>
          <w:sz w:val="24"/>
        </w:rPr>
        <w:t>)</w:t>
      </w:r>
      <w:r w:rsidRPr="00D447B0">
        <w:rPr>
          <w:rFonts w:ascii="Calibri" w:hAnsi="Calibri" w:cs="Calibri"/>
          <w:sz w:val="24"/>
        </w:rPr>
        <w:t xml:space="preserve"> </w:t>
      </w:r>
      <w:r w:rsidR="00357C9D" w:rsidRPr="00D447B0">
        <w:rPr>
          <w:rFonts w:ascii="Calibri" w:hAnsi="Calibri" w:cs="Calibri"/>
          <w:sz w:val="24"/>
        </w:rPr>
        <w:t xml:space="preserve">(see </w:t>
      </w:r>
      <w:r w:rsidR="00357C9D" w:rsidRPr="00D447B0">
        <w:rPr>
          <w:rFonts w:ascii="Calibri" w:hAnsi="Calibri" w:cs="Calibri"/>
          <w:b/>
          <w:bCs/>
          <w:sz w:val="24"/>
        </w:rPr>
        <w:t>Table of Materials</w:t>
      </w:r>
      <w:r w:rsidR="00357C9D" w:rsidRPr="00D447B0">
        <w:rPr>
          <w:rFonts w:ascii="Calibri" w:hAnsi="Calibri" w:cs="Calibri"/>
          <w:sz w:val="24"/>
        </w:rPr>
        <w:t xml:space="preserve">) </w:t>
      </w:r>
      <w:r w:rsidRPr="00D447B0">
        <w:rPr>
          <w:rFonts w:ascii="Calibri" w:hAnsi="Calibri" w:cs="Calibri"/>
          <w:sz w:val="24"/>
        </w:rPr>
        <w:t xml:space="preserve">subcutaneously, 20 </w:t>
      </w:r>
      <w:r w:rsidR="009152CC" w:rsidRPr="00D447B0">
        <w:rPr>
          <w:rFonts w:ascii="Calibri" w:hAnsi="Calibri" w:cs="Calibri"/>
          <w:sz w:val="24"/>
        </w:rPr>
        <w:t>min</w:t>
      </w:r>
      <w:r w:rsidRPr="00D447B0">
        <w:rPr>
          <w:rFonts w:ascii="Calibri" w:hAnsi="Calibri" w:cs="Calibri"/>
          <w:sz w:val="24"/>
        </w:rPr>
        <w:t xml:space="preserve"> before the procedure</w:t>
      </w:r>
      <w:r w:rsidR="00396903" w:rsidRPr="00D447B0">
        <w:rPr>
          <w:rFonts w:ascii="Calibri" w:hAnsi="Calibri" w:cs="Calibri"/>
          <w:sz w:val="24"/>
        </w:rPr>
        <w:t>.</w:t>
      </w:r>
    </w:p>
    <w:p w14:paraId="0D63673E" w14:textId="77777777" w:rsidR="00360340" w:rsidRPr="00D447B0" w:rsidRDefault="00360340" w:rsidP="006F47C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97C66E7" w14:textId="5327A4D3" w:rsidR="00360340" w:rsidRPr="00D447B0" w:rsidRDefault="00360340" w:rsidP="002B6989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Perform steps </w:t>
      </w:r>
      <w:r w:rsidR="006F47C5" w:rsidRPr="00D447B0">
        <w:rPr>
          <w:rFonts w:ascii="Calibri" w:hAnsi="Calibri" w:cs="Calibri"/>
          <w:sz w:val="24"/>
        </w:rPr>
        <w:t>4.1</w:t>
      </w:r>
      <w:r w:rsidR="00781874" w:rsidRPr="00D447B0">
        <w:rPr>
          <w:rFonts w:ascii="Calibri" w:hAnsi="Calibri" w:cs="Calibri"/>
          <w:sz w:val="24"/>
        </w:rPr>
        <w:t>–</w:t>
      </w:r>
      <w:r w:rsidR="006F47C5" w:rsidRPr="00D447B0">
        <w:rPr>
          <w:rFonts w:ascii="Calibri" w:hAnsi="Calibri" w:cs="Calibri"/>
          <w:sz w:val="24"/>
        </w:rPr>
        <w:t>4.8</w:t>
      </w:r>
      <w:r w:rsidRPr="00D447B0">
        <w:rPr>
          <w:rFonts w:ascii="Calibri" w:hAnsi="Calibri" w:cs="Calibri"/>
          <w:sz w:val="24"/>
        </w:rPr>
        <w:t xml:space="preserve"> from the </w:t>
      </w:r>
      <w:r w:rsidR="000C5A19" w:rsidRPr="00D447B0">
        <w:rPr>
          <w:rFonts w:ascii="Calibri" w:hAnsi="Calibri" w:cs="Calibri"/>
          <w:sz w:val="24"/>
        </w:rPr>
        <w:t xml:space="preserve">embryo </w:t>
      </w:r>
      <w:r w:rsidRPr="00D447B0">
        <w:rPr>
          <w:rFonts w:ascii="Calibri" w:hAnsi="Calibri" w:cs="Calibri"/>
          <w:sz w:val="24"/>
        </w:rPr>
        <w:t>extraction section</w:t>
      </w:r>
      <w:r w:rsidR="00396903" w:rsidRPr="00D447B0">
        <w:rPr>
          <w:rFonts w:ascii="Calibri" w:hAnsi="Calibri" w:cs="Calibri"/>
          <w:sz w:val="24"/>
        </w:rPr>
        <w:t>.</w:t>
      </w:r>
    </w:p>
    <w:p w14:paraId="74847A4A" w14:textId="77777777" w:rsidR="00360340" w:rsidRPr="00D447B0" w:rsidRDefault="00360340" w:rsidP="00EE2268">
      <w:pPr>
        <w:rPr>
          <w:bCs/>
        </w:rPr>
      </w:pPr>
    </w:p>
    <w:p w14:paraId="195468F0" w14:textId="4FDC935B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Cs/>
          <w:sz w:val="24"/>
        </w:rPr>
      </w:pPr>
      <w:r w:rsidRPr="00D447B0">
        <w:rPr>
          <w:rFonts w:ascii="Calibri" w:hAnsi="Calibri" w:cs="Calibri"/>
          <w:bCs/>
          <w:sz w:val="24"/>
        </w:rPr>
        <w:t>NOTE: Avoid leaving embryos exposed unnecessarily by covering them with sterile gauze soaked in warm saline.</w:t>
      </w:r>
    </w:p>
    <w:p w14:paraId="564A82FF" w14:textId="77777777" w:rsidR="00360340" w:rsidRPr="00D447B0" w:rsidRDefault="00360340" w:rsidP="00DA20CD">
      <w:pPr>
        <w:pStyle w:val="ListParagraph"/>
        <w:ind w:left="0"/>
        <w:jc w:val="both"/>
        <w:rPr>
          <w:rFonts w:ascii="Calibri" w:hAnsi="Calibri" w:cs="Calibri"/>
          <w:bCs/>
          <w:sz w:val="24"/>
        </w:rPr>
      </w:pPr>
    </w:p>
    <w:p w14:paraId="0E205260" w14:textId="591A77D5" w:rsidR="00932488" w:rsidRPr="00D447B0" w:rsidRDefault="00360340" w:rsidP="00DA20C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Using fingertips, gently rotate </w:t>
      </w:r>
      <w:r w:rsidR="004D7FBC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 xml:space="preserve">embryo inside the uterus until lambdoidal and sagittal sutures </w:t>
      </w:r>
      <w:r w:rsidR="00506D69" w:rsidRPr="00D447B0">
        <w:rPr>
          <w:rFonts w:ascii="Calibri" w:hAnsi="Calibri" w:cs="Calibri"/>
          <w:sz w:val="24"/>
          <w:highlight w:val="yellow"/>
        </w:rPr>
        <w:t xml:space="preserve">are located </w:t>
      </w:r>
      <w:r w:rsidRPr="00D447B0">
        <w:rPr>
          <w:rFonts w:ascii="Calibri" w:hAnsi="Calibri" w:cs="Calibri"/>
          <w:sz w:val="24"/>
          <w:highlight w:val="yellow"/>
        </w:rPr>
        <w:t>(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D01BBC" w:rsidRPr="00D447B0">
        <w:rPr>
          <w:rFonts w:ascii="Calibri" w:hAnsi="Calibri" w:cs="Calibri"/>
          <w:b/>
          <w:bCs/>
          <w:sz w:val="24"/>
          <w:highlight w:val="yellow"/>
        </w:rPr>
        <w:t>2</w:t>
      </w:r>
      <w:r w:rsidRPr="00D447B0">
        <w:rPr>
          <w:rFonts w:ascii="Calibri" w:hAnsi="Calibri" w:cs="Calibri"/>
          <w:b/>
          <w:bCs/>
          <w:sz w:val="24"/>
          <w:highlight w:val="yellow"/>
        </w:rPr>
        <w:t>J</w:t>
      </w:r>
      <w:r w:rsidRPr="00D447B0">
        <w:rPr>
          <w:rFonts w:ascii="Calibri" w:hAnsi="Calibri" w:cs="Calibri"/>
          <w:sz w:val="24"/>
          <w:highlight w:val="yellow"/>
        </w:rPr>
        <w:t>)</w:t>
      </w:r>
      <w:r w:rsidR="00396903" w:rsidRPr="00D447B0">
        <w:rPr>
          <w:rFonts w:ascii="Calibri" w:hAnsi="Calibri" w:cs="Calibri"/>
          <w:sz w:val="24"/>
          <w:highlight w:val="yellow"/>
        </w:rPr>
        <w:t>.</w:t>
      </w:r>
      <w:r w:rsidR="006057EE" w:rsidRPr="00D447B0">
        <w:rPr>
          <w:rFonts w:ascii="Calibri" w:hAnsi="Calibri" w:cs="Calibri"/>
          <w:sz w:val="24"/>
          <w:highlight w:val="yellow"/>
        </w:rPr>
        <w:t xml:space="preserve"> Carefully insert DNA/Fast Green glass capillary through the uterine wall and embryo</w:t>
      </w:r>
      <w:r w:rsidR="0033576D" w:rsidRPr="00D447B0">
        <w:rPr>
          <w:rFonts w:ascii="Calibri" w:hAnsi="Calibri" w:cs="Calibri"/>
          <w:sz w:val="24"/>
          <w:highlight w:val="yellow"/>
        </w:rPr>
        <w:t>'</w:t>
      </w:r>
      <w:r w:rsidR="006057EE" w:rsidRPr="00D447B0">
        <w:rPr>
          <w:rFonts w:ascii="Calibri" w:hAnsi="Calibri" w:cs="Calibri"/>
          <w:sz w:val="24"/>
          <w:highlight w:val="yellow"/>
        </w:rPr>
        <w:t>s skull into the lateral ventricle and inject 2</w:t>
      </w:r>
      <w:r w:rsidR="00057D66" w:rsidRPr="00D447B0">
        <w:rPr>
          <w:rFonts w:ascii="Calibri" w:hAnsi="Calibri" w:cs="Calibri"/>
          <w:sz w:val="24"/>
          <w:highlight w:val="yellow"/>
        </w:rPr>
        <w:t>–</w:t>
      </w:r>
      <w:r w:rsidR="006057EE" w:rsidRPr="00D447B0">
        <w:rPr>
          <w:rFonts w:ascii="Calibri" w:hAnsi="Calibri" w:cs="Calibri"/>
          <w:sz w:val="24"/>
          <w:highlight w:val="yellow"/>
        </w:rPr>
        <w:t>3 µL of DNA plasmid mix (</w:t>
      </w:r>
      <w:r w:rsidR="006057EE" w:rsidRPr="00D447B0">
        <w:rPr>
          <w:rFonts w:ascii="Calibri" w:hAnsi="Calibri" w:cs="Calibri"/>
          <w:b/>
          <w:bCs/>
          <w:sz w:val="24"/>
          <w:highlight w:val="yellow"/>
        </w:rPr>
        <w:t>Figure 1</w:t>
      </w:r>
      <w:proofErr w:type="gramStart"/>
      <w:r w:rsidR="006057EE" w:rsidRPr="00D447B0">
        <w:rPr>
          <w:rFonts w:ascii="Calibri" w:hAnsi="Calibri" w:cs="Calibri"/>
          <w:b/>
          <w:bCs/>
          <w:sz w:val="24"/>
          <w:highlight w:val="yellow"/>
        </w:rPr>
        <w:t>A</w:t>
      </w:r>
      <w:r w:rsidR="002D6FF7" w:rsidRPr="00D447B0">
        <w:rPr>
          <w:rFonts w:ascii="Calibri" w:hAnsi="Calibri" w:cs="Calibri"/>
          <w:sz w:val="24"/>
          <w:highlight w:val="yellow"/>
        </w:rPr>
        <w:t>,</w:t>
      </w:r>
      <w:r w:rsidR="006057EE" w:rsidRPr="00D447B0">
        <w:rPr>
          <w:rFonts w:ascii="Calibri" w:hAnsi="Calibri" w:cs="Calibri"/>
          <w:b/>
          <w:bCs/>
          <w:sz w:val="24"/>
          <w:highlight w:val="yellow"/>
        </w:rPr>
        <w:t>C</w:t>
      </w:r>
      <w:proofErr w:type="gramEnd"/>
      <w:r w:rsidR="006057EE" w:rsidRPr="00D447B0">
        <w:rPr>
          <w:rFonts w:ascii="Calibri" w:hAnsi="Calibri" w:cs="Calibri"/>
          <w:sz w:val="24"/>
          <w:highlight w:val="yellow"/>
        </w:rPr>
        <w:t>) into either one or both ventricles as desired (</w:t>
      </w:r>
      <w:r w:rsidR="006057EE" w:rsidRPr="00D447B0">
        <w:rPr>
          <w:rFonts w:ascii="Calibri" w:hAnsi="Calibri" w:cs="Calibri"/>
          <w:b/>
          <w:bCs/>
          <w:sz w:val="24"/>
          <w:highlight w:val="yellow"/>
        </w:rPr>
        <w:t>Figure 2K</w:t>
      </w:r>
      <w:r w:rsidR="00057D66" w:rsidRPr="00D447B0">
        <w:rPr>
          <w:rFonts w:ascii="Calibri" w:hAnsi="Calibri" w:cs="Calibri"/>
          <w:b/>
          <w:bCs/>
          <w:sz w:val="24"/>
          <w:highlight w:val="yellow"/>
        </w:rPr>
        <w:t>–</w:t>
      </w:r>
      <w:r w:rsidR="006057EE" w:rsidRPr="00D447B0">
        <w:rPr>
          <w:rFonts w:ascii="Calibri" w:hAnsi="Calibri" w:cs="Calibri"/>
          <w:b/>
          <w:bCs/>
          <w:sz w:val="24"/>
          <w:highlight w:val="yellow"/>
        </w:rPr>
        <w:t>L</w:t>
      </w:r>
      <w:r w:rsidR="006057EE" w:rsidRPr="00D447B0">
        <w:rPr>
          <w:rFonts w:ascii="Calibri" w:hAnsi="Calibri" w:cs="Calibri"/>
          <w:sz w:val="24"/>
          <w:highlight w:val="yellow"/>
        </w:rPr>
        <w:t>).</w:t>
      </w:r>
    </w:p>
    <w:p w14:paraId="53BC4284" w14:textId="77777777" w:rsidR="00360340" w:rsidRPr="00D447B0" w:rsidRDefault="00360340" w:rsidP="004D7FBC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4675B7EE" w14:textId="64A83AD0" w:rsidR="00360340" w:rsidRPr="00D447B0" w:rsidRDefault="00360340" w:rsidP="00EA2C62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</w:rPr>
        <w:t>NOTE: Excessive finger pressure on uterine horns could lead to amniotic sack collapse</w:t>
      </w:r>
      <w:r w:rsidR="00EA2C62" w:rsidRPr="00D447B0">
        <w:rPr>
          <w:rFonts w:ascii="Calibri" w:hAnsi="Calibri" w:cs="Calibri"/>
          <w:sz w:val="24"/>
        </w:rPr>
        <w:t>.</w:t>
      </w:r>
    </w:p>
    <w:p w14:paraId="7042DC63" w14:textId="77777777" w:rsidR="00360340" w:rsidRPr="00D447B0" w:rsidRDefault="00360340" w:rsidP="00E178A4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500DB67A" w14:textId="6773FCC6" w:rsidR="00360340" w:rsidRPr="00D447B0" w:rsidRDefault="00360340" w:rsidP="004D7FBC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Hold the </w:t>
      </w:r>
      <w:r w:rsidR="003C1504" w:rsidRPr="00D447B0">
        <w:rPr>
          <w:rFonts w:ascii="Calibri" w:hAnsi="Calibri" w:cs="Calibri"/>
          <w:sz w:val="24"/>
          <w:highlight w:val="yellow"/>
        </w:rPr>
        <w:t>embryo's head</w:t>
      </w:r>
      <w:r w:rsidRPr="00D447B0">
        <w:rPr>
          <w:rFonts w:ascii="Calibri" w:hAnsi="Calibri" w:cs="Calibri"/>
          <w:sz w:val="24"/>
          <w:highlight w:val="yellow"/>
        </w:rPr>
        <w:t xml:space="preserve"> between platinum </w:t>
      </w:r>
      <w:r w:rsidR="00BD1ECD" w:rsidRPr="00D447B0">
        <w:rPr>
          <w:rFonts w:ascii="Calibri" w:hAnsi="Calibri" w:cs="Calibri"/>
          <w:sz w:val="24"/>
          <w:highlight w:val="yellow"/>
        </w:rPr>
        <w:t>tweezer electrodes</w:t>
      </w:r>
      <w:r w:rsidRPr="00D447B0">
        <w:rPr>
          <w:rFonts w:ascii="Calibri" w:hAnsi="Calibri" w:cs="Calibri"/>
          <w:sz w:val="24"/>
          <w:highlight w:val="yellow"/>
        </w:rPr>
        <w:t xml:space="preserve"> at the appropriate angle to target the desired brain area (60° angle in this case), with the cathode facing the area where the DNA transfer is intended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="0072272A" w:rsidRPr="00D447B0">
        <w:rPr>
          <w:rFonts w:ascii="Calibri" w:hAnsi="Calibri" w:cs="Calibri"/>
          <w:sz w:val="24"/>
          <w:highlight w:val="yellow"/>
        </w:rPr>
        <w:t xml:space="preserve">Avoid </w:t>
      </w:r>
      <w:r w:rsidRPr="00D447B0">
        <w:rPr>
          <w:rFonts w:ascii="Calibri" w:hAnsi="Calibri" w:cs="Calibri"/>
          <w:sz w:val="24"/>
          <w:highlight w:val="yellow"/>
        </w:rPr>
        <w:t>squeezing the uterus</w:t>
      </w:r>
      <w:r w:rsidR="00F76B7B" w:rsidRPr="00D447B0">
        <w:rPr>
          <w:rFonts w:ascii="Calibri" w:hAnsi="Calibri" w:cs="Calibri"/>
          <w:sz w:val="24"/>
          <w:highlight w:val="yellow"/>
        </w:rPr>
        <w:t xml:space="preserve"> since it may cause the collapse of the amniotic sack</w:t>
      </w:r>
      <w:r w:rsidRPr="00D447B0">
        <w:rPr>
          <w:rFonts w:ascii="Calibri" w:hAnsi="Calibri" w:cs="Calibri"/>
          <w:sz w:val="24"/>
          <w:highlight w:val="yellow"/>
        </w:rPr>
        <w:t xml:space="preserve"> (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D01BBC" w:rsidRPr="00D447B0">
        <w:rPr>
          <w:rFonts w:ascii="Calibri" w:hAnsi="Calibri" w:cs="Calibri"/>
          <w:b/>
          <w:bCs/>
          <w:sz w:val="24"/>
          <w:highlight w:val="yellow"/>
        </w:rPr>
        <w:t>2</w:t>
      </w:r>
      <w:r w:rsidRPr="00D447B0">
        <w:rPr>
          <w:rFonts w:ascii="Calibri" w:hAnsi="Calibri" w:cs="Calibri"/>
          <w:b/>
          <w:bCs/>
          <w:sz w:val="24"/>
          <w:highlight w:val="yellow"/>
        </w:rPr>
        <w:t>M</w:t>
      </w:r>
      <w:r w:rsidRPr="00D447B0">
        <w:rPr>
          <w:rFonts w:ascii="Calibri" w:hAnsi="Calibri" w:cs="Calibri"/>
          <w:sz w:val="24"/>
          <w:highlight w:val="yellow"/>
        </w:rPr>
        <w:t>).</w:t>
      </w:r>
    </w:p>
    <w:p w14:paraId="391E518B" w14:textId="77777777" w:rsidR="00360340" w:rsidRPr="00D447B0" w:rsidRDefault="00360340" w:rsidP="00EE2268"/>
    <w:p w14:paraId="5B2B1890" w14:textId="67B512F7" w:rsidR="00360340" w:rsidRPr="00D447B0" w:rsidRDefault="00360340" w:rsidP="00791C23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Apply </w:t>
      </w:r>
      <w:r w:rsidR="00057D66" w:rsidRPr="00D447B0">
        <w:rPr>
          <w:rFonts w:ascii="Calibri" w:hAnsi="Calibri" w:cs="Calibri"/>
          <w:sz w:val="24"/>
        </w:rPr>
        <w:t xml:space="preserve">five </w:t>
      </w:r>
      <w:r w:rsidRPr="00D447B0">
        <w:rPr>
          <w:rFonts w:ascii="Calibri" w:hAnsi="Calibri" w:cs="Calibri"/>
          <w:sz w:val="24"/>
        </w:rPr>
        <w:t xml:space="preserve">pulses at 35 mV with an interval of 600 </w:t>
      </w:r>
      <w:proofErr w:type="spellStart"/>
      <w:r w:rsidRPr="00D447B0">
        <w:rPr>
          <w:rFonts w:ascii="Calibri" w:hAnsi="Calibri" w:cs="Calibri"/>
          <w:sz w:val="24"/>
        </w:rPr>
        <w:t>ms</w:t>
      </w:r>
      <w:proofErr w:type="spellEnd"/>
      <w:r w:rsidRPr="00D447B0">
        <w:rPr>
          <w:rFonts w:ascii="Calibri" w:hAnsi="Calibri" w:cs="Calibri"/>
          <w:sz w:val="24"/>
        </w:rPr>
        <w:t xml:space="preserve"> and a duration of 50 </w:t>
      </w:r>
      <w:proofErr w:type="spellStart"/>
      <w:r w:rsidRPr="00D447B0">
        <w:rPr>
          <w:rFonts w:ascii="Calibri" w:hAnsi="Calibri" w:cs="Calibri"/>
          <w:sz w:val="24"/>
        </w:rPr>
        <w:t>ms</w:t>
      </w:r>
      <w:proofErr w:type="spellEnd"/>
      <w:r w:rsidR="0005751B" w:rsidRPr="00D447B0">
        <w:rPr>
          <w:rFonts w:ascii="Calibri" w:hAnsi="Calibri" w:cs="Calibri"/>
          <w:sz w:val="24"/>
        </w:rPr>
        <w:t xml:space="preserve"> using a square wave pulse generator</w:t>
      </w:r>
      <w:r w:rsidRPr="00D447B0">
        <w:rPr>
          <w:rFonts w:ascii="Calibri" w:hAnsi="Calibri" w:cs="Calibri"/>
          <w:sz w:val="24"/>
        </w:rPr>
        <w:t>.</w:t>
      </w:r>
    </w:p>
    <w:p w14:paraId="1C4E63D5" w14:textId="77777777" w:rsidR="00FF68A6" w:rsidRPr="00D447B0" w:rsidRDefault="00FF68A6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25663CD" w14:textId="28A5822C" w:rsidR="00FF68A6" w:rsidRPr="00D447B0" w:rsidRDefault="00461AEC" w:rsidP="002046C2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If both lateral ventricles were injected, r</w:t>
      </w:r>
      <w:r w:rsidR="00FF68A6" w:rsidRPr="00D447B0">
        <w:rPr>
          <w:rFonts w:ascii="Calibri" w:hAnsi="Calibri" w:cs="Calibri"/>
          <w:sz w:val="24"/>
        </w:rPr>
        <w:t xml:space="preserve">epeat steps </w:t>
      </w:r>
      <w:r w:rsidR="00B11162" w:rsidRPr="00D447B0">
        <w:rPr>
          <w:rFonts w:ascii="Calibri" w:hAnsi="Calibri" w:cs="Calibri"/>
          <w:sz w:val="24"/>
        </w:rPr>
        <w:t>6.</w:t>
      </w:r>
      <w:r w:rsidR="00FF68A6" w:rsidRPr="00D447B0">
        <w:rPr>
          <w:rFonts w:ascii="Calibri" w:hAnsi="Calibri" w:cs="Calibri"/>
          <w:sz w:val="24"/>
        </w:rPr>
        <w:t>5</w:t>
      </w:r>
      <w:r w:rsidR="00057D66" w:rsidRPr="00D447B0">
        <w:rPr>
          <w:rFonts w:ascii="Calibri" w:hAnsi="Calibri" w:cs="Calibri"/>
          <w:sz w:val="24"/>
        </w:rPr>
        <w:t>–</w:t>
      </w:r>
      <w:r w:rsidR="00B11162" w:rsidRPr="00D447B0">
        <w:rPr>
          <w:rFonts w:ascii="Calibri" w:hAnsi="Calibri" w:cs="Calibri"/>
          <w:sz w:val="24"/>
        </w:rPr>
        <w:t>6.</w:t>
      </w:r>
      <w:r w:rsidR="00FF68A6" w:rsidRPr="00D447B0">
        <w:rPr>
          <w:rFonts w:ascii="Calibri" w:hAnsi="Calibri" w:cs="Calibri"/>
          <w:sz w:val="24"/>
        </w:rPr>
        <w:t>6 with the cathode and anode mirroring the previous position to target the contralateral cortex.</w:t>
      </w:r>
    </w:p>
    <w:p w14:paraId="1F5A28B4" w14:textId="77777777" w:rsidR="00360340" w:rsidRPr="00D447B0" w:rsidRDefault="00360340" w:rsidP="00B11162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60D83371" w14:textId="707F8FCC" w:rsidR="00360340" w:rsidRPr="00D447B0" w:rsidRDefault="00360340" w:rsidP="002046C2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Repeat steps </w:t>
      </w:r>
      <w:r w:rsidR="006D03D2" w:rsidRPr="00D447B0">
        <w:rPr>
          <w:rFonts w:ascii="Calibri" w:hAnsi="Calibri" w:cs="Calibri"/>
          <w:sz w:val="24"/>
        </w:rPr>
        <w:t>6.</w:t>
      </w:r>
      <w:r w:rsidRPr="00D447B0">
        <w:rPr>
          <w:rFonts w:ascii="Calibri" w:hAnsi="Calibri" w:cs="Calibri"/>
          <w:sz w:val="24"/>
        </w:rPr>
        <w:t>3</w:t>
      </w:r>
      <w:r w:rsidR="00057D66" w:rsidRPr="00D447B0">
        <w:rPr>
          <w:rFonts w:ascii="Calibri" w:hAnsi="Calibri" w:cs="Calibri"/>
          <w:sz w:val="24"/>
        </w:rPr>
        <w:t>–</w:t>
      </w:r>
      <w:r w:rsidR="006D03D2" w:rsidRPr="00D447B0">
        <w:rPr>
          <w:rFonts w:ascii="Calibri" w:hAnsi="Calibri" w:cs="Calibri"/>
          <w:sz w:val="24"/>
        </w:rPr>
        <w:t>6.</w:t>
      </w:r>
      <w:r w:rsidRPr="00D447B0">
        <w:rPr>
          <w:rFonts w:ascii="Calibri" w:hAnsi="Calibri" w:cs="Calibri"/>
          <w:sz w:val="24"/>
        </w:rPr>
        <w:t>6 for all embryos required.</w:t>
      </w:r>
    </w:p>
    <w:p w14:paraId="613A5CC7" w14:textId="77777777" w:rsidR="00360340" w:rsidRPr="00D447B0" w:rsidRDefault="00360340" w:rsidP="00B11162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41BFE530" w14:textId="68BC7FB1" w:rsidR="00461AEC" w:rsidRPr="00D447B0" w:rsidRDefault="00360340" w:rsidP="002046C2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Once all </w:t>
      </w:r>
      <w:r w:rsidR="00057D66" w:rsidRPr="00D447B0">
        <w:rPr>
          <w:rFonts w:ascii="Calibri" w:hAnsi="Calibri" w:cs="Calibri"/>
          <w:sz w:val="24"/>
          <w:highlight w:val="yellow"/>
        </w:rPr>
        <w:t xml:space="preserve">the </w:t>
      </w:r>
      <w:r w:rsidR="00461AEC" w:rsidRPr="00D447B0">
        <w:rPr>
          <w:rFonts w:ascii="Calibri" w:hAnsi="Calibri" w:cs="Calibri"/>
          <w:sz w:val="24"/>
          <w:highlight w:val="yellow"/>
        </w:rPr>
        <w:t xml:space="preserve">required </w:t>
      </w:r>
      <w:r w:rsidRPr="00D447B0">
        <w:rPr>
          <w:rFonts w:ascii="Calibri" w:hAnsi="Calibri" w:cs="Calibri"/>
          <w:sz w:val="24"/>
          <w:highlight w:val="yellow"/>
        </w:rPr>
        <w:t xml:space="preserve">embryos have been electroporated, use </w:t>
      </w:r>
      <w:r w:rsidR="009C03F1" w:rsidRPr="00D447B0">
        <w:rPr>
          <w:rFonts w:ascii="Calibri" w:hAnsi="Calibri" w:cs="Calibri"/>
          <w:sz w:val="24"/>
          <w:highlight w:val="yellow"/>
        </w:rPr>
        <w:t xml:space="preserve">a </w:t>
      </w:r>
      <w:r w:rsidRPr="00D447B0">
        <w:rPr>
          <w:rFonts w:ascii="Calibri" w:hAnsi="Calibri" w:cs="Calibri"/>
          <w:sz w:val="24"/>
          <w:highlight w:val="yellow"/>
        </w:rPr>
        <w:t>saline</w:t>
      </w:r>
      <w:r w:rsidR="009C03F1" w:rsidRPr="00D447B0">
        <w:rPr>
          <w:rFonts w:ascii="Calibri" w:hAnsi="Calibri" w:cs="Calibri"/>
          <w:sz w:val="24"/>
          <w:highlight w:val="yellow"/>
        </w:rPr>
        <w:t>-</w:t>
      </w:r>
      <w:r w:rsidRPr="00D447B0">
        <w:rPr>
          <w:rFonts w:ascii="Calibri" w:hAnsi="Calibri" w:cs="Calibri"/>
          <w:sz w:val="24"/>
          <w:highlight w:val="yellow"/>
        </w:rPr>
        <w:t xml:space="preserve">soaked </w:t>
      </w:r>
      <w:r w:rsidR="00B3635C" w:rsidRPr="00D447B0">
        <w:rPr>
          <w:rFonts w:ascii="Calibri" w:hAnsi="Calibri" w:cs="Calibri"/>
          <w:sz w:val="24"/>
          <w:highlight w:val="yellow"/>
        </w:rPr>
        <w:t>cotton bud</w:t>
      </w:r>
      <w:r w:rsidRPr="00D447B0">
        <w:rPr>
          <w:rFonts w:ascii="Calibri" w:hAnsi="Calibri" w:cs="Calibri"/>
          <w:sz w:val="24"/>
          <w:highlight w:val="yellow"/>
        </w:rPr>
        <w:t xml:space="preserve"> to </w:t>
      </w:r>
      <w:r w:rsidR="009C03F1" w:rsidRPr="00D447B0">
        <w:rPr>
          <w:rFonts w:ascii="Calibri" w:hAnsi="Calibri" w:cs="Calibri"/>
          <w:sz w:val="24"/>
          <w:highlight w:val="yellow"/>
        </w:rPr>
        <w:t>place uterine horns back inside the abdominal cavity gentl</w:t>
      </w:r>
      <w:r w:rsidRPr="00D447B0">
        <w:rPr>
          <w:rFonts w:ascii="Calibri" w:hAnsi="Calibri" w:cs="Calibri"/>
          <w:sz w:val="24"/>
          <w:highlight w:val="yellow"/>
        </w:rPr>
        <w:t>y</w:t>
      </w:r>
      <w:r w:rsidR="001F364E" w:rsidRPr="00D447B0">
        <w:rPr>
          <w:rFonts w:ascii="Calibri" w:hAnsi="Calibri" w:cs="Calibri"/>
          <w:sz w:val="24"/>
          <w:highlight w:val="yellow"/>
        </w:rPr>
        <w:t>.</w:t>
      </w:r>
    </w:p>
    <w:p w14:paraId="3E920EEE" w14:textId="5BDA931F" w:rsidR="00461AEC" w:rsidRPr="00D447B0" w:rsidRDefault="00461AEC" w:rsidP="009C03F1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17061942" w14:textId="2932A7B1" w:rsidR="00360340" w:rsidRPr="00D447B0" w:rsidRDefault="00461AEC" w:rsidP="009C03F1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N</w:t>
      </w:r>
      <w:r w:rsidR="00BD1ECD" w:rsidRPr="00D447B0">
        <w:rPr>
          <w:rFonts w:ascii="Calibri" w:hAnsi="Calibri" w:cs="Calibri"/>
          <w:sz w:val="24"/>
        </w:rPr>
        <w:t>OTE</w:t>
      </w:r>
      <w:r w:rsidRPr="00D447B0">
        <w:rPr>
          <w:rFonts w:ascii="Calibri" w:hAnsi="Calibri" w:cs="Calibri"/>
          <w:sz w:val="24"/>
        </w:rPr>
        <w:t xml:space="preserve">: </w:t>
      </w:r>
      <w:r w:rsidR="009C03F1" w:rsidRPr="00D447B0">
        <w:rPr>
          <w:rFonts w:ascii="Calibri" w:hAnsi="Calibri" w:cs="Calibri"/>
          <w:sz w:val="24"/>
        </w:rPr>
        <w:t>The a</w:t>
      </w:r>
      <w:r w:rsidRPr="00D447B0">
        <w:rPr>
          <w:rFonts w:ascii="Calibri" w:hAnsi="Calibri" w:cs="Calibri"/>
          <w:sz w:val="24"/>
        </w:rPr>
        <w:t xml:space="preserve">ddition of saline solution into </w:t>
      </w:r>
      <w:r w:rsidR="009C03F1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peritoneal cavity will help uterine horns slide back into position.</w:t>
      </w:r>
    </w:p>
    <w:p w14:paraId="6003C015" w14:textId="77777777" w:rsidR="00360340" w:rsidRPr="00D447B0" w:rsidRDefault="00360340" w:rsidP="009C03F1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0AECCDEF" w14:textId="785442E2" w:rsidR="00360340" w:rsidRPr="00D447B0" w:rsidRDefault="00360340" w:rsidP="002046C2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Suture muscle and skin</w:t>
      </w:r>
      <w:r w:rsidR="0062609A" w:rsidRPr="00D447B0">
        <w:rPr>
          <w:rFonts w:ascii="Calibri" w:hAnsi="Calibri" w:cs="Calibri"/>
          <w:sz w:val="24"/>
          <w:highlight w:val="yellow"/>
        </w:rPr>
        <w:t xml:space="preserve"> incisions</w:t>
      </w:r>
      <w:r w:rsidRPr="00D447B0">
        <w:rPr>
          <w:rFonts w:ascii="Calibri" w:hAnsi="Calibri" w:cs="Calibri"/>
          <w:sz w:val="24"/>
          <w:highlight w:val="yellow"/>
        </w:rPr>
        <w:t xml:space="preserve"> using 5-0 suture material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>Use suture clips to secure the wound</w:t>
      </w:r>
      <w:r w:rsidR="00133DE1" w:rsidRPr="00D447B0">
        <w:rPr>
          <w:rFonts w:ascii="Calibri" w:hAnsi="Calibri" w:cs="Calibri"/>
          <w:sz w:val="24"/>
          <w:highlight w:val="yellow"/>
        </w:rPr>
        <w:t xml:space="preserve"> and </w:t>
      </w:r>
      <w:r w:rsidR="00461AEC" w:rsidRPr="00D447B0">
        <w:rPr>
          <w:rFonts w:ascii="Calibri" w:hAnsi="Calibri" w:cs="Calibri"/>
          <w:sz w:val="24"/>
          <w:highlight w:val="yellow"/>
        </w:rPr>
        <w:t xml:space="preserve">disinfect </w:t>
      </w:r>
      <w:r w:rsidR="009C03F1" w:rsidRPr="00D447B0">
        <w:rPr>
          <w:rFonts w:ascii="Calibri" w:hAnsi="Calibri" w:cs="Calibri"/>
          <w:sz w:val="24"/>
          <w:highlight w:val="yellow"/>
        </w:rPr>
        <w:t xml:space="preserve">the </w:t>
      </w:r>
      <w:r w:rsidR="00461AEC" w:rsidRPr="00D447B0">
        <w:rPr>
          <w:rFonts w:ascii="Calibri" w:hAnsi="Calibri" w:cs="Calibri"/>
          <w:sz w:val="24"/>
          <w:highlight w:val="yellow"/>
        </w:rPr>
        <w:t xml:space="preserve">suture </w:t>
      </w:r>
      <w:r w:rsidR="00133DE1" w:rsidRPr="00D447B0">
        <w:rPr>
          <w:rFonts w:ascii="Calibri" w:hAnsi="Calibri" w:cs="Calibri"/>
          <w:sz w:val="24"/>
          <w:highlight w:val="yellow"/>
        </w:rPr>
        <w:t xml:space="preserve">wound </w:t>
      </w:r>
      <w:r w:rsidR="00461AEC" w:rsidRPr="00D447B0">
        <w:rPr>
          <w:rFonts w:ascii="Calibri" w:hAnsi="Calibri" w:cs="Calibri"/>
          <w:sz w:val="24"/>
          <w:highlight w:val="yellow"/>
        </w:rPr>
        <w:t xml:space="preserve">by spraying it with </w:t>
      </w:r>
      <w:r w:rsidR="00133DE1" w:rsidRPr="00D447B0">
        <w:rPr>
          <w:rFonts w:ascii="Calibri" w:hAnsi="Calibri" w:cs="Calibri"/>
          <w:sz w:val="24"/>
          <w:highlight w:val="yellow"/>
        </w:rPr>
        <w:t>betadine</w:t>
      </w:r>
      <w:r w:rsidRPr="00D447B0">
        <w:rPr>
          <w:rFonts w:ascii="Calibri" w:hAnsi="Calibri" w:cs="Calibri"/>
          <w:sz w:val="24"/>
          <w:highlight w:val="yellow"/>
        </w:rPr>
        <w:t xml:space="preserve"> (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CB58E9" w:rsidRPr="00D447B0">
        <w:rPr>
          <w:rFonts w:ascii="Calibri" w:hAnsi="Calibri" w:cs="Calibri"/>
          <w:b/>
          <w:bCs/>
          <w:sz w:val="24"/>
          <w:highlight w:val="yellow"/>
        </w:rPr>
        <w:t>2</w:t>
      </w:r>
      <w:r w:rsidRPr="00D447B0">
        <w:rPr>
          <w:rFonts w:ascii="Calibri" w:hAnsi="Calibri" w:cs="Calibri"/>
          <w:b/>
          <w:bCs/>
          <w:sz w:val="24"/>
          <w:highlight w:val="yellow"/>
        </w:rPr>
        <w:t>N</w:t>
      </w:r>
      <w:r w:rsidR="00631018" w:rsidRPr="00D447B0">
        <w:rPr>
          <w:rFonts w:ascii="Calibri" w:hAnsi="Calibri" w:cs="Calibri"/>
          <w:b/>
          <w:bCs/>
          <w:sz w:val="24"/>
          <w:highlight w:val="yellow"/>
        </w:rPr>
        <w:t>–</w:t>
      </w:r>
      <w:r w:rsidRPr="00D447B0">
        <w:rPr>
          <w:rFonts w:ascii="Calibri" w:hAnsi="Calibri" w:cs="Calibri"/>
          <w:b/>
          <w:bCs/>
          <w:sz w:val="24"/>
          <w:highlight w:val="yellow"/>
        </w:rPr>
        <w:t>P</w:t>
      </w:r>
      <w:r w:rsidRPr="00D447B0">
        <w:rPr>
          <w:rFonts w:ascii="Calibri" w:hAnsi="Calibri" w:cs="Calibri"/>
          <w:sz w:val="24"/>
          <w:highlight w:val="yellow"/>
        </w:rPr>
        <w:t>).</w:t>
      </w:r>
    </w:p>
    <w:p w14:paraId="6ED33013" w14:textId="77777777" w:rsidR="00360340" w:rsidRPr="00D447B0" w:rsidRDefault="00360340" w:rsidP="00EE2268"/>
    <w:p w14:paraId="36E845E2" w14:textId="4181A30C" w:rsidR="00360340" w:rsidRPr="00D447B0" w:rsidRDefault="00360340" w:rsidP="00401265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Inject the mouse with </w:t>
      </w:r>
      <w:r w:rsidR="0084202B" w:rsidRPr="00D447B0">
        <w:rPr>
          <w:rFonts w:ascii="Calibri" w:hAnsi="Calibri" w:cs="Calibri"/>
          <w:sz w:val="24"/>
        </w:rPr>
        <w:t>200</w:t>
      </w:r>
      <w:r w:rsidRPr="00D447B0">
        <w:rPr>
          <w:rFonts w:ascii="Calibri" w:hAnsi="Calibri" w:cs="Calibri"/>
          <w:sz w:val="24"/>
        </w:rPr>
        <w:t xml:space="preserve"> </w:t>
      </w:r>
      <w:r w:rsidR="0084202B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of 5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glucose subcutaneously</w:t>
      </w:r>
      <w:r w:rsidR="00396903" w:rsidRPr="00D447B0">
        <w:rPr>
          <w:rFonts w:ascii="Calibri" w:hAnsi="Calibri" w:cs="Calibri"/>
          <w:sz w:val="24"/>
        </w:rPr>
        <w:t>.</w:t>
      </w:r>
    </w:p>
    <w:p w14:paraId="07CDC80C" w14:textId="77777777" w:rsidR="00360340" w:rsidRPr="00D447B0" w:rsidRDefault="00360340" w:rsidP="0040126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C8018C5" w14:textId="761C655D" w:rsidR="00360340" w:rsidRPr="00D447B0" w:rsidRDefault="00360340" w:rsidP="00401265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Inject the mouse with an antibiotic</w:t>
      </w:r>
      <w:r w:rsidR="00A77E18" w:rsidRPr="00D447B0">
        <w:rPr>
          <w:rFonts w:ascii="Calibri" w:hAnsi="Calibri" w:cs="Calibri"/>
          <w:sz w:val="24"/>
        </w:rPr>
        <w:t>;</w:t>
      </w:r>
      <w:r w:rsidR="00401265" w:rsidRPr="00D447B0">
        <w:rPr>
          <w:rFonts w:ascii="Calibri" w:hAnsi="Calibri" w:cs="Calibri"/>
          <w:sz w:val="24"/>
        </w:rPr>
        <w:t xml:space="preserve"> </w:t>
      </w:r>
      <w:r w:rsidR="00A77E18" w:rsidRPr="00D447B0">
        <w:rPr>
          <w:rFonts w:ascii="Calibri" w:hAnsi="Calibri" w:cs="Calibri"/>
          <w:sz w:val="24"/>
        </w:rPr>
        <w:t xml:space="preserve">50 </w:t>
      </w:r>
      <w:r w:rsidR="007B6646" w:rsidRPr="00D447B0">
        <w:rPr>
          <w:rFonts w:ascii="Calibri" w:hAnsi="Calibri" w:cs="Calibri"/>
          <w:sz w:val="24"/>
        </w:rPr>
        <w:t>µL</w:t>
      </w:r>
      <w:r w:rsidR="00A77E18" w:rsidRPr="00D447B0">
        <w:rPr>
          <w:rFonts w:ascii="Calibri" w:hAnsi="Calibri" w:cs="Calibri"/>
          <w:sz w:val="24"/>
        </w:rPr>
        <w:t xml:space="preserve"> of </w:t>
      </w:r>
      <w:r w:rsidR="00BD1ECD" w:rsidRPr="00D447B0">
        <w:rPr>
          <w:rFonts w:ascii="Calibri" w:hAnsi="Calibri" w:cs="Calibri"/>
          <w:sz w:val="24"/>
        </w:rPr>
        <w:t>Enrofloxacin</w:t>
      </w:r>
      <w:r w:rsidR="00A77E18" w:rsidRPr="00D447B0">
        <w:rPr>
          <w:rFonts w:ascii="Calibri" w:hAnsi="Calibri" w:cs="Calibri"/>
          <w:sz w:val="24"/>
        </w:rPr>
        <w:t xml:space="preserve"> (</w:t>
      </w:r>
      <w:r w:rsidRPr="00D447B0">
        <w:rPr>
          <w:rFonts w:ascii="Calibri" w:hAnsi="Calibri" w:cs="Calibri"/>
          <w:sz w:val="24"/>
        </w:rPr>
        <w:t>5 mg/kg</w:t>
      </w:r>
      <w:r w:rsidR="00A77E18" w:rsidRPr="00D447B0">
        <w:rPr>
          <w:rFonts w:ascii="Calibri" w:hAnsi="Calibri" w:cs="Calibri"/>
          <w:sz w:val="24"/>
        </w:rPr>
        <w:t>)</w:t>
      </w:r>
      <w:r w:rsidR="00B676FA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>subcutaneously</w:t>
      </w:r>
      <w:r w:rsidR="00357C9D" w:rsidRPr="00D447B0">
        <w:rPr>
          <w:rFonts w:ascii="Calibri" w:hAnsi="Calibri" w:cs="Calibri"/>
          <w:sz w:val="24"/>
        </w:rPr>
        <w:t xml:space="preserve"> (see </w:t>
      </w:r>
      <w:r w:rsidR="00357C9D" w:rsidRPr="00D447B0">
        <w:rPr>
          <w:rFonts w:ascii="Calibri" w:hAnsi="Calibri" w:cs="Calibri"/>
          <w:b/>
          <w:bCs/>
          <w:sz w:val="24"/>
        </w:rPr>
        <w:t>Table of Materials</w:t>
      </w:r>
      <w:r w:rsidR="00357C9D" w:rsidRPr="00D447B0">
        <w:rPr>
          <w:rFonts w:ascii="Calibri" w:hAnsi="Calibri" w:cs="Calibri"/>
          <w:sz w:val="24"/>
        </w:rPr>
        <w:t>)</w:t>
      </w:r>
      <w:r w:rsidR="00396903" w:rsidRPr="00D447B0">
        <w:rPr>
          <w:rFonts w:ascii="Calibri" w:hAnsi="Calibri" w:cs="Calibri"/>
          <w:sz w:val="24"/>
        </w:rPr>
        <w:t>.</w:t>
      </w:r>
    </w:p>
    <w:p w14:paraId="59434868" w14:textId="77777777" w:rsidR="00360340" w:rsidRPr="00D447B0" w:rsidRDefault="00360340" w:rsidP="0040126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53DADF4" w14:textId="481031A7" w:rsidR="00360340" w:rsidRPr="00D447B0" w:rsidRDefault="00360340" w:rsidP="00A83EA1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Place the mouse back in </w:t>
      </w:r>
      <w:r w:rsidR="00A83EA1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 xml:space="preserve">recovery cage and </w:t>
      </w:r>
      <w:r w:rsidR="00151996" w:rsidRPr="00D447B0">
        <w:rPr>
          <w:rFonts w:ascii="Calibri" w:hAnsi="Calibri" w:cs="Calibri"/>
          <w:sz w:val="24"/>
          <w:highlight w:val="yellow"/>
        </w:rPr>
        <w:t>maintain warmth</w:t>
      </w:r>
      <w:r w:rsidRPr="00D447B0">
        <w:rPr>
          <w:rFonts w:ascii="Calibri" w:hAnsi="Calibri" w:cs="Calibri"/>
          <w:sz w:val="24"/>
          <w:highlight w:val="yellow"/>
        </w:rPr>
        <w:t xml:space="preserve"> using</w:t>
      </w:r>
      <w:r w:rsidR="00712282" w:rsidRPr="00D447B0">
        <w:rPr>
          <w:rFonts w:ascii="Calibri" w:hAnsi="Calibri" w:cs="Calibri"/>
          <w:sz w:val="24"/>
          <w:highlight w:val="yellow"/>
        </w:rPr>
        <w:t xml:space="preserve"> a far</w:t>
      </w:r>
      <w:r w:rsidR="00A83EA1" w:rsidRPr="00D447B0">
        <w:rPr>
          <w:rFonts w:ascii="Calibri" w:hAnsi="Calibri" w:cs="Calibri"/>
          <w:sz w:val="24"/>
          <w:highlight w:val="yellow"/>
        </w:rPr>
        <w:t>-</w:t>
      </w:r>
      <w:r w:rsidR="00712282" w:rsidRPr="00D447B0">
        <w:rPr>
          <w:rFonts w:ascii="Calibri" w:hAnsi="Calibri" w:cs="Calibri"/>
          <w:sz w:val="24"/>
          <w:highlight w:val="yellow"/>
        </w:rPr>
        <w:t>infrared warming light</w:t>
      </w:r>
      <w:r w:rsidRPr="00D447B0">
        <w:rPr>
          <w:rFonts w:ascii="Calibri" w:hAnsi="Calibri" w:cs="Calibri"/>
          <w:sz w:val="24"/>
          <w:highlight w:val="yellow"/>
        </w:rPr>
        <w:t xml:space="preserve"> or heating pad for at least 20 </w:t>
      </w:r>
      <w:r w:rsidR="009152CC" w:rsidRPr="00D447B0">
        <w:rPr>
          <w:rFonts w:ascii="Calibri" w:hAnsi="Calibri" w:cs="Calibri"/>
          <w:sz w:val="24"/>
          <w:highlight w:val="yellow"/>
        </w:rPr>
        <w:t>min</w:t>
      </w:r>
      <w:r w:rsidRPr="00D447B0">
        <w:rPr>
          <w:rFonts w:ascii="Calibri" w:hAnsi="Calibri" w:cs="Calibri"/>
          <w:sz w:val="24"/>
          <w:highlight w:val="yellow"/>
        </w:rPr>
        <w:t xml:space="preserve"> post-procedure (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0D2556" w:rsidRPr="00D447B0">
        <w:rPr>
          <w:rFonts w:ascii="Calibri" w:hAnsi="Calibri" w:cs="Calibri"/>
          <w:b/>
          <w:bCs/>
          <w:sz w:val="24"/>
          <w:highlight w:val="yellow"/>
        </w:rPr>
        <w:t>2</w:t>
      </w:r>
      <w:r w:rsidRPr="00D447B0">
        <w:rPr>
          <w:rFonts w:ascii="Calibri" w:hAnsi="Calibri" w:cs="Calibri"/>
          <w:b/>
          <w:bCs/>
          <w:sz w:val="24"/>
          <w:highlight w:val="yellow"/>
        </w:rPr>
        <w:t>Q</w:t>
      </w:r>
      <w:r w:rsidRPr="00D447B0">
        <w:rPr>
          <w:rFonts w:ascii="Calibri" w:hAnsi="Calibri" w:cs="Calibri"/>
          <w:sz w:val="24"/>
          <w:highlight w:val="yellow"/>
        </w:rPr>
        <w:t>).</w:t>
      </w:r>
    </w:p>
    <w:p w14:paraId="2A4719E5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4B93F23" w14:textId="3677E006" w:rsidR="00360340" w:rsidRPr="00D447B0" w:rsidRDefault="00360340" w:rsidP="000B413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Monitor the mouse </w:t>
      </w:r>
      <w:proofErr w:type="gramStart"/>
      <w:r w:rsidRPr="00D447B0">
        <w:rPr>
          <w:rFonts w:ascii="Calibri" w:hAnsi="Calibri" w:cs="Calibri"/>
          <w:sz w:val="24"/>
        </w:rPr>
        <w:t>daily, and</w:t>
      </w:r>
      <w:proofErr w:type="gramEnd"/>
      <w:r w:rsidRPr="00D447B0">
        <w:rPr>
          <w:rFonts w:ascii="Calibri" w:hAnsi="Calibri" w:cs="Calibri"/>
          <w:sz w:val="24"/>
        </w:rPr>
        <w:t xml:space="preserve"> inject </w:t>
      </w:r>
      <w:r w:rsidR="00C42667" w:rsidRPr="00D447B0">
        <w:rPr>
          <w:rFonts w:ascii="Calibri" w:hAnsi="Calibri" w:cs="Calibri"/>
          <w:sz w:val="24"/>
        </w:rPr>
        <w:t xml:space="preserve">meloxicam </w:t>
      </w:r>
      <w:r w:rsidRPr="00D447B0">
        <w:rPr>
          <w:rFonts w:ascii="Calibri" w:hAnsi="Calibri" w:cs="Calibri"/>
          <w:sz w:val="24"/>
        </w:rPr>
        <w:t>regularly after the procedure</w:t>
      </w:r>
      <w:r w:rsidR="00C42667" w:rsidRPr="00D447B0">
        <w:rPr>
          <w:rFonts w:ascii="Calibri" w:hAnsi="Calibri" w:cs="Calibri"/>
          <w:sz w:val="24"/>
        </w:rPr>
        <w:t xml:space="preserve"> for pain relie</w:t>
      </w:r>
      <w:r w:rsidR="00391D55" w:rsidRPr="00D447B0">
        <w:rPr>
          <w:rFonts w:ascii="Calibri" w:hAnsi="Calibri" w:cs="Calibri"/>
          <w:sz w:val="24"/>
        </w:rPr>
        <w:t>f</w:t>
      </w:r>
      <w:r w:rsidRPr="00D447B0">
        <w:rPr>
          <w:rFonts w:ascii="Calibri" w:hAnsi="Calibri" w:cs="Calibri"/>
          <w:sz w:val="24"/>
        </w:rPr>
        <w:t xml:space="preserve"> </w:t>
      </w:r>
      <w:r w:rsidR="00391D55" w:rsidRPr="00D447B0">
        <w:rPr>
          <w:rFonts w:ascii="Calibri" w:hAnsi="Calibri" w:cs="Calibri"/>
          <w:sz w:val="24"/>
        </w:rPr>
        <w:t>following</w:t>
      </w:r>
      <w:r w:rsidRPr="00D447B0">
        <w:rPr>
          <w:rFonts w:ascii="Calibri" w:hAnsi="Calibri" w:cs="Calibri"/>
          <w:sz w:val="24"/>
        </w:rPr>
        <w:t xml:space="preserve"> institutional and federal guidelines.</w:t>
      </w:r>
    </w:p>
    <w:p w14:paraId="7E0ACD54" w14:textId="77777777" w:rsidR="00D15FD6" w:rsidRPr="00D447B0" w:rsidRDefault="00D15FD6" w:rsidP="000B4137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4BC1493" w14:textId="5396D6F4" w:rsidR="00D15FD6" w:rsidRPr="00D447B0" w:rsidRDefault="00D15FD6" w:rsidP="000B413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Extract embryos 2 days after the procedure (i.e.</w:t>
      </w:r>
      <w:r w:rsidR="00391D55" w:rsidRPr="00D447B0">
        <w:rPr>
          <w:rFonts w:ascii="Calibri" w:hAnsi="Calibri" w:cs="Calibri"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E17.5) following step </w:t>
      </w:r>
      <w:r w:rsidR="00391D55" w:rsidRPr="00D447B0">
        <w:rPr>
          <w:rFonts w:ascii="Calibri" w:hAnsi="Calibri" w:cs="Calibri"/>
          <w:sz w:val="24"/>
        </w:rPr>
        <w:t>4</w:t>
      </w:r>
      <w:r w:rsidRPr="00D447B0">
        <w:rPr>
          <w:rFonts w:ascii="Calibri" w:hAnsi="Calibri" w:cs="Calibri"/>
          <w:sz w:val="24"/>
        </w:rPr>
        <w:t>.</w:t>
      </w:r>
    </w:p>
    <w:p w14:paraId="51B7C621" w14:textId="77777777" w:rsidR="00360340" w:rsidRPr="00D447B0" w:rsidRDefault="00360340" w:rsidP="00EE2268">
      <w:pPr>
        <w:rPr>
          <w:bCs/>
        </w:rPr>
      </w:pPr>
    </w:p>
    <w:p w14:paraId="1238C478" w14:textId="7282D134" w:rsidR="00360340" w:rsidRPr="00D447B0" w:rsidRDefault="00360340" w:rsidP="00A172A2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  <w:highlight w:val="yellow"/>
        </w:rPr>
      </w:pPr>
      <w:r w:rsidRPr="00D447B0">
        <w:rPr>
          <w:rFonts w:ascii="Calibri" w:hAnsi="Calibri"/>
          <w:b/>
          <w:sz w:val="24"/>
          <w:highlight w:val="yellow"/>
        </w:rPr>
        <w:t>Brain extraction and embedding in agarose</w:t>
      </w:r>
    </w:p>
    <w:p w14:paraId="1FA0A18B" w14:textId="77777777" w:rsidR="00FD7B96" w:rsidRPr="00D447B0" w:rsidRDefault="00FD7B96" w:rsidP="00DA20CD">
      <w:pPr>
        <w:pStyle w:val="ListParagraph"/>
        <w:ind w:left="0"/>
        <w:rPr>
          <w:rFonts w:ascii="Calibri" w:hAnsi="Calibri"/>
          <w:b/>
          <w:sz w:val="24"/>
          <w:highlight w:val="yellow"/>
        </w:rPr>
      </w:pPr>
    </w:p>
    <w:p w14:paraId="6721CD91" w14:textId="7C3765F4" w:rsidR="00FD7B96" w:rsidRPr="00D447B0" w:rsidRDefault="00FD7B96" w:rsidP="00FD7B96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bCs/>
          <w:sz w:val="24"/>
        </w:rPr>
        <w:t>NOTE:</w:t>
      </w:r>
      <w:r w:rsidRPr="00D447B0">
        <w:rPr>
          <w:rFonts w:ascii="Calibri" w:hAnsi="Calibri" w:cs="Calibri"/>
          <w:b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It is recommended to carry out the following steps under a dissection microscope for better precision. Avoiding </w:t>
      </w:r>
      <w:r w:rsidR="00631018" w:rsidRPr="00D447B0">
        <w:rPr>
          <w:rFonts w:ascii="Calibri" w:hAnsi="Calibri" w:cs="Calibri"/>
          <w:sz w:val="24"/>
        </w:rPr>
        <w:t xml:space="preserve">damage to </w:t>
      </w:r>
      <w:r w:rsidRPr="00D447B0">
        <w:rPr>
          <w:rFonts w:ascii="Calibri" w:hAnsi="Calibri" w:cs="Calibri"/>
          <w:sz w:val="24"/>
        </w:rPr>
        <w:t>the brain is critical for the success of the procedure.</w:t>
      </w:r>
    </w:p>
    <w:p w14:paraId="26D5F953" w14:textId="77777777" w:rsidR="00360340" w:rsidRPr="00D447B0" w:rsidRDefault="00360340" w:rsidP="00EE2268">
      <w:pPr>
        <w:rPr>
          <w:b/>
        </w:rPr>
      </w:pPr>
    </w:p>
    <w:p w14:paraId="79CAB4CC" w14:textId="05B8EF24" w:rsidR="00360340" w:rsidRPr="00D447B0" w:rsidRDefault="00360340" w:rsidP="00A172A2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Set up </w:t>
      </w:r>
      <w:r w:rsidR="00A64DBB" w:rsidRPr="00D447B0">
        <w:rPr>
          <w:rFonts w:ascii="Calibri" w:hAnsi="Calibri" w:cs="Calibri"/>
          <w:sz w:val="24"/>
        </w:rPr>
        <w:t>extraction tools</w:t>
      </w:r>
      <w:r w:rsidRPr="00D447B0">
        <w:rPr>
          <w:rFonts w:ascii="Calibri" w:hAnsi="Calibri" w:cs="Calibri"/>
          <w:sz w:val="24"/>
        </w:rPr>
        <w:t xml:space="preserve"> </w:t>
      </w:r>
      <w:r w:rsidR="00A64DBB" w:rsidRPr="00D447B0">
        <w:rPr>
          <w:rFonts w:ascii="Calibri" w:hAnsi="Calibri" w:cs="Calibri"/>
          <w:sz w:val="24"/>
        </w:rPr>
        <w:t xml:space="preserve">in a </w:t>
      </w:r>
      <w:r w:rsidRPr="00D447B0">
        <w:rPr>
          <w:rFonts w:ascii="Calibri" w:hAnsi="Calibri" w:cs="Calibri"/>
          <w:sz w:val="24"/>
        </w:rPr>
        <w:t xml:space="preserve">sterile working space under </w:t>
      </w:r>
      <w:r w:rsidR="000F41AF" w:rsidRPr="00D447B0">
        <w:rPr>
          <w:rFonts w:ascii="Calibri" w:hAnsi="Calibri" w:cs="Calibri"/>
          <w:sz w:val="24"/>
        </w:rPr>
        <w:t xml:space="preserve">a </w:t>
      </w:r>
      <w:r w:rsidRPr="00D447B0">
        <w:rPr>
          <w:rFonts w:ascii="Calibri" w:hAnsi="Calibri" w:cs="Calibri"/>
          <w:sz w:val="24"/>
        </w:rPr>
        <w:t>dissection hood</w:t>
      </w:r>
      <w:r w:rsidR="00A64DBB" w:rsidRPr="00D447B0">
        <w:rPr>
          <w:rFonts w:ascii="Calibri" w:hAnsi="Calibri" w:cs="Calibri"/>
          <w:sz w:val="24"/>
        </w:rPr>
        <w:t xml:space="preserve"> (</w:t>
      </w:r>
      <w:r w:rsidR="00A64DBB" w:rsidRPr="00D447B0">
        <w:rPr>
          <w:rFonts w:ascii="Calibri" w:hAnsi="Calibri" w:cs="Calibri"/>
          <w:b/>
          <w:bCs/>
          <w:sz w:val="24"/>
        </w:rPr>
        <w:t xml:space="preserve">Figure </w:t>
      </w:r>
      <w:r w:rsidR="00875F49" w:rsidRPr="00D447B0">
        <w:rPr>
          <w:rFonts w:ascii="Calibri" w:hAnsi="Calibri" w:cs="Calibri"/>
          <w:b/>
          <w:bCs/>
          <w:sz w:val="24"/>
        </w:rPr>
        <w:t>3A</w:t>
      </w:r>
      <w:r w:rsidR="00875F49" w:rsidRPr="00D447B0">
        <w:rPr>
          <w:rFonts w:ascii="Calibri" w:hAnsi="Calibri" w:cs="Calibri"/>
          <w:sz w:val="24"/>
        </w:rPr>
        <w:t>)</w:t>
      </w:r>
      <w:r w:rsidR="00396903" w:rsidRPr="00D447B0">
        <w:rPr>
          <w:rFonts w:ascii="Calibri" w:hAnsi="Calibri" w:cs="Calibri"/>
          <w:sz w:val="24"/>
        </w:rPr>
        <w:t>.</w:t>
      </w:r>
    </w:p>
    <w:p w14:paraId="7086F988" w14:textId="77777777" w:rsidR="00360340" w:rsidRPr="00D447B0" w:rsidRDefault="00360340" w:rsidP="00D2332A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51FC754" w14:textId="15BF55CA" w:rsidR="00360340" w:rsidRPr="00D447B0" w:rsidRDefault="00360340" w:rsidP="00A172A2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Separate </w:t>
      </w:r>
      <w:r w:rsidR="000F41AF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 xml:space="preserve">head of </w:t>
      </w:r>
      <w:r w:rsidR="000F41AF" w:rsidRPr="00D447B0">
        <w:rPr>
          <w:rFonts w:ascii="Calibri" w:hAnsi="Calibri" w:cs="Calibri"/>
          <w:sz w:val="24"/>
        </w:rPr>
        <w:t xml:space="preserve">an </w:t>
      </w:r>
      <w:r w:rsidRPr="00D447B0">
        <w:rPr>
          <w:rFonts w:ascii="Calibri" w:hAnsi="Calibri" w:cs="Calibri"/>
          <w:sz w:val="24"/>
        </w:rPr>
        <w:t>embryo from the rest of the body using dissection scissors.</w:t>
      </w:r>
    </w:p>
    <w:p w14:paraId="2F2E8ACD" w14:textId="77777777" w:rsidR="00360340" w:rsidRPr="00D447B0" w:rsidRDefault="00360340" w:rsidP="00EE2268"/>
    <w:p w14:paraId="4FDBB005" w14:textId="0BE6CBF5" w:rsidR="00C409B9" w:rsidRPr="00D447B0" w:rsidRDefault="00360340" w:rsidP="00DA20C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  <w:highlight w:val="yellow"/>
        </w:rPr>
        <w:t xml:space="preserve">Fix the head as shown in </w:t>
      </w:r>
      <w:r w:rsidR="00506BF7" w:rsidRPr="00D447B0">
        <w:rPr>
          <w:rFonts w:ascii="Calibri" w:hAnsi="Calibri" w:cs="Calibri"/>
          <w:b/>
          <w:bCs/>
          <w:sz w:val="24"/>
          <w:highlight w:val="yellow"/>
        </w:rPr>
        <w:t>F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igure </w:t>
      </w:r>
      <w:r w:rsidR="00240415" w:rsidRPr="00D447B0">
        <w:rPr>
          <w:rFonts w:ascii="Calibri" w:hAnsi="Calibri" w:cs="Calibri"/>
          <w:b/>
          <w:bCs/>
          <w:sz w:val="24"/>
          <w:highlight w:val="yellow"/>
        </w:rPr>
        <w:t>3</w:t>
      </w:r>
      <w:r w:rsidR="00506BF7" w:rsidRPr="00D447B0">
        <w:rPr>
          <w:rFonts w:ascii="Calibri" w:hAnsi="Calibri" w:cs="Calibri"/>
          <w:b/>
          <w:bCs/>
          <w:sz w:val="24"/>
          <w:highlight w:val="yellow"/>
        </w:rPr>
        <w:t>C</w:t>
      </w:r>
      <w:r w:rsidRPr="00D447B0">
        <w:rPr>
          <w:rFonts w:ascii="Calibri" w:hAnsi="Calibri" w:cs="Calibri"/>
          <w:sz w:val="24"/>
          <w:highlight w:val="yellow"/>
        </w:rPr>
        <w:t xml:space="preserve">, </w:t>
      </w:r>
      <w:r w:rsidR="00631018" w:rsidRPr="00D447B0">
        <w:rPr>
          <w:rFonts w:ascii="Calibri" w:hAnsi="Calibri" w:cs="Calibri"/>
          <w:sz w:val="24"/>
          <w:highlight w:val="yellow"/>
        </w:rPr>
        <w:t xml:space="preserve">and </w:t>
      </w:r>
      <w:r w:rsidRPr="00D447B0">
        <w:rPr>
          <w:rFonts w:ascii="Calibri" w:hAnsi="Calibri" w:cs="Calibri"/>
          <w:sz w:val="24"/>
          <w:highlight w:val="yellow"/>
        </w:rPr>
        <w:t xml:space="preserve">then remove </w:t>
      </w:r>
      <w:r w:rsidR="00631018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 xml:space="preserve">skin and skull by cutting along the midline, starting from </w:t>
      </w:r>
      <w:r w:rsidR="00A33429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>base of the head toward the nose (</w:t>
      </w:r>
      <w:r w:rsidRPr="00D447B0">
        <w:rPr>
          <w:rFonts w:ascii="Calibri" w:hAnsi="Calibri" w:cs="Calibri"/>
          <w:b/>
          <w:bCs/>
          <w:sz w:val="24"/>
          <w:highlight w:val="yellow"/>
        </w:rPr>
        <w:t>Figure</w:t>
      </w:r>
      <w:r w:rsidR="00506BF7" w:rsidRPr="00D447B0">
        <w:rPr>
          <w:rFonts w:ascii="Calibri" w:hAnsi="Calibri" w:cs="Calibri"/>
          <w:b/>
          <w:bCs/>
          <w:sz w:val="24"/>
          <w:highlight w:val="yellow"/>
        </w:rPr>
        <w:t xml:space="preserve"> </w:t>
      </w:r>
      <w:r w:rsidR="00240415" w:rsidRPr="00D447B0">
        <w:rPr>
          <w:rFonts w:ascii="Calibri" w:hAnsi="Calibri" w:cs="Calibri"/>
          <w:b/>
          <w:bCs/>
          <w:sz w:val="24"/>
          <w:highlight w:val="yellow"/>
        </w:rPr>
        <w:t>3</w:t>
      </w:r>
      <w:r w:rsidR="00506BF7" w:rsidRPr="00D447B0">
        <w:rPr>
          <w:rFonts w:ascii="Calibri" w:hAnsi="Calibri" w:cs="Calibri"/>
          <w:b/>
          <w:bCs/>
          <w:sz w:val="24"/>
          <w:highlight w:val="yellow"/>
        </w:rPr>
        <w:t>D</w:t>
      </w:r>
      <w:r w:rsidRPr="00D447B0">
        <w:rPr>
          <w:rFonts w:ascii="Calibri" w:hAnsi="Calibri" w:cs="Calibri"/>
          <w:sz w:val="24"/>
          <w:highlight w:val="yellow"/>
        </w:rPr>
        <w:t>).</w:t>
      </w:r>
    </w:p>
    <w:p w14:paraId="4F80CD2C" w14:textId="77777777" w:rsidR="00360340" w:rsidRPr="00D447B0" w:rsidRDefault="00360340" w:rsidP="00EE2268"/>
    <w:p w14:paraId="1B4BF8FD" w14:textId="3C174B2A" w:rsidR="00360340" w:rsidRPr="00D447B0" w:rsidRDefault="00360340" w:rsidP="00185EBC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Peel </w:t>
      </w:r>
      <w:r w:rsidR="00185EBC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>skin and skull laterally, making a big enough gap</w:t>
      </w:r>
      <w:r w:rsidR="00ED689A" w:rsidRPr="00D447B0">
        <w:rPr>
          <w:rFonts w:ascii="Calibri" w:hAnsi="Calibri" w:cs="Calibri"/>
          <w:sz w:val="24"/>
          <w:highlight w:val="yellow"/>
        </w:rPr>
        <w:t xml:space="preserve"> (</w:t>
      </w:r>
      <w:r w:rsidR="00856742" w:rsidRPr="00D447B0">
        <w:rPr>
          <w:rFonts w:ascii="Calibri" w:hAnsi="Calibri" w:cs="Calibri"/>
          <w:sz w:val="24"/>
          <w:highlight w:val="yellow"/>
        </w:rPr>
        <w:t>~</w:t>
      </w:r>
      <w:r w:rsidR="00ED689A" w:rsidRPr="00D447B0">
        <w:rPr>
          <w:rFonts w:ascii="Calibri" w:hAnsi="Calibri" w:cs="Calibri"/>
          <w:sz w:val="24"/>
          <w:highlight w:val="yellow"/>
        </w:rPr>
        <w:t>1 cm)</w:t>
      </w:r>
      <w:r w:rsidRPr="00D447B0">
        <w:rPr>
          <w:rFonts w:ascii="Calibri" w:hAnsi="Calibri" w:cs="Calibri"/>
          <w:sz w:val="24"/>
          <w:highlight w:val="yellow"/>
        </w:rPr>
        <w:t xml:space="preserve"> for</w:t>
      </w:r>
      <w:r w:rsidR="00680903" w:rsidRPr="00D447B0">
        <w:rPr>
          <w:rFonts w:ascii="Calibri" w:hAnsi="Calibri" w:cs="Calibri"/>
          <w:sz w:val="24"/>
          <w:highlight w:val="yellow"/>
        </w:rPr>
        <w:t xml:space="preserve"> the</w:t>
      </w:r>
      <w:r w:rsidRPr="00D447B0">
        <w:rPr>
          <w:rFonts w:ascii="Calibri" w:hAnsi="Calibri" w:cs="Calibri"/>
          <w:sz w:val="24"/>
          <w:highlight w:val="yellow"/>
        </w:rPr>
        <w:t xml:space="preserve"> brain to be excised</w:t>
      </w:r>
      <w:r w:rsidR="00DF63E0" w:rsidRPr="00D447B0">
        <w:rPr>
          <w:rFonts w:ascii="Calibri" w:hAnsi="Calibri" w:cs="Calibri"/>
          <w:sz w:val="24"/>
          <w:highlight w:val="yellow"/>
        </w:rPr>
        <w:t>.</w:t>
      </w:r>
    </w:p>
    <w:p w14:paraId="4C9BB9E2" w14:textId="77777777" w:rsidR="00360340" w:rsidRPr="00D447B0" w:rsidRDefault="00360340" w:rsidP="00185EBC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0D36E0E1" w14:textId="49528037" w:rsidR="00360340" w:rsidRPr="00D447B0" w:rsidRDefault="00360340" w:rsidP="00185EBC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To remove the brain, insert </w:t>
      </w:r>
      <w:r w:rsidR="00185EBC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 xml:space="preserve">closed tip of sterile dissection scissors, starting from under the olfactory bulb moving </w:t>
      </w:r>
      <w:r w:rsidR="00631018" w:rsidRPr="00D447B0">
        <w:rPr>
          <w:rFonts w:ascii="Calibri" w:hAnsi="Calibri" w:cs="Calibri"/>
          <w:sz w:val="24"/>
          <w:highlight w:val="yellow"/>
        </w:rPr>
        <w:t xml:space="preserve">toward </w:t>
      </w:r>
      <w:r w:rsidRPr="00D447B0">
        <w:rPr>
          <w:rFonts w:ascii="Calibri" w:hAnsi="Calibri" w:cs="Calibri"/>
          <w:sz w:val="24"/>
          <w:highlight w:val="yellow"/>
        </w:rPr>
        <w:t>the brain stem (</w:t>
      </w:r>
      <w:r w:rsidRPr="00D447B0">
        <w:rPr>
          <w:rFonts w:ascii="Calibri" w:hAnsi="Calibri" w:cs="Calibri"/>
          <w:b/>
          <w:bCs/>
          <w:sz w:val="24"/>
          <w:highlight w:val="yellow"/>
        </w:rPr>
        <w:t>Figure</w:t>
      </w:r>
      <w:r w:rsidR="0099750B" w:rsidRPr="00D447B0">
        <w:rPr>
          <w:rFonts w:ascii="Calibri" w:hAnsi="Calibri" w:cs="Calibri"/>
          <w:b/>
          <w:bCs/>
          <w:sz w:val="24"/>
          <w:highlight w:val="yellow"/>
        </w:rPr>
        <w:t xml:space="preserve"> </w:t>
      </w:r>
      <w:r w:rsidR="00240415" w:rsidRPr="00D447B0">
        <w:rPr>
          <w:rFonts w:ascii="Calibri" w:hAnsi="Calibri" w:cs="Calibri"/>
          <w:b/>
          <w:bCs/>
          <w:sz w:val="24"/>
          <w:highlight w:val="yellow"/>
        </w:rPr>
        <w:t>3</w:t>
      </w:r>
      <w:r w:rsidR="0099750B" w:rsidRPr="00D447B0">
        <w:rPr>
          <w:rFonts w:ascii="Calibri" w:hAnsi="Calibri" w:cs="Calibri"/>
          <w:b/>
          <w:bCs/>
          <w:sz w:val="24"/>
          <w:highlight w:val="yellow"/>
        </w:rPr>
        <w:t>E</w:t>
      </w:r>
      <w:r w:rsidRPr="00D447B0">
        <w:rPr>
          <w:rFonts w:ascii="Calibri" w:hAnsi="Calibri" w:cs="Calibri"/>
          <w:sz w:val="24"/>
          <w:highlight w:val="yellow"/>
        </w:rPr>
        <w:t>)</w:t>
      </w:r>
      <w:r w:rsidR="00396903" w:rsidRPr="00D447B0">
        <w:rPr>
          <w:rFonts w:ascii="Calibri" w:hAnsi="Calibri" w:cs="Calibri"/>
          <w:sz w:val="24"/>
          <w:highlight w:val="yellow"/>
        </w:rPr>
        <w:t>.</w:t>
      </w:r>
    </w:p>
    <w:p w14:paraId="0D5DE00C" w14:textId="77777777" w:rsidR="00360340" w:rsidRPr="00D447B0" w:rsidRDefault="00360340" w:rsidP="00185EBC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6568EAB3" w14:textId="17F1F61A" w:rsidR="00360340" w:rsidRPr="00D447B0" w:rsidRDefault="00360340" w:rsidP="00185EBC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Cut off </w:t>
      </w:r>
      <w:r w:rsidR="0036022A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>brain stem and trim any loose pieces of meninges around the brain</w:t>
      </w:r>
      <w:r w:rsidR="004B4D36" w:rsidRPr="00D447B0">
        <w:rPr>
          <w:rFonts w:ascii="Calibri" w:hAnsi="Calibri" w:cs="Calibri"/>
          <w:sz w:val="24"/>
          <w:highlight w:val="yellow"/>
        </w:rPr>
        <w:t xml:space="preserve"> (</w:t>
      </w:r>
      <w:r w:rsidR="004B4D36" w:rsidRPr="00D447B0">
        <w:rPr>
          <w:rFonts w:ascii="Calibri" w:hAnsi="Calibri" w:cs="Calibri"/>
          <w:b/>
          <w:bCs/>
          <w:sz w:val="24"/>
          <w:highlight w:val="yellow"/>
        </w:rPr>
        <w:t xml:space="preserve">Figure </w:t>
      </w:r>
      <w:r w:rsidR="00240415" w:rsidRPr="00D447B0">
        <w:rPr>
          <w:rFonts w:ascii="Calibri" w:hAnsi="Calibri" w:cs="Calibri"/>
          <w:b/>
          <w:bCs/>
          <w:sz w:val="24"/>
          <w:highlight w:val="yellow"/>
        </w:rPr>
        <w:t>3</w:t>
      </w:r>
      <w:r w:rsidR="004B4D36" w:rsidRPr="00D447B0">
        <w:rPr>
          <w:rFonts w:ascii="Calibri" w:hAnsi="Calibri" w:cs="Calibri"/>
          <w:b/>
          <w:bCs/>
          <w:sz w:val="24"/>
          <w:highlight w:val="yellow"/>
        </w:rPr>
        <w:t>F</w:t>
      </w:r>
      <w:r w:rsidR="004B4D36" w:rsidRPr="00D447B0">
        <w:rPr>
          <w:rFonts w:ascii="Calibri" w:hAnsi="Calibri" w:cs="Calibri"/>
          <w:sz w:val="24"/>
          <w:highlight w:val="yellow"/>
        </w:rPr>
        <w:t>)</w:t>
      </w:r>
      <w:r w:rsidRPr="00D447B0">
        <w:rPr>
          <w:rFonts w:ascii="Calibri" w:hAnsi="Calibri" w:cs="Calibri"/>
          <w:sz w:val="24"/>
          <w:highlight w:val="yellow"/>
        </w:rPr>
        <w:t>.</w:t>
      </w:r>
    </w:p>
    <w:p w14:paraId="7BFF6536" w14:textId="0FDAB2CB" w:rsidR="001E6577" w:rsidRPr="00D447B0" w:rsidRDefault="001E6577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409D80F" w14:textId="61F52182" w:rsidR="001E6577" w:rsidRPr="00D447B0" w:rsidRDefault="001E6577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bCs/>
          <w:sz w:val="24"/>
        </w:rPr>
        <w:t xml:space="preserve">NOTE: </w:t>
      </w:r>
      <w:r w:rsidRPr="00D447B0">
        <w:rPr>
          <w:rFonts w:ascii="Calibri" w:hAnsi="Calibri" w:cs="Calibri"/>
          <w:sz w:val="24"/>
        </w:rPr>
        <w:t>Loose</w:t>
      </w:r>
      <w:r w:rsidR="00F22071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meninges often </w:t>
      </w:r>
      <w:r w:rsidR="000147A8" w:rsidRPr="00D447B0">
        <w:rPr>
          <w:rFonts w:ascii="Calibri" w:hAnsi="Calibri" w:cs="Calibri"/>
          <w:sz w:val="24"/>
        </w:rPr>
        <w:t xml:space="preserve">cause slices to remain attached to </w:t>
      </w:r>
      <w:r w:rsidR="00196137" w:rsidRPr="00D447B0">
        <w:rPr>
          <w:rFonts w:ascii="Calibri" w:hAnsi="Calibri" w:cs="Calibri"/>
          <w:sz w:val="24"/>
        </w:rPr>
        <w:t xml:space="preserve">the </w:t>
      </w:r>
      <w:r w:rsidR="000147A8" w:rsidRPr="00D447B0">
        <w:rPr>
          <w:rFonts w:ascii="Calibri" w:hAnsi="Calibri" w:cs="Calibri"/>
          <w:sz w:val="24"/>
        </w:rPr>
        <w:t>agarose block after cutting, leading to detaching of tissue from</w:t>
      </w:r>
      <w:r w:rsidR="00196137" w:rsidRPr="00D447B0">
        <w:rPr>
          <w:rFonts w:ascii="Calibri" w:hAnsi="Calibri" w:cs="Calibri"/>
          <w:sz w:val="24"/>
        </w:rPr>
        <w:t xml:space="preserve"> the</w:t>
      </w:r>
      <w:r w:rsidR="000147A8" w:rsidRPr="00D447B0">
        <w:rPr>
          <w:rFonts w:ascii="Calibri" w:hAnsi="Calibri" w:cs="Calibri"/>
          <w:sz w:val="24"/>
        </w:rPr>
        <w:t xml:space="preserve"> agarose</w:t>
      </w:r>
      <w:r w:rsidR="00542D72" w:rsidRPr="00D447B0">
        <w:rPr>
          <w:rFonts w:ascii="Calibri" w:hAnsi="Calibri" w:cs="Calibri"/>
          <w:sz w:val="24"/>
        </w:rPr>
        <w:t xml:space="preserve"> during </w:t>
      </w:r>
      <w:r w:rsidR="00054BEA" w:rsidRPr="00D447B0">
        <w:rPr>
          <w:rFonts w:ascii="Calibri" w:hAnsi="Calibri" w:cs="Calibri"/>
          <w:sz w:val="24"/>
        </w:rPr>
        <w:t xml:space="preserve">slice </w:t>
      </w:r>
      <w:r w:rsidR="00542D72" w:rsidRPr="00D447B0">
        <w:rPr>
          <w:rFonts w:ascii="Calibri" w:hAnsi="Calibri" w:cs="Calibri"/>
          <w:sz w:val="24"/>
        </w:rPr>
        <w:t>collection</w:t>
      </w:r>
      <w:r w:rsidR="000147A8" w:rsidRPr="00D447B0">
        <w:rPr>
          <w:rFonts w:ascii="Calibri" w:hAnsi="Calibri" w:cs="Calibri"/>
          <w:sz w:val="24"/>
        </w:rPr>
        <w:t>.</w:t>
      </w:r>
    </w:p>
    <w:p w14:paraId="0500B3AA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6F9440C" w14:textId="7D0D91BF" w:rsidR="00360340" w:rsidRPr="00D447B0" w:rsidRDefault="00360340" w:rsidP="00C7669C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Repeat steps </w:t>
      </w:r>
      <w:r w:rsidR="00C7669C" w:rsidRPr="00D447B0">
        <w:rPr>
          <w:rFonts w:ascii="Calibri" w:hAnsi="Calibri" w:cs="Calibri"/>
          <w:sz w:val="24"/>
        </w:rPr>
        <w:t>7.</w:t>
      </w:r>
      <w:r w:rsidRPr="00D447B0">
        <w:rPr>
          <w:rFonts w:ascii="Calibri" w:hAnsi="Calibri" w:cs="Calibri"/>
          <w:sz w:val="24"/>
        </w:rPr>
        <w:t>1</w:t>
      </w:r>
      <w:r w:rsidR="00196137" w:rsidRPr="00D447B0">
        <w:rPr>
          <w:rFonts w:ascii="Calibri" w:hAnsi="Calibri" w:cs="Calibri"/>
          <w:sz w:val="24"/>
        </w:rPr>
        <w:t>–</w:t>
      </w:r>
      <w:r w:rsidR="00C7669C" w:rsidRPr="00D447B0">
        <w:rPr>
          <w:rFonts w:ascii="Calibri" w:hAnsi="Calibri" w:cs="Calibri"/>
          <w:sz w:val="24"/>
        </w:rPr>
        <w:t>7.</w:t>
      </w:r>
      <w:r w:rsidRPr="00D447B0">
        <w:rPr>
          <w:rFonts w:ascii="Calibri" w:hAnsi="Calibri" w:cs="Calibri"/>
          <w:sz w:val="24"/>
        </w:rPr>
        <w:t>6 for all embryos and keep</w:t>
      </w:r>
      <w:r w:rsidR="00C7669C" w:rsidRPr="00D447B0">
        <w:rPr>
          <w:rFonts w:ascii="Calibri" w:hAnsi="Calibri" w:cs="Calibri"/>
          <w:sz w:val="24"/>
        </w:rPr>
        <w:t xml:space="preserve"> the</w:t>
      </w:r>
      <w:r w:rsidRPr="00D447B0">
        <w:rPr>
          <w:rFonts w:ascii="Calibri" w:hAnsi="Calibri" w:cs="Calibri"/>
          <w:sz w:val="24"/>
        </w:rPr>
        <w:t xml:space="preserve"> brain</w:t>
      </w:r>
      <w:r w:rsidR="00FC1D66" w:rsidRPr="00D447B0">
        <w:rPr>
          <w:rFonts w:ascii="Calibri" w:hAnsi="Calibri" w:cs="Calibri"/>
          <w:sz w:val="24"/>
        </w:rPr>
        <w:t>s</w:t>
      </w:r>
      <w:r w:rsidRPr="00D447B0">
        <w:rPr>
          <w:rFonts w:ascii="Calibri" w:hAnsi="Calibri" w:cs="Calibri"/>
          <w:sz w:val="24"/>
        </w:rPr>
        <w:t xml:space="preserve"> on ice </w:t>
      </w:r>
      <w:r w:rsidR="00FD7B96" w:rsidRPr="00D447B0">
        <w:rPr>
          <w:rFonts w:ascii="Calibri" w:hAnsi="Calibri" w:cs="Calibri"/>
          <w:sz w:val="24"/>
        </w:rPr>
        <w:t>(</w:t>
      </w:r>
      <w:r w:rsidR="006B6DD7" w:rsidRPr="00D447B0">
        <w:rPr>
          <w:rFonts w:ascii="Calibri" w:hAnsi="Calibri" w:cs="Calibri"/>
          <w:sz w:val="24"/>
        </w:rPr>
        <w:t xml:space="preserve">ideally </w:t>
      </w:r>
      <w:r w:rsidR="00FD7B96" w:rsidRPr="00D447B0">
        <w:rPr>
          <w:rFonts w:ascii="Calibri" w:hAnsi="Calibri" w:cs="Calibri"/>
          <w:sz w:val="24"/>
        </w:rPr>
        <w:t xml:space="preserve">no longer than 30 min) </w:t>
      </w:r>
      <w:r w:rsidRPr="00D447B0">
        <w:rPr>
          <w:rFonts w:ascii="Calibri" w:hAnsi="Calibri" w:cs="Calibri"/>
          <w:sz w:val="24"/>
        </w:rPr>
        <w:t>until the embedding step.</w:t>
      </w:r>
    </w:p>
    <w:p w14:paraId="7F2BBAC9" w14:textId="4BA9B711" w:rsidR="00240415" w:rsidRPr="00D447B0" w:rsidRDefault="00240415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A7BD8B5" w14:textId="0C9D4F71" w:rsidR="008A50D1" w:rsidRPr="00D447B0" w:rsidRDefault="00240415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bCs/>
          <w:sz w:val="24"/>
        </w:rPr>
        <w:t>NOTE:</w:t>
      </w:r>
      <w:r w:rsidRPr="00D447B0">
        <w:rPr>
          <w:rFonts w:ascii="Calibri" w:hAnsi="Calibri" w:cs="Calibri"/>
          <w:b/>
          <w:sz w:val="24"/>
        </w:rPr>
        <w:t xml:space="preserve"> </w:t>
      </w:r>
      <w:r w:rsidR="008A50D1" w:rsidRPr="00D447B0">
        <w:rPr>
          <w:rFonts w:ascii="Calibri" w:hAnsi="Calibri" w:cs="Calibri"/>
          <w:sz w:val="24"/>
        </w:rPr>
        <w:t xml:space="preserve">The following steps </w:t>
      </w:r>
      <w:r w:rsidR="00BE1E1B" w:rsidRPr="00D447B0">
        <w:rPr>
          <w:rFonts w:ascii="Calibri" w:hAnsi="Calibri" w:cs="Calibri"/>
          <w:sz w:val="24"/>
        </w:rPr>
        <w:t>7.7.1</w:t>
      </w:r>
      <w:r w:rsidR="00196137" w:rsidRPr="00D447B0">
        <w:rPr>
          <w:rFonts w:ascii="Calibri" w:hAnsi="Calibri" w:cs="Calibri"/>
          <w:sz w:val="24"/>
        </w:rPr>
        <w:t>–</w:t>
      </w:r>
      <w:r w:rsidR="00BE1E1B" w:rsidRPr="00D447B0">
        <w:rPr>
          <w:rFonts w:ascii="Calibri" w:hAnsi="Calibri" w:cs="Calibri"/>
          <w:sz w:val="24"/>
        </w:rPr>
        <w:t xml:space="preserve">7.7.4 </w:t>
      </w:r>
      <w:r w:rsidR="00904F95" w:rsidRPr="00D447B0">
        <w:rPr>
          <w:rStyle w:val="CommentReference"/>
          <w:rFonts w:ascii="Calibri" w:eastAsiaTheme="minorHAnsi" w:hAnsi="Calibri" w:cs="Calibri"/>
          <w:sz w:val="24"/>
          <w:szCs w:val="24"/>
        </w:rPr>
        <w:t>refer</w:t>
      </w:r>
      <w:r w:rsidR="008A50D1" w:rsidRPr="00D447B0">
        <w:rPr>
          <w:rFonts w:ascii="Calibri" w:hAnsi="Calibri" w:cs="Calibri"/>
          <w:sz w:val="24"/>
        </w:rPr>
        <w:t xml:space="preserve"> to brain extraction of E12.5 brains.</w:t>
      </w:r>
    </w:p>
    <w:p w14:paraId="23B4382F" w14:textId="77777777" w:rsidR="00360340" w:rsidRPr="00D447B0" w:rsidRDefault="00360340" w:rsidP="00EE2268"/>
    <w:p w14:paraId="4C8D2F91" w14:textId="36016371" w:rsidR="009145D4" w:rsidRPr="00D447B0" w:rsidRDefault="009145D4" w:rsidP="00EF201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Isolate the top of the head just below the eye</w:t>
      </w:r>
      <w:r w:rsidR="007B7A1A" w:rsidRPr="00D447B0">
        <w:rPr>
          <w:rFonts w:ascii="Calibri" w:hAnsi="Calibri" w:cs="Calibri"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as shown in </w:t>
      </w:r>
      <w:r w:rsidRPr="00D447B0">
        <w:rPr>
          <w:rFonts w:ascii="Calibri" w:hAnsi="Calibri" w:cs="Calibri"/>
          <w:b/>
          <w:bCs/>
          <w:sz w:val="24"/>
        </w:rPr>
        <w:t>Figure 3G</w:t>
      </w:r>
      <w:r w:rsidRPr="00D447B0">
        <w:rPr>
          <w:rFonts w:ascii="Calibri" w:hAnsi="Calibri" w:cs="Calibri"/>
          <w:sz w:val="24"/>
        </w:rPr>
        <w:t>.</w:t>
      </w:r>
    </w:p>
    <w:p w14:paraId="7E10FAF5" w14:textId="77777777" w:rsidR="009145D4" w:rsidRPr="00D447B0" w:rsidRDefault="009145D4" w:rsidP="007B7A1A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7679F60" w14:textId="542BDD7B" w:rsidR="009145D4" w:rsidRPr="00D447B0" w:rsidRDefault="00055450" w:rsidP="00EF201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Cut </w:t>
      </w:r>
      <w:r w:rsidR="007B7A1A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skin and skull on top of the brainstem, following the dashed line as shown in</w:t>
      </w:r>
      <w:r w:rsidR="009145D4" w:rsidRPr="00D447B0">
        <w:rPr>
          <w:rFonts w:ascii="Calibri" w:hAnsi="Calibri" w:cs="Calibri"/>
          <w:sz w:val="24"/>
        </w:rPr>
        <w:t xml:space="preserve"> </w:t>
      </w:r>
      <w:r w:rsidR="009145D4" w:rsidRPr="00D447B0">
        <w:rPr>
          <w:rFonts w:ascii="Calibri" w:hAnsi="Calibri" w:cs="Calibri"/>
          <w:b/>
          <w:bCs/>
          <w:sz w:val="24"/>
        </w:rPr>
        <w:t>Figure 3H</w:t>
      </w:r>
      <w:r w:rsidR="00A61FEC" w:rsidRPr="00D447B0">
        <w:rPr>
          <w:rFonts w:ascii="Calibri" w:hAnsi="Calibri" w:cs="Calibri"/>
          <w:sz w:val="24"/>
        </w:rPr>
        <w:t>,</w:t>
      </w:r>
      <w:r w:rsidR="00C06D82" w:rsidRPr="00D447B0">
        <w:rPr>
          <w:rFonts w:ascii="Calibri" w:hAnsi="Calibri" w:cs="Calibri"/>
          <w:sz w:val="24"/>
        </w:rPr>
        <w:t xml:space="preserve"> without removing the brainstem</w:t>
      </w:r>
      <w:r w:rsidR="009D3030" w:rsidRPr="00D447B0">
        <w:rPr>
          <w:rFonts w:ascii="Calibri" w:hAnsi="Calibri" w:cs="Calibri"/>
          <w:sz w:val="24"/>
        </w:rPr>
        <w:t>.</w:t>
      </w:r>
    </w:p>
    <w:p w14:paraId="69622EE9" w14:textId="77777777" w:rsidR="009145D4" w:rsidRPr="00D447B0" w:rsidRDefault="009145D4" w:rsidP="007B7A1A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7F4C2EA" w14:textId="09FD49B1" w:rsidR="007B7A1A" w:rsidRPr="00D447B0" w:rsidRDefault="009145D4" w:rsidP="00EF201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Make </w:t>
      </w:r>
      <w:r w:rsidR="00207529" w:rsidRPr="00D447B0">
        <w:rPr>
          <w:rFonts w:ascii="Calibri" w:hAnsi="Calibri" w:cs="Calibri"/>
          <w:sz w:val="24"/>
        </w:rPr>
        <w:t>a</w:t>
      </w:r>
      <w:r w:rsidRPr="00D447B0">
        <w:rPr>
          <w:rFonts w:ascii="Calibri" w:hAnsi="Calibri" w:cs="Calibri"/>
          <w:sz w:val="24"/>
        </w:rPr>
        <w:t xml:space="preserve"> </w:t>
      </w:r>
      <w:r w:rsidR="007C279B" w:rsidRPr="00D447B0">
        <w:rPr>
          <w:rFonts w:ascii="Calibri" w:hAnsi="Calibri" w:cs="Calibri"/>
          <w:sz w:val="24"/>
        </w:rPr>
        <w:t>2</w:t>
      </w:r>
      <w:r w:rsidR="00CF5ECC" w:rsidRPr="00D447B0">
        <w:rPr>
          <w:rFonts w:ascii="Calibri" w:hAnsi="Calibri" w:cs="Calibri"/>
          <w:sz w:val="24"/>
        </w:rPr>
        <w:t xml:space="preserve"> mm </w:t>
      </w:r>
      <w:r w:rsidRPr="00D447B0">
        <w:rPr>
          <w:rFonts w:ascii="Calibri" w:hAnsi="Calibri" w:cs="Calibri"/>
          <w:sz w:val="24"/>
        </w:rPr>
        <w:t>skin</w:t>
      </w:r>
      <w:r w:rsidR="007853FE" w:rsidRPr="00D447B0">
        <w:rPr>
          <w:rFonts w:ascii="Calibri" w:hAnsi="Calibri" w:cs="Calibri"/>
          <w:sz w:val="24"/>
        </w:rPr>
        <w:t>-</w:t>
      </w:r>
      <w:r w:rsidR="00E5293A" w:rsidRPr="00D447B0">
        <w:rPr>
          <w:rFonts w:ascii="Calibri" w:hAnsi="Calibri" w:cs="Calibri"/>
          <w:sz w:val="24"/>
        </w:rPr>
        <w:t xml:space="preserve">skull </w:t>
      </w:r>
      <w:r w:rsidRPr="00D447B0">
        <w:rPr>
          <w:rFonts w:ascii="Calibri" w:hAnsi="Calibri" w:cs="Calibri"/>
          <w:sz w:val="24"/>
        </w:rPr>
        <w:t xml:space="preserve">incision </w:t>
      </w:r>
      <w:r w:rsidR="00404CF4" w:rsidRPr="00D447B0">
        <w:rPr>
          <w:rFonts w:ascii="Calibri" w:hAnsi="Calibri" w:cs="Calibri"/>
          <w:sz w:val="24"/>
        </w:rPr>
        <w:t>at the back of the head</w:t>
      </w:r>
      <w:r w:rsidR="007B7A1A" w:rsidRPr="00D447B0">
        <w:rPr>
          <w:rFonts w:ascii="Calibri" w:hAnsi="Calibri" w:cs="Calibri"/>
          <w:sz w:val="24"/>
        </w:rPr>
        <w:t>,</w:t>
      </w:r>
      <w:r w:rsidR="00404CF4" w:rsidRPr="00D447B0">
        <w:rPr>
          <w:rFonts w:ascii="Calibri" w:hAnsi="Calibri" w:cs="Calibri"/>
          <w:sz w:val="24"/>
        </w:rPr>
        <w:t xml:space="preserve"> as shown in</w:t>
      </w:r>
      <w:r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b/>
          <w:bCs/>
          <w:sz w:val="24"/>
        </w:rPr>
        <w:t>Figure 3I</w:t>
      </w:r>
      <w:r w:rsidR="00404CF4" w:rsidRPr="00D447B0">
        <w:rPr>
          <w:rFonts w:ascii="Calibri" w:hAnsi="Calibri" w:cs="Calibri"/>
          <w:sz w:val="24"/>
        </w:rPr>
        <w:t xml:space="preserve"> (see drawings for clarity)</w:t>
      </w:r>
      <w:r w:rsidR="001F364E" w:rsidRPr="00D447B0">
        <w:rPr>
          <w:rFonts w:ascii="Calibri" w:hAnsi="Calibri" w:cs="Calibri"/>
          <w:sz w:val="24"/>
        </w:rPr>
        <w:t>.</w:t>
      </w:r>
    </w:p>
    <w:p w14:paraId="70B8FB3F" w14:textId="77777777" w:rsidR="007B7A1A" w:rsidRPr="00D447B0" w:rsidRDefault="007B7A1A" w:rsidP="00F52E8F">
      <w:pPr>
        <w:rPr>
          <w:highlight w:val="yellow"/>
        </w:rPr>
      </w:pPr>
    </w:p>
    <w:p w14:paraId="320F3C00" w14:textId="6157FBC4" w:rsidR="007B32BA" w:rsidRPr="00D447B0" w:rsidRDefault="007B7A1A" w:rsidP="007B7A1A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lastRenderedPageBreak/>
        <w:t xml:space="preserve">NOTE: </w:t>
      </w:r>
      <w:r w:rsidR="002F4BB6" w:rsidRPr="00D447B0">
        <w:rPr>
          <w:rFonts w:ascii="Calibri" w:hAnsi="Calibri" w:cs="Calibri"/>
          <w:sz w:val="24"/>
        </w:rPr>
        <w:t>This incision provides initial gripping points to peel off the layers of skin and skull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4222EF" w:rsidRPr="00D447B0">
        <w:rPr>
          <w:rFonts w:ascii="Calibri" w:hAnsi="Calibri" w:cs="Calibri"/>
          <w:sz w:val="24"/>
        </w:rPr>
        <w:t xml:space="preserve">Typically, they come off as </w:t>
      </w:r>
      <w:r w:rsidR="00E551D8" w:rsidRPr="00D447B0">
        <w:rPr>
          <w:rFonts w:ascii="Calibri" w:hAnsi="Calibri" w:cs="Calibri"/>
          <w:sz w:val="24"/>
        </w:rPr>
        <w:t>one layer</w:t>
      </w:r>
      <w:r w:rsidR="009D3030" w:rsidRPr="00D447B0">
        <w:rPr>
          <w:rFonts w:ascii="Calibri" w:hAnsi="Calibri" w:cs="Calibri"/>
          <w:sz w:val="24"/>
        </w:rPr>
        <w:t>.</w:t>
      </w:r>
      <w:r w:rsidRPr="00D447B0">
        <w:rPr>
          <w:rFonts w:ascii="Calibri" w:hAnsi="Calibri" w:cs="Calibri"/>
          <w:sz w:val="24"/>
        </w:rPr>
        <w:t xml:space="preserve"> </w:t>
      </w:r>
      <w:r w:rsidR="00196137" w:rsidRPr="00D447B0">
        <w:rPr>
          <w:rFonts w:ascii="Calibri" w:hAnsi="Calibri" w:cs="Calibri"/>
          <w:sz w:val="24"/>
        </w:rPr>
        <w:t>The</w:t>
      </w:r>
      <w:r w:rsidR="007C279B" w:rsidRPr="00D447B0">
        <w:rPr>
          <w:rFonts w:ascii="Calibri" w:hAnsi="Calibri" w:cs="Calibri"/>
          <w:sz w:val="24"/>
        </w:rPr>
        <w:t xml:space="preserve"> typical incision size</w:t>
      </w:r>
      <w:r w:rsidR="00196137" w:rsidRPr="00D447B0">
        <w:rPr>
          <w:rFonts w:ascii="Calibri" w:hAnsi="Calibri" w:cs="Calibri"/>
          <w:sz w:val="24"/>
        </w:rPr>
        <w:t xml:space="preserve"> is 2 mm</w:t>
      </w:r>
      <w:r w:rsidR="00D77D92" w:rsidRPr="00D447B0">
        <w:rPr>
          <w:rFonts w:ascii="Calibri" w:hAnsi="Calibri" w:cs="Calibri"/>
          <w:sz w:val="24"/>
        </w:rPr>
        <w:t>, corresponding to the</w:t>
      </w:r>
      <w:r w:rsidR="003E3A08" w:rsidRPr="00D447B0">
        <w:rPr>
          <w:rFonts w:ascii="Calibri" w:hAnsi="Calibri" w:cs="Calibri"/>
          <w:sz w:val="24"/>
        </w:rPr>
        <w:t xml:space="preserve"> length</w:t>
      </w:r>
      <w:r w:rsidR="00EF2905" w:rsidRPr="00D447B0">
        <w:rPr>
          <w:rFonts w:ascii="Calibri" w:hAnsi="Calibri" w:cs="Calibri"/>
          <w:sz w:val="24"/>
        </w:rPr>
        <w:t xml:space="preserve"> of</w:t>
      </w:r>
      <w:r w:rsidR="00D77D92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the </w:t>
      </w:r>
      <w:r w:rsidR="00D77D92" w:rsidRPr="00D447B0">
        <w:rPr>
          <w:rFonts w:ascii="Calibri" w:hAnsi="Calibri" w:cs="Calibri"/>
          <w:sz w:val="24"/>
        </w:rPr>
        <w:t>c</w:t>
      </w:r>
      <w:r w:rsidR="00413735" w:rsidRPr="00D447B0">
        <w:rPr>
          <w:rFonts w:ascii="Calibri" w:hAnsi="Calibri" w:cs="Calibri"/>
          <w:sz w:val="24"/>
        </w:rPr>
        <w:t>u</w:t>
      </w:r>
      <w:r w:rsidR="00D77D92" w:rsidRPr="00D447B0">
        <w:rPr>
          <w:rFonts w:ascii="Calibri" w:hAnsi="Calibri" w:cs="Calibri"/>
          <w:sz w:val="24"/>
        </w:rPr>
        <w:t xml:space="preserve">tting edge of the </w:t>
      </w:r>
      <w:r w:rsidR="004A23B1" w:rsidRPr="00D447B0">
        <w:rPr>
          <w:rFonts w:ascii="Calibri" w:hAnsi="Calibri" w:cs="Calibri"/>
          <w:sz w:val="24"/>
        </w:rPr>
        <w:t xml:space="preserve">used </w:t>
      </w:r>
      <w:r w:rsidR="00D77D92" w:rsidRPr="00D447B0">
        <w:rPr>
          <w:rFonts w:ascii="Calibri" w:hAnsi="Calibri" w:cs="Calibri"/>
          <w:sz w:val="24"/>
        </w:rPr>
        <w:t>micro spring scissors</w:t>
      </w:r>
      <w:r w:rsidR="001F364E" w:rsidRPr="00D447B0">
        <w:rPr>
          <w:rFonts w:ascii="Calibri" w:hAnsi="Calibri" w:cs="Calibri"/>
          <w:sz w:val="24"/>
        </w:rPr>
        <w:t>.</w:t>
      </w:r>
    </w:p>
    <w:p w14:paraId="208662BC" w14:textId="77777777" w:rsidR="009145D4" w:rsidRPr="00D447B0" w:rsidRDefault="009145D4" w:rsidP="007B7A1A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2E017583" w14:textId="07627A07" w:rsidR="004F7006" w:rsidRPr="00D447B0" w:rsidRDefault="009145D4" w:rsidP="00EF201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Start peeling</w:t>
      </w:r>
      <w:r w:rsidR="00085A91" w:rsidRPr="00D447B0">
        <w:rPr>
          <w:rFonts w:ascii="Calibri" w:hAnsi="Calibri" w:cs="Calibri"/>
          <w:sz w:val="24"/>
        </w:rPr>
        <w:t xml:space="preserve"> </w:t>
      </w:r>
      <w:r w:rsidR="0036022A" w:rsidRPr="00D447B0">
        <w:rPr>
          <w:rFonts w:ascii="Calibri" w:hAnsi="Calibri" w:cs="Calibri"/>
          <w:sz w:val="24"/>
        </w:rPr>
        <w:t xml:space="preserve">off </w:t>
      </w:r>
      <w:r w:rsidR="00085A91" w:rsidRPr="00D447B0">
        <w:rPr>
          <w:rFonts w:ascii="Calibri" w:hAnsi="Calibri" w:cs="Calibri"/>
          <w:sz w:val="24"/>
        </w:rPr>
        <w:t>skin-skull layers</w:t>
      </w:r>
      <w:r w:rsidRPr="00D447B0">
        <w:rPr>
          <w:rFonts w:ascii="Calibri" w:hAnsi="Calibri" w:cs="Calibri"/>
          <w:sz w:val="24"/>
        </w:rPr>
        <w:t xml:space="preserve"> </w:t>
      </w:r>
      <w:r w:rsidR="00085A91" w:rsidRPr="00D447B0">
        <w:rPr>
          <w:rFonts w:ascii="Calibri" w:hAnsi="Calibri" w:cs="Calibri"/>
          <w:sz w:val="24"/>
        </w:rPr>
        <w:t xml:space="preserve">by securing one side </w:t>
      </w:r>
      <w:r w:rsidR="00576B22" w:rsidRPr="00D447B0">
        <w:rPr>
          <w:rFonts w:ascii="Calibri" w:hAnsi="Calibri" w:cs="Calibri"/>
          <w:sz w:val="24"/>
        </w:rPr>
        <w:t xml:space="preserve">of the incision </w:t>
      </w:r>
      <w:r w:rsidR="00085A91" w:rsidRPr="00D447B0">
        <w:rPr>
          <w:rFonts w:ascii="Calibri" w:hAnsi="Calibri" w:cs="Calibri"/>
          <w:sz w:val="24"/>
        </w:rPr>
        <w:t>and pulling the other</w:t>
      </w:r>
      <w:r w:rsidR="004F7006" w:rsidRPr="00D447B0">
        <w:rPr>
          <w:rFonts w:ascii="Calibri" w:hAnsi="Calibri" w:cs="Calibri"/>
          <w:sz w:val="24"/>
        </w:rPr>
        <w:t xml:space="preserve"> carefully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4F7006" w:rsidRPr="00D447B0">
        <w:rPr>
          <w:rFonts w:ascii="Calibri" w:hAnsi="Calibri" w:cs="Calibri"/>
          <w:sz w:val="24"/>
        </w:rPr>
        <w:t>With the same care, finalize by peeling off the base of the head until freeing the brain (</w:t>
      </w:r>
      <w:r w:rsidR="004F7006" w:rsidRPr="00D447B0">
        <w:rPr>
          <w:rFonts w:ascii="Calibri" w:hAnsi="Calibri" w:cs="Calibri"/>
          <w:b/>
          <w:bCs/>
          <w:sz w:val="24"/>
        </w:rPr>
        <w:t>Figure 3J</w:t>
      </w:r>
      <w:r w:rsidR="004F7006" w:rsidRPr="00D447B0">
        <w:rPr>
          <w:rFonts w:ascii="Calibri" w:hAnsi="Calibri" w:cs="Calibri"/>
          <w:sz w:val="24"/>
        </w:rPr>
        <w:t>).</w:t>
      </w:r>
    </w:p>
    <w:p w14:paraId="503E4CE1" w14:textId="77777777" w:rsidR="004F7006" w:rsidRPr="00D447B0" w:rsidRDefault="004F7006" w:rsidP="004F700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2785902A" w14:textId="0220A246" w:rsidR="009145D4" w:rsidRPr="00D447B0" w:rsidRDefault="004F7006" w:rsidP="004F7006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576B22" w:rsidRPr="00D447B0">
        <w:rPr>
          <w:rFonts w:ascii="Calibri" w:hAnsi="Calibri" w:cs="Calibri"/>
          <w:sz w:val="24"/>
        </w:rPr>
        <w:t xml:space="preserve">This </w:t>
      </w:r>
      <w:r w:rsidRPr="00D447B0">
        <w:rPr>
          <w:rFonts w:ascii="Calibri" w:hAnsi="Calibri" w:cs="Calibri"/>
          <w:sz w:val="24"/>
        </w:rPr>
        <w:t>must be done with great care, observing that the brain is not being pulled along</w:t>
      </w:r>
      <w:r w:rsidR="00576B22" w:rsidRPr="00D447B0">
        <w:rPr>
          <w:rFonts w:ascii="Calibri" w:hAnsi="Calibri" w:cs="Calibri"/>
          <w:sz w:val="24"/>
        </w:rPr>
        <w:t xml:space="preserve"> the tissue layers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DF1F90" w:rsidRPr="00D447B0">
        <w:rPr>
          <w:rFonts w:ascii="Calibri" w:hAnsi="Calibri" w:cs="Calibri"/>
          <w:sz w:val="24"/>
        </w:rPr>
        <w:t>Alterna</w:t>
      </w:r>
      <w:r w:rsidR="00343D92" w:rsidRPr="00D447B0">
        <w:rPr>
          <w:rFonts w:ascii="Calibri" w:hAnsi="Calibri" w:cs="Calibri"/>
          <w:sz w:val="24"/>
        </w:rPr>
        <w:t>te</w:t>
      </w:r>
      <w:r w:rsidR="00DF1F90" w:rsidRPr="00D447B0">
        <w:rPr>
          <w:rFonts w:ascii="Calibri" w:hAnsi="Calibri" w:cs="Calibri"/>
          <w:sz w:val="24"/>
        </w:rPr>
        <w:t xml:space="preserve"> sides</w:t>
      </w:r>
      <w:r w:rsidR="00343D92" w:rsidRPr="00D447B0">
        <w:rPr>
          <w:rFonts w:ascii="Calibri" w:hAnsi="Calibri" w:cs="Calibri"/>
          <w:sz w:val="24"/>
        </w:rPr>
        <w:t xml:space="preserve"> to</w:t>
      </w:r>
      <w:r w:rsidR="00DF1F90" w:rsidRPr="00D447B0">
        <w:rPr>
          <w:rFonts w:ascii="Calibri" w:hAnsi="Calibri" w:cs="Calibri"/>
          <w:sz w:val="24"/>
        </w:rPr>
        <w:t xml:space="preserve"> remove the tissue covering the brain</w:t>
      </w:r>
      <w:r w:rsidR="001F364E" w:rsidRPr="00D447B0">
        <w:rPr>
          <w:rFonts w:ascii="Calibri" w:hAnsi="Calibri" w:cs="Calibri"/>
          <w:sz w:val="24"/>
        </w:rPr>
        <w:t>.</w:t>
      </w:r>
    </w:p>
    <w:p w14:paraId="376C4C2A" w14:textId="77777777" w:rsidR="009145D4" w:rsidRPr="00D447B0" w:rsidRDefault="009145D4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3DC22EA" w14:textId="38FE0C7B" w:rsidR="00360340" w:rsidRPr="00D447B0" w:rsidRDefault="00360340" w:rsidP="004814A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Pour warm agarose (at 37</w:t>
      </w:r>
      <w:r w:rsidR="00196137" w:rsidRPr="00D447B0">
        <w:rPr>
          <w:rFonts w:ascii="Calibri" w:hAnsi="Calibri" w:cs="Calibri"/>
          <w:sz w:val="24"/>
        </w:rPr>
        <w:t>–</w:t>
      </w:r>
      <w:r w:rsidR="0079754E" w:rsidRPr="00D447B0">
        <w:rPr>
          <w:rFonts w:ascii="Calibri" w:hAnsi="Calibri" w:cs="Calibri"/>
          <w:sz w:val="24"/>
        </w:rPr>
        <w:t xml:space="preserve">40 </w:t>
      </w:r>
      <w:r w:rsidRPr="00D447B0">
        <w:rPr>
          <w:rFonts w:ascii="Calibri" w:hAnsi="Calibri" w:cs="Calibri"/>
          <w:sz w:val="24"/>
        </w:rPr>
        <w:t>°C) in a 3 cm dish</w:t>
      </w:r>
      <w:r w:rsidR="008A50D1" w:rsidRPr="00D447B0">
        <w:rPr>
          <w:rFonts w:ascii="Calibri" w:hAnsi="Calibri" w:cs="Calibri"/>
          <w:sz w:val="24"/>
        </w:rPr>
        <w:t>.</w:t>
      </w:r>
    </w:p>
    <w:p w14:paraId="3F343B8E" w14:textId="77777777" w:rsidR="00360340" w:rsidRPr="00D447B0" w:rsidRDefault="00360340" w:rsidP="00EE2268">
      <w:pPr>
        <w:rPr>
          <w:highlight w:val="yellow"/>
        </w:rPr>
      </w:pPr>
    </w:p>
    <w:p w14:paraId="51DD9A8A" w14:textId="0531953E" w:rsidR="00360340" w:rsidRPr="00D447B0" w:rsidRDefault="00360340" w:rsidP="004814A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Pick up</w:t>
      </w:r>
      <w:r w:rsidR="0036022A" w:rsidRPr="00D447B0">
        <w:rPr>
          <w:rFonts w:ascii="Calibri" w:hAnsi="Calibri" w:cs="Calibri"/>
          <w:sz w:val="24"/>
          <w:highlight w:val="yellow"/>
        </w:rPr>
        <w:t xml:space="preserve"> the</w:t>
      </w:r>
      <w:r w:rsidRPr="00D447B0">
        <w:rPr>
          <w:rFonts w:ascii="Calibri" w:hAnsi="Calibri" w:cs="Calibri"/>
          <w:sz w:val="24"/>
          <w:highlight w:val="yellow"/>
        </w:rPr>
        <w:t xml:space="preserve"> brain using</w:t>
      </w:r>
      <w:r w:rsidR="00F76B7B" w:rsidRPr="00D447B0">
        <w:rPr>
          <w:rFonts w:ascii="Calibri" w:hAnsi="Calibri" w:cs="Calibri"/>
          <w:sz w:val="24"/>
          <w:highlight w:val="yellow"/>
        </w:rPr>
        <w:t xml:space="preserve"> a </w:t>
      </w:r>
      <w:r w:rsidRPr="00D447B0">
        <w:rPr>
          <w:rFonts w:ascii="Calibri" w:hAnsi="Calibri" w:cs="Calibri"/>
          <w:sz w:val="24"/>
          <w:highlight w:val="yellow"/>
        </w:rPr>
        <w:t xml:space="preserve">perforated spoon and remove excess liquid by dabbing </w:t>
      </w:r>
      <w:r w:rsidR="00F76B7B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>bottom of</w:t>
      </w:r>
      <w:r w:rsidR="00716D02" w:rsidRPr="00D447B0">
        <w:rPr>
          <w:rFonts w:ascii="Calibri" w:hAnsi="Calibri" w:cs="Calibri"/>
          <w:sz w:val="24"/>
          <w:highlight w:val="yellow"/>
        </w:rPr>
        <w:t xml:space="preserve"> </w:t>
      </w:r>
      <w:r w:rsidR="00005242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>spoon against dry tissue paper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 xml:space="preserve">Place the brain in </w:t>
      </w:r>
      <w:r w:rsidR="00005242" w:rsidRPr="00D447B0">
        <w:rPr>
          <w:rFonts w:ascii="Calibri" w:hAnsi="Calibri" w:cs="Calibri"/>
          <w:sz w:val="24"/>
          <w:highlight w:val="yellow"/>
        </w:rPr>
        <w:t xml:space="preserve">an </w:t>
      </w:r>
      <w:r w:rsidRPr="00D447B0">
        <w:rPr>
          <w:rFonts w:ascii="Calibri" w:hAnsi="Calibri" w:cs="Calibri"/>
          <w:sz w:val="24"/>
          <w:highlight w:val="yellow"/>
        </w:rPr>
        <w:t>agarose dish.</w:t>
      </w:r>
    </w:p>
    <w:p w14:paraId="3D7E85D0" w14:textId="77777777" w:rsidR="00360340" w:rsidRPr="00D447B0" w:rsidRDefault="00360340" w:rsidP="00EE2268"/>
    <w:p w14:paraId="23EFA3B7" w14:textId="3BB50326" w:rsidR="00FE1116" w:rsidRPr="00D447B0" w:rsidRDefault="00360340" w:rsidP="00EE2268">
      <w:r w:rsidRPr="00D447B0">
        <w:t xml:space="preserve">NOTE: </w:t>
      </w:r>
      <w:r w:rsidR="0020636C" w:rsidRPr="00D447B0">
        <w:t>I</w:t>
      </w:r>
      <w:r w:rsidRPr="00D447B0">
        <w:t xml:space="preserve">t is </w:t>
      </w:r>
      <w:r w:rsidR="00CA05FA" w:rsidRPr="00D447B0">
        <w:t>essential</w:t>
      </w:r>
      <w:r w:rsidRPr="00D447B0">
        <w:t xml:space="preserve"> to remove as much liquid from around the brain as possible to allow for better adhesion of agarose to the tissue.</w:t>
      </w:r>
    </w:p>
    <w:p w14:paraId="6B6B811A" w14:textId="77777777" w:rsidR="00360340" w:rsidRPr="00D447B0" w:rsidRDefault="00360340" w:rsidP="00EE2268"/>
    <w:p w14:paraId="1644A581" w14:textId="38C1354A" w:rsidR="00360340" w:rsidRPr="00D447B0" w:rsidRDefault="00360340" w:rsidP="004814A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Put the dish with liquid agarose on ice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>Using a smaller spoon, mix agarose for</w:t>
      </w:r>
      <w:r w:rsidR="00413DF6" w:rsidRPr="00D447B0">
        <w:rPr>
          <w:rFonts w:ascii="Calibri" w:hAnsi="Calibri" w:cs="Calibri"/>
          <w:sz w:val="24"/>
          <w:highlight w:val="yellow"/>
        </w:rPr>
        <w:t xml:space="preserve"> 10 </w:t>
      </w:r>
      <w:r w:rsidR="00427B2E" w:rsidRPr="00D447B0">
        <w:rPr>
          <w:rFonts w:ascii="Calibri" w:hAnsi="Calibri" w:cs="Calibri"/>
          <w:sz w:val="24"/>
          <w:highlight w:val="yellow"/>
        </w:rPr>
        <w:t xml:space="preserve">s </w:t>
      </w:r>
      <w:r w:rsidR="00752610" w:rsidRPr="00D447B0">
        <w:rPr>
          <w:rFonts w:ascii="Calibri" w:hAnsi="Calibri" w:cs="Calibri"/>
          <w:sz w:val="24"/>
          <w:highlight w:val="yellow"/>
        </w:rPr>
        <w:t xml:space="preserve">for </w:t>
      </w:r>
      <w:r w:rsidRPr="00D447B0">
        <w:rPr>
          <w:rFonts w:ascii="Calibri" w:hAnsi="Calibri" w:cs="Calibri"/>
          <w:sz w:val="24"/>
          <w:highlight w:val="yellow"/>
        </w:rPr>
        <w:t>even cooling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="00752610" w:rsidRPr="00D447B0">
        <w:rPr>
          <w:rFonts w:ascii="Calibri" w:hAnsi="Calibri" w:cs="Calibri"/>
          <w:sz w:val="24"/>
          <w:highlight w:val="yellow"/>
        </w:rPr>
        <w:t>M</w:t>
      </w:r>
      <w:r w:rsidRPr="00D447B0">
        <w:rPr>
          <w:rFonts w:ascii="Calibri" w:hAnsi="Calibri" w:cs="Calibri"/>
          <w:sz w:val="24"/>
          <w:highlight w:val="yellow"/>
        </w:rPr>
        <w:t>an</w:t>
      </w:r>
      <w:r w:rsidR="00CA05FA" w:rsidRPr="00D447B0">
        <w:rPr>
          <w:rFonts w:ascii="Calibri" w:hAnsi="Calibri" w:cs="Calibri"/>
          <w:sz w:val="24"/>
          <w:highlight w:val="yellow"/>
        </w:rPr>
        <w:t>euver</w:t>
      </w:r>
      <w:r w:rsidRPr="00D447B0">
        <w:rPr>
          <w:rFonts w:ascii="Calibri" w:hAnsi="Calibri" w:cs="Calibri"/>
          <w:sz w:val="24"/>
          <w:highlight w:val="yellow"/>
        </w:rPr>
        <w:t xml:space="preserve"> the brain to the middle of the dish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>Place the brain horizontally in the dish with the dorsal side up, ensuring it is completely covered with agarose from all directions (</w:t>
      </w:r>
      <w:r w:rsidRPr="00D447B0">
        <w:rPr>
          <w:rFonts w:ascii="Calibri" w:hAnsi="Calibri" w:cs="Calibri"/>
          <w:b/>
          <w:bCs/>
          <w:sz w:val="24"/>
          <w:highlight w:val="yellow"/>
        </w:rPr>
        <w:t>Figure</w:t>
      </w:r>
      <w:r w:rsidR="00E86130" w:rsidRPr="00D447B0">
        <w:rPr>
          <w:rFonts w:ascii="Calibri" w:hAnsi="Calibri" w:cs="Calibri"/>
          <w:b/>
          <w:bCs/>
          <w:sz w:val="24"/>
          <w:highlight w:val="yellow"/>
        </w:rPr>
        <w:t xml:space="preserve"> 3K</w:t>
      </w:r>
      <w:r w:rsidRPr="00D447B0">
        <w:rPr>
          <w:rFonts w:ascii="Calibri" w:hAnsi="Calibri" w:cs="Calibri"/>
          <w:sz w:val="24"/>
          <w:highlight w:val="yellow"/>
        </w:rPr>
        <w:t>)</w:t>
      </w:r>
      <w:r w:rsidR="00396903" w:rsidRPr="00D447B0">
        <w:rPr>
          <w:rFonts w:ascii="Calibri" w:hAnsi="Calibri" w:cs="Calibri"/>
          <w:sz w:val="24"/>
          <w:highlight w:val="yellow"/>
        </w:rPr>
        <w:t>.</w:t>
      </w:r>
    </w:p>
    <w:p w14:paraId="45A14C2D" w14:textId="57F4286C" w:rsidR="00CA302B" w:rsidRPr="00D447B0" w:rsidRDefault="00CA302B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4CBF9B6A" w14:textId="67261912" w:rsidR="00CA302B" w:rsidRPr="00D447B0" w:rsidRDefault="00CA302B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bCs/>
          <w:sz w:val="24"/>
        </w:rPr>
        <w:t>NOTE: Brains</w:t>
      </w:r>
      <w:r w:rsidRPr="00D447B0">
        <w:rPr>
          <w:rFonts w:ascii="Calibri" w:hAnsi="Calibri" w:cs="Calibri"/>
          <w:sz w:val="24"/>
        </w:rPr>
        <w:t xml:space="preserve"> will often sink to the bottom</w:t>
      </w:r>
      <w:r w:rsidR="006D0450" w:rsidRPr="00D447B0">
        <w:rPr>
          <w:rFonts w:ascii="Calibri" w:hAnsi="Calibri" w:cs="Calibri"/>
          <w:sz w:val="24"/>
        </w:rPr>
        <w:t xml:space="preserve"> of the dish</w:t>
      </w:r>
      <w:r w:rsidRPr="00D447B0">
        <w:rPr>
          <w:rFonts w:ascii="Calibri" w:hAnsi="Calibri" w:cs="Calibri"/>
          <w:sz w:val="24"/>
        </w:rPr>
        <w:t xml:space="preserve"> o</w:t>
      </w:r>
      <w:r w:rsidR="006D0450" w:rsidRPr="00D447B0">
        <w:rPr>
          <w:rFonts w:ascii="Calibri" w:hAnsi="Calibri" w:cs="Calibri"/>
          <w:sz w:val="24"/>
        </w:rPr>
        <w:t>nce placed in agarose</w:t>
      </w:r>
      <w:r w:rsidR="00CA05FA" w:rsidRPr="00D447B0">
        <w:rPr>
          <w:rFonts w:ascii="Calibri" w:hAnsi="Calibri" w:cs="Calibri"/>
          <w:sz w:val="24"/>
        </w:rPr>
        <w:t>;</w:t>
      </w:r>
      <w:r w:rsidR="006D0450" w:rsidRPr="00D447B0">
        <w:rPr>
          <w:rFonts w:ascii="Calibri" w:hAnsi="Calibri" w:cs="Calibri"/>
          <w:sz w:val="24"/>
        </w:rPr>
        <w:t xml:space="preserve"> lift the brain using a small spoon until a gap of 1</w:t>
      </w:r>
      <w:r w:rsidR="00196137" w:rsidRPr="00D447B0">
        <w:rPr>
          <w:rFonts w:ascii="Calibri" w:hAnsi="Calibri" w:cs="Calibri"/>
          <w:sz w:val="24"/>
        </w:rPr>
        <w:t>–</w:t>
      </w:r>
      <w:r w:rsidR="006D0450" w:rsidRPr="00D447B0">
        <w:rPr>
          <w:rFonts w:ascii="Calibri" w:hAnsi="Calibri" w:cs="Calibri"/>
          <w:sz w:val="24"/>
        </w:rPr>
        <w:t xml:space="preserve">2 mm under the brain is </w:t>
      </w:r>
      <w:r w:rsidR="00383ABD" w:rsidRPr="00D447B0">
        <w:rPr>
          <w:rFonts w:ascii="Calibri" w:hAnsi="Calibri" w:cs="Calibri"/>
          <w:sz w:val="24"/>
        </w:rPr>
        <w:t>established</w:t>
      </w:r>
      <w:r w:rsidR="006D0450" w:rsidRPr="00D447B0">
        <w:rPr>
          <w:rFonts w:ascii="Calibri" w:hAnsi="Calibri" w:cs="Calibri"/>
          <w:sz w:val="24"/>
        </w:rPr>
        <w:t>.</w:t>
      </w:r>
    </w:p>
    <w:p w14:paraId="628DFE6F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C66C77B" w14:textId="3B9CA26D" w:rsidR="00360340" w:rsidRPr="00D447B0" w:rsidRDefault="00360340" w:rsidP="004814A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Repeat steps </w:t>
      </w:r>
      <w:r w:rsidR="00CA05FA" w:rsidRPr="00D447B0">
        <w:rPr>
          <w:rFonts w:ascii="Calibri" w:hAnsi="Calibri" w:cs="Calibri"/>
          <w:sz w:val="24"/>
        </w:rPr>
        <w:t>7.</w:t>
      </w:r>
      <w:r w:rsidRPr="00D447B0">
        <w:rPr>
          <w:rFonts w:ascii="Calibri" w:hAnsi="Calibri" w:cs="Calibri"/>
          <w:sz w:val="24"/>
        </w:rPr>
        <w:t>8</w:t>
      </w:r>
      <w:r w:rsidR="00196137" w:rsidRPr="00D447B0">
        <w:rPr>
          <w:rFonts w:ascii="Calibri" w:hAnsi="Calibri" w:cs="Calibri"/>
          <w:sz w:val="24"/>
        </w:rPr>
        <w:t>–</w:t>
      </w:r>
      <w:r w:rsidR="00CA05FA" w:rsidRPr="00D447B0">
        <w:rPr>
          <w:rFonts w:ascii="Calibri" w:hAnsi="Calibri" w:cs="Calibri"/>
          <w:sz w:val="24"/>
        </w:rPr>
        <w:t>7.</w:t>
      </w:r>
      <w:r w:rsidRPr="00D447B0">
        <w:rPr>
          <w:rFonts w:ascii="Calibri" w:hAnsi="Calibri" w:cs="Calibri"/>
          <w:sz w:val="24"/>
        </w:rPr>
        <w:t>10 for all brains.</w:t>
      </w:r>
    </w:p>
    <w:p w14:paraId="0DFFADC0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4B9602A" w14:textId="0310161B" w:rsidR="00360340" w:rsidRPr="00D447B0" w:rsidRDefault="00360340" w:rsidP="004814A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Once agarose has polymeri</w:t>
      </w:r>
      <w:r w:rsidR="009240A2" w:rsidRPr="00D447B0">
        <w:rPr>
          <w:rFonts w:ascii="Calibri" w:hAnsi="Calibri" w:cs="Calibri"/>
          <w:sz w:val="24"/>
        </w:rPr>
        <w:t>z</w:t>
      </w:r>
      <w:r w:rsidRPr="00D447B0">
        <w:rPr>
          <w:rFonts w:ascii="Calibri" w:hAnsi="Calibri" w:cs="Calibri"/>
          <w:sz w:val="24"/>
        </w:rPr>
        <w:t xml:space="preserve">ed, add 500 </w:t>
      </w:r>
      <w:r w:rsidR="007B6646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of HBSS-G on top of </w:t>
      </w:r>
      <w:r w:rsidR="009240A2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agarose block to prevent drying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>Then</w:t>
      </w:r>
      <w:r w:rsidR="00196137" w:rsidRPr="00D447B0">
        <w:rPr>
          <w:rFonts w:ascii="Calibri" w:hAnsi="Calibri" w:cs="Calibri"/>
          <w:sz w:val="24"/>
        </w:rPr>
        <w:t>,</w:t>
      </w:r>
      <w:r w:rsidRPr="00D447B0">
        <w:rPr>
          <w:rFonts w:ascii="Calibri" w:hAnsi="Calibri" w:cs="Calibri"/>
          <w:sz w:val="24"/>
        </w:rPr>
        <w:t xml:space="preserve"> cover the dish with ice.</w:t>
      </w:r>
    </w:p>
    <w:p w14:paraId="76AAF4AF" w14:textId="77777777" w:rsidR="00360340" w:rsidRPr="00D447B0" w:rsidRDefault="00360340" w:rsidP="00EE2268"/>
    <w:p w14:paraId="1779DE14" w14:textId="0E29EFDE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NOTE:</w:t>
      </w:r>
      <w:r w:rsidRPr="00D447B0">
        <w:rPr>
          <w:rFonts w:ascii="Calibri" w:hAnsi="Calibri" w:cs="Calibri"/>
          <w:b/>
          <w:bCs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Keep </w:t>
      </w:r>
      <w:r w:rsidR="0050415D" w:rsidRPr="00D447B0">
        <w:rPr>
          <w:rFonts w:ascii="Calibri" w:hAnsi="Calibri" w:cs="Calibri"/>
          <w:sz w:val="24"/>
        </w:rPr>
        <w:t xml:space="preserve">the </w:t>
      </w:r>
      <w:r w:rsidR="00716D02" w:rsidRPr="00D447B0">
        <w:rPr>
          <w:rFonts w:ascii="Calibri" w:hAnsi="Calibri" w:cs="Calibri"/>
          <w:sz w:val="24"/>
        </w:rPr>
        <w:t xml:space="preserve">sample </w:t>
      </w:r>
      <w:r w:rsidRPr="00D447B0">
        <w:rPr>
          <w:rFonts w:ascii="Calibri" w:hAnsi="Calibri" w:cs="Calibri"/>
          <w:sz w:val="24"/>
        </w:rPr>
        <w:t>on ice for 5 min before sectioning to allow the brain temperature to reach 4 °C</w:t>
      </w:r>
      <w:r w:rsidR="00396903" w:rsidRPr="00D447B0">
        <w:rPr>
          <w:rFonts w:ascii="Calibri" w:hAnsi="Calibri" w:cs="Calibri"/>
          <w:sz w:val="24"/>
        </w:rPr>
        <w:t>.</w:t>
      </w:r>
    </w:p>
    <w:p w14:paraId="39496C86" w14:textId="77777777" w:rsidR="00360340" w:rsidRPr="00D447B0" w:rsidRDefault="00360340" w:rsidP="00EE2268">
      <w:pPr>
        <w:rPr>
          <w:b/>
        </w:rPr>
      </w:pPr>
    </w:p>
    <w:p w14:paraId="50D5208D" w14:textId="77777777" w:rsidR="00360340" w:rsidRPr="00D447B0" w:rsidRDefault="00360340" w:rsidP="008F3DE1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  <w:highlight w:val="yellow"/>
        </w:rPr>
      </w:pPr>
      <w:r w:rsidRPr="00D447B0">
        <w:rPr>
          <w:rFonts w:ascii="Calibri" w:hAnsi="Calibri"/>
          <w:b/>
          <w:sz w:val="24"/>
          <w:highlight w:val="yellow"/>
        </w:rPr>
        <w:t>Organotypic slice culture</w:t>
      </w:r>
    </w:p>
    <w:p w14:paraId="1B4EB331" w14:textId="77777777" w:rsidR="00360340" w:rsidRPr="00D447B0" w:rsidRDefault="00360340" w:rsidP="00EE2268">
      <w:pPr>
        <w:rPr>
          <w:b/>
        </w:rPr>
      </w:pPr>
    </w:p>
    <w:p w14:paraId="353D1CD8" w14:textId="1B6F8D57" w:rsidR="00360340" w:rsidRPr="00D447B0" w:rsidRDefault="00360340" w:rsidP="00EE2268">
      <w:r w:rsidRPr="00D447B0">
        <w:rPr>
          <w:bCs/>
        </w:rPr>
        <w:t xml:space="preserve">NOTE: </w:t>
      </w:r>
      <w:r w:rsidRPr="00D447B0">
        <w:t>Clean vibratome and surrounding surfaces with 70</w:t>
      </w:r>
      <w:r w:rsidR="00196137" w:rsidRPr="00D447B0">
        <w:t>%–</w:t>
      </w:r>
      <w:r w:rsidRPr="00D447B0">
        <w:t>96</w:t>
      </w:r>
      <w:r w:rsidR="005A2D67" w:rsidRPr="00D447B0">
        <w:t>%</w:t>
      </w:r>
      <w:r w:rsidRPr="00D447B0">
        <w:t xml:space="preserve"> ethanol</w:t>
      </w:r>
      <w:r w:rsidR="00F92A45" w:rsidRPr="00D447B0">
        <w:t xml:space="preserve"> to avoid slice </w:t>
      </w:r>
      <w:r w:rsidR="001440CD" w:rsidRPr="00D447B0">
        <w:t>contamination</w:t>
      </w:r>
      <w:r w:rsidR="001F364E" w:rsidRPr="00D447B0">
        <w:t xml:space="preserve">. </w:t>
      </w:r>
      <w:r w:rsidR="00821DAA" w:rsidRPr="00D447B0">
        <w:t>The s</w:t>
      </w:r>
      <w:r w:rsidR="00E468E9" w:rsidRPr="00D447B0">
        <w:t xml:space="preserve">et-up of </w:t>
      </w:r>
      <w:r w:rsidR="00821DAA" w:rsidRPr="00D447B0">
        <w:t xml:space="preserve">the </w:t>
      </w:r>
      <w:r w:rsidR="00AE0657" w:rsidRPr="00D447B0">
        <w:t>vibratome workstation</w:t>
      </w:r>
      <w:r w:rsidR="00702E71" w:rsidRPr="00D447B0">
        <w:t xml:space="preserve"> (see </w:t>
      </w:r>
      <w:r w:rsidR="00702E71" w:rsidRPr="00D447B0">
        <w:rPr>
          <w:b/>
          <w:bCs/>
        </w:rPr>
        <w:t>Table of Materials</w:t>
      </w:r>
      <w:r w:rsidR="00702E71" w:rsidRPr="00D447B0">
        <w:t xml:space="preserve">) </w:t>
      </w:r>
      <w:r w:rsidR="00AE0657" w:rsidRPr="00D447B0">
        <w:t xml:space="preserve">is shown in </w:t>
      </w:r>
      <w:r w:rsidR="00AE0657" w:rsidRPr="00D447B0">
        <w:rPr>
          <w:b/>
        </w:rPr>
        <w:t>Figure 3B</w:t>
      </w:r>
      <w:r w:rsidR="00AE0657" w:rsidRPr="00D447B0">
        <w:t>.</w:t>
      </w:r>
    </w:p>
    <w:p w14:paraId="04884D3C" w14:textId="77777777" w:rsidR="00360340" w:rsidRPr="00D447B0" w:rsidRDefault="00360340" w:rsidP="00EE2268"/>
    <w:p w14:paraId="7C07A433" w14:textId="44C0AA53" w:rsidR="00360340" w:rsidRPr="00D447B0" w:rsidRDefault="00360340" w:rsidP="002C381E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Fill </w:t>
      </w:r>
      <w:r w:rsidR="00196137" w:rsidRPr="00D447B0">
        <w:rPr>
          <w:rFonts w:ascii="Calibri" w:hAnsi="Calibri" w:cs="Calibri"/>
          <w:sz w:val="24"/>
        </w:rPr>
        <w:t xml:space="preserve">the </w:t>
      </w:r>
      <w:r w:rsidR="00F16E62" w:rsidRPr="00D447B0">
        <w:rPr>
          <w:rFonts w:ascii="Calibri" w:hAnsi="Calibri" w:cs="Calibri"/>
          <w:sz w:val="24"/>
        </w:rPr>
        <w:t xml:space="preserve">vibratome </w:t>
      </w:r>
      <w:r w:rsidRPr="00D447B0">
        <w:rPr>
          <w:rFonts w:ascii="Calibri" w:hAnsi="Calibri" w:cs="Calibri"/>
          <w:sz w:val="24"/>
        </w:rPr>
        <w:t>buffer tr</w:t>
      </w:r>
      <w:r w:rsidR="003C23DC" w:rsidRPr="00D447B0">
        <w:rPr>
          <w:rFonts w:ascii="Calibri" w:hAnsi="Calibri" w:cs="Calibri"/>
          <w:sz w:val="24"/>
        </w:rPr>
        <w:t>a</w:t>
      </w:r>
      <w:r w:rsidRPr="00D447B0">
        <w:rPr>
          <w:rFonts w:ascii="Calibri" w:hAnsi="Calibri" w:cs="Calibri"/>
          <w:sz w:val="24"/>
        </w:rPr>
        <w:t xml:space="preserve">y with cold HBSS-G and </w:t>
      </w:r>
      <w:r w:rsidR="00196137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outer tr</w:t>
      </w:r>
      <w:r w:rsidR="003C23DC" w:rsidRPr="00D447B0">
        <w:rPr>
          <w:rFonts w:ascii="Calibri" w:hAnsi="Calibri" w:cs="Calibri"/>
          <w:sz w:val="24"/>
        </w:rPr>
        <w:t>a</w:t>
      </w:r>
      <w:r w:rsidRPr="00D447B0">
        <w:rPr>
          <w:rFonts w:ascii="Calibri" w:hAnsi="Calibri" w:cs="Calibri"/>
          <w:sz w:val="24"/>
        </w:rPr>
        <w:t>y with ice to maintain the</w:t>
      </w:r>
      <w:r w:rsidR="0084651A" w:rsidRPr="00D447B0">
        <w:rPr>
          <w:rFonts w:ascii="Calibri" w:hAnsi="Calibri" w:cs="Calibri"/>
          <w:sz w:val="24"/>
        </w:rPr>
        <w:t xml:space="preserve"> HBSS-G</w:t>
      </w:r>
      <w:r w:rsidRPr="00D447B0">
        <w:rPr>
          <w:rFonts w:ascii="Calibri" w:hAnsi="Calibri" w:cs="Calibri"/>
          <w:sz w:val="24"/>
        </w:rPr>
        <w:t xml:space="preserve"> </w:t>
      </w:r>
      <w:r w:rsidR="0084651A" w:rsidRPr="00D447B0">
        <w:rPr>
          <w:rFonts w:ascii="Calibri" w:hAnsi="Calibri" w:cs="Calibri"/>
          <w:sz w:val="24"/>
        </w:rPr>
        <w:t>cold throughout the procedure</w:t>
      </w:r>
      <w:r w:rsidRPr="00D447B0">
        <w:rPr>
          <w:rFonts w:ascii="Calibri" w:hAnsi="Calibri" w:cs="Calibri"/>
          <w:sz w:val="24"/>
        </w:rPr>
        <w:t>.</w:t>
      </w:r>
    </w:p>
    <w:p w14:paraId="4C333B94" w14:textId="77777777" w:rsidR="00360340" w:rsidRPr="00D447B0" w:rsidRDefault="00360340" w:rsidP="002C381E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64816AC4" w14:textId="436DA2BD" w:rsidR="00360340" w:rsidRPr="00D447B0" w:rsidRDefault="00360340" w:rsidP="002C381E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lastRenderedPageBreak/>
        <w:t>Continuously supply HBSS-G in the buffer tr</w:t>
      </w:r>
      <w:r w:rsidR="003817C9" w:rsidRPr="00D447B0">
        <w:rPr>
          <w:rFonts w:ascii="Calibri" w:hAnsi="Calibri" w:cs="Calibri"/>
          <w:sz w:val="24"/>
        </w:rPr>
        <w:t>a</w:t>
      </w:r>
      <w:r w:rsidRPr="00D447B0">
        <w:rPr>
          <w:rFonts w:ascii="Calibri" w:hAnsi="Calibri" w:cs="Calibri"/>
          <w:sz w:val="24"/>
        </w:rPr>
        <w:t xml:space="preserve">y with carbogen </w:t>
      </w:r>
      <w:r w:rsidR="002166F9" w:rsidRPr="00D447B0">
        <w:rPr>
          <w:rFonts w:ascii="Calibri" w:hAnsi="Calibri" w:cs="Calibri"/>
          <w:sz w:val="24"/>
        </w:rPr>
        <w:t>using</w:t>
      </w:r>
      <w:r w:rsidRPr="00D447B0">
        <w:rPr>
          <w:rFonts w:ascii="Calibri" w:hAnsi="Calibri" w:cs="Calibri"/>
          <w:sz w:val="24"/>
        </w:rPr>
        <w:t xml:space="preserve"> a bubbling stone.</w:t>
      </w:r>
    </w:p>
    <w:p w14:paraId="53E9BE6A" w14:textId="77777777" w:rsidR="00360340" w:rsidRPr="00D447B0" w:rsidRDefault="00360340" w:rsidP="00EE2268"/>
    <w:p w14:paraId="493AC0D9" w14:textId="1B99A25F" w:rsidR="00360340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Using a fresh blade, make a large cut</w:t>
      </w:r>
      <w:r w:rsidR="007238BC" w:rsidRPr="00D447B0">
        <w:rPr>
          <w:rFonts w:ascii="Calibri" w:hAnsi="Calibri" w:cs="Calibri"/>
          <w:sz w:val="24"/>
        </w:rPr>
        <w:t xml:space="preserve"> (</w:t>
      </w:r>
      <w:r w:rsidR="00161930" w:rsidRPr="00D447B0">
        <w:rPr>
          <w:rFonts w:ascii="Calibri" w:hAnsi="Calibri" w:cs="Calibri"/>
          <w:sz w:val="24"/>
        </w:rPr>
        <w:t>~</w:t>
      </w:r>
      <w:r w:rsidR="007238BC" w:rsidRPr="00D447B0">
        <w:rPr>
          <w:rFonts w:ascii="Calibri" w:hAnsi="Calibri" w:cs="Calibri"/>
          <w:sz w:val="24"/>
        </w:rPr>
        <w:t>2 x 2 cm)</w:t>
      </w:r>
      <w:r w:rsidRPr="00D447B0">
        <w:rPr>
          <w:rFonts w:ascii="Calibri" w:hAnsi="Calibri" w:cs="Calibri"/>
          <w:sz w:val="24"/>
        </w:rPr>
        <w:t xml:space="preserve"> around the brain and remove a block of agarose containing the brain</w:t>
      </w:r>
      <w:r w:rsidR="00313B11" w:rsidRPr="00D447B0">
        <w:rPr>
          <w:rFonts w:ascii="Calibri" w:hAnsi="Calibri" w:cs="Calibri"/>
          <w:sz w:val="24"/>
        </w:rPr>
        <w:t xml:space="preserve">, with </w:t>
      </w:r>
      <w:r w:rsidRPr="00D447B0">
        <w:rPr>
          <w:rFonts w:ascii="Calibri" w:hAnsi="Calibri" w:cs="Calibri"/>
          <w:sz w:val="24"/>
        </w:rPr>
        <w:t xml:space="preserve">enough surrounding agarose </w:t>
      </w:r>
      <w:r w:rsidR="00054E9D" w:rsidRPr="00D447B0">
        <w:rPr>
          <w:rFonts w:ascii="Calibri" w:hAnsi="Calibri" w:cs="Calibri"/>
          <w:sz w:val="24"/>
        </w:rPr>
        <w:t xml:space="preserve">to </w:t>
      </w:r>
      <w:r w:rsidR="00843D99" w:rsidRPr="00D447B0">
        <w:rPr>
          <w:rFonts w:ascii="Calibri" w:hAnsi="Calibri" w:cs="Calibri"/>
          <w:sz w:val="24"/>
        </w:rPr>
        <w:t>trim</w:t>
      </w:r>
      <w:r w:rsidRPr="00D447B0">
        <w:rPr>
          <w:rFonts w:ascii="Calibri" w:hAnsi="Calibri" w:cs="Calibri"/>
          <w:sz w:val="24"/>
        </w:rPr>
        <w:t xml:space="preserve"> the agarose into a small rectangle block</w:t>
      </w:r>
      <w:r w:rsidR="00396903" w:rsidRPr="00D447B0">
        <w:rPr>
          <w:rFonts w:ascii="Calibri" w:hAnsi="Calibri" w:cs="Calibri"/>
          <w:sz w:val="24"/>
        </w:rPr>
        <w:t>.</w:t>
      </w:r>
    </w:p>
    <w:p w14:paraId="6E052497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/>
          <w:bCs/>
          <w:sz w:val="24"/>
        </w:rPr>
      </w:pPr>
    </w:p>
    <w:p w14:paraId="565993F0" w14:textId="218DF40F" w:rsidR="00360340" w:rsidRPr="00D447B0" w:rsidRDefault="00360340" w:rsidP="00EE2268">
      <w:r w:rsidRPr="00D447B0">
        <w:t xml:space="preserve">NOTE: This step allows adjusting </w:t>
      </w:r>
      <w:r w:rsidR="00EE7A19" w:rsidRPr="00D447B0">
        <w:t>the</w:t>
      </w:r>
      <w:r w:rsidRPr="00D447B0">
        <w:t xml:space="preserve"> </w:t>
      </w:r>
      <w:r w:rsidR="008C1669" w:rsidRPr="00D447B0">
        <w:t>block's angle</w:t>
      </w:r>
      <w:r w:rsidRPr="00D447B0">
        <w:t xml:space="preserve"> so th</w:t>
      </w:r>
      <w:r w:rsidR="00EE7A19" w:rsidRPr="00D447B0">
        <w:t>at the</w:t>
      </w:r>
      <w:r w:rsidRPr="00D447B0">
        <w:t xml:space="preserve"> sagittal axis of the brain is perpendicular to </w:t>
      </w:r>
      <w:r w:rsidR="009A375C" w:rsidRPr="00D447B0">
        <w:t xml:space="preserve">the </w:t>
      </w:r>
      <w:r w:rsidRPr="00D447B0">
        <w:t xml:space="preserve">vibratome </w:t>
      </w:r>
      <w:proofErr w:type="gramStart"/>
      <w:r w:rsidRPr="00D447B0">
        <w:t>plate</w:t>
      </w:r>
      <w:proofErr w:type="gramEnd"/>
      <w:r w:rsidRPr="00D447B0">
        <w:t xml:space="preserve"> and the coronal axis aligns parallel to the blade</w:t>
      </w:r>
      <w:r w:rsidR="001F364E" w:rsidRPr="00D447B0">
        <w:t xml:space="preserve">. </w:t>
      </w:r>
      <w:r w:rsidRPr="00D447B0">
        <w:t xml:space="preserve">Leave around </w:t>
      </w:r>
      <w:r w:rsidR="00854E2A" w:rsidRPr="00D447B0">
        <w:t>5 mm</w:t>
      </w:r>
      <w:r w:rsidRPr="00D447B0">
        <w:t xml:space="preserve"> of agarose at the dorsal side of the brain for easy handling of </w:t>
      </w:r>
      <w:r w:rsidR="00160D70" w:rsidRPr="00D447B0">
        <w:t xml:space="preserve">the </w:t>
      </w:r>
      <w:r w:rsidRPr="00D447B0">
        <w:t>slices</w:t>
      </w:r>
      <w:r w:rsidR="00396903" w:rsidRPr="00D447B0">
        <w:t>.</w:t>
      </w:r>
    </w:p>
    <w:p w14:paraId="458D4B5C" w14:textId="77777777" w:rsidR="00360340" w:rsidRPr="00D447B0" w:rsidRDefault="00360340" w:rsidP="00EE2268"/>
    <w:p w14:paraId="5890D4D9" w14:textId="3B97E687" w:rsidR="00360340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Place a small drop of </w:t>
      </w:r>
      <w:r w:rsidR="002B17F7" w:rsidRPr="00D447B0">
        <w:rPr>
          <w:rFonts w:ascii="Calibri" w:hAnsi="Calibri" w:cs="Calibri"/>
          <w:sz w:val="24"/>
        </w:rPr>
        <w:t>fast-adhesive solvent-free superglue</w:t>
      </w:r>
      <w:r w:rsidRPr="00D447B0">
        <w:rPr>
          <w:rFonts w:ascii="Calibri" w:hAnsi="Calibri" w:cs="Calibri"/>
          <w:sz w:val="24"/>
        </w:rPr>
        <w:t xml:space="preserve"> in the middle of the specimen holder and spread to an area that will cover the bottom</w:t>
      </w:r>
      <w:r w:rsidR="001245D7" w:rsidRPr="00D447B0">
        <w:rPr>
          <w:rFonts w:ascii="Calibri" w:hAnsi="Calibri" w:cs="Calibri"/>
          <w:sz w:val="24"/>
        </w:rPr>
        <w:t xml:space="preserve"> of</w:t>
      </w:r>
      <w:r w:rsidRPr="00D447B0">
        <w:rPr>
          <w:rFonts w:ascii="Calibri" w:hAnsi="Calibri" w:cs="Calibri"/>
          <w:sz w:val="24"/>
        </w:rPr>
        <w:t xml:space="preserve"> the agarose block</w:t>
      </w:r>
      <w:r w:rsidR="00396903" w:rsidRPr="00D447B0">
        <w:rPr>
          <w:rFonts w:ascii="Calibri" w:hAnsi="Calibri" w:cs="Calibri"/>
          <w:sz w:val="24"/>
        </w:rPr>
        <w:t>.</w:t>
      </w:r>
    </w:p>
    <w:p w14:paraId="47426D29" w14:textId="77777777" w:rsidR="00360340" w:rsidRPr="00D447B0" w:rsidRDefault="00360340" w:rsidP="00482944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5A62A00D" w14:textId="5E361950" w:rsidR="00360340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Gently pick up the agarose block</w:t>
      </w:r>
      <w:r w:rsidR="00057B5E" w:rsidRPr="00D447B0">
        <w:rPr>
          <w:rFonts w:ascii="Calibri" w:hAnsi="Calibri" w:cs="Calibri"/>
          <w:sz w:val="24"/>
          <w:highlight w:val="yellow"/>
        </w:rPr>
        <w:t xml:space="preserve"> and</w:t>
      </w:r>
      <w:r w:rsidR="00CE419E" w:rsidRPr="00D447B0">
        <w:rPr>
          <w:rFonts w:ascii="Calibri" w:hAnsi="Calibri" w:cs="Calibri"/>
          <w:sz w:val="24"/>
          <w:highlight w:val="yellow"/>
        </w:rPr>
        <w:t xml:space="preserve"> dry the bottom by dabbing against tissue paper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="00057B5E" w:rsidRPr="00D447B0">
        <w:rPr>
          <w:rFonts w:ascii="Calibri" w:hAnsi="Calibri" w:cs="Calibri"/>
          <w:sz w:val="24"/>
          <w:highlight w:val="yellow"/>
        </w:rPr>
        <w:t>Place</w:t>
      </w:r>
      <w:r w:rsidRPr="00D447B0">
        <w:rPr>
          <w:rFonts w:ascii="Calibri" w:hAnsi="Calibri" w:cs="Calibri"/>
          <w:sz w:val="24"/>
          <w:highlight w:val="yellow"/>
        </w:rPr>
        <w:t xml:space="preserve"> </w:t>
      </w:r>
      <w:r w:rsidR="00057B5E" w:rsidRPr="00D447B0">
        <w:rPr>
          <w:rFonts w:ascii="Calibri" w:hAnsi="Calibri" w:cs="Calibri"/>
          <w:sz w:val="24"/>
          <w:highlight w:val="yellow"/>
        </w:rPr>
        <w:t xml:space="preserve">the </w:t>
      </w:r>
      <w:r w:rsidR="000E3659" w:rsidRPr="00D447B0">
        <w:rPr>
          <w:rFonts w:ascii="Calibri" w:hAnsi="Calibri" w:cs="Calibri"/>
          <w:sz w:val="24"/>
          <w:highlight w:val="yellow"/>
        </w:rPr>
        <w:t>block</w:t>
      </w:r>
      <w:r w:rsidR="00057B5E" w:rsidRPr="00D447B0">
        <w:rPr>
          <w:rFonts w:ascii="Calibri" w:hAnsi="Calibri" w:cs="Calibri"/>
          <w:sz w:val="24"/>
          <w:highlight w:val="yellow"/>
        </w:rPr>
        <w:t xml:space="preserve"> on</w:t>
      </w:r>
      <w:r w:rsidRPr="00D447B0">
        <w:rPr>
          <w:rFonts w:ascii="Calibri" w:hAnsi="Calibri" w:cs="Calibri"/>
          <w:sz w:val="24"/>
          <w:highlight w:val="yellow"/>
        </w:rPr>
        <w:t xml:space="preserve"> the glued area of the specimen holder</w:t>
      </w:r>
      <w:r w:rsidR="00186F92" w:rsidRPr="00D447B0">
        <w:rPr>
          <w:rFonts w:ascii="Calibri" w:hAnsi="Calibri" w:cs="Calibri"/>
          <w:sz w:val="24"/>
          <w:highlight w:val="yellow"/>
        </w:rPr>
        <w:t>,</w:t>
      </w:r>
      <w:r w:rsidRPr="00D447B0">
        <w:rPr>
          <w:rFonts w:ascii="Calibri" w:hAnsi="Calibri" w:cs="Calibri"/>
          <w:sz w:val="24"/>
          <w:highlight w:val="yellow"/>
        </w:rPr>
        <w:t xml:space="preserve"> with the rostral side of the brain up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>Put the specimen holder on ice and allow the glue to dry for 1 min.</w:t>
      </w:r>
    </w:p>
    <w:p w14:paraId="14A2EA9E" w14:textId="77777777" w:rsidR="00360340" w:rsidRPr="00D447B0" w:rsidRDefault="00360340" w:rsidP="00081305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490F6559" w14:textId="76895EF5" w:rsidR="00360340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Once the glue has dried, place the specimen holder in the buffer tr</w:t>
      </w:r>
      <w:r w:rsidR="004A43EC" w:rsidRPr="00D447B0">
        <w:rPr>
          <w:rFonts w:ascii="Calibri" w:hAnsi="Calibri" w:cs="Calibri"/>
          <w:sz w:val="24"/>
        </w:rPr>
        <w:t>a</w:t>
      </w:r>
      <w:r w:rsidRPr="00D447B0">
        <w:rPr>
          <w:rFonts w:ascii="Calibri" w:hAnsi="Calibri" w:cs="Calibri"/>
          <w:sz w:val="24"/>
        </w:rPr>
        <w:t>y.</w:t>
      </w:r>
    </w:p>
    <w:p w14:paraId="6EAFD8C7" w14:textId="77777777" w:rsidR="00360340" w:rsidRPr="00D447B0" w:rsidRDefault="00360340" w:rsidP="00081305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294D3321" w14:textId="5C75FC89" w:rsidR="00081305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Cut the brain in coronal slices at an angle of 15°</w:t>
      </w:r>
      <w:r w:rsidR="001F364E" w:rsidRPr="00D447B0">
        <w:rPr>
          <w:rFonts w:ascii="Calibri" w:hAnsi="Calibri" w:cs="Calibri"/>
          <w:sz w:val="24"/>
          <w:highlight w:val="yellow"/>
        </w:rPr>
        <w:t>.</w:t>
      </w:r>
    </w:p>
    <w:p w14:paraId="27692411" w14:textId="77777777" w:rsidR="00081305" w:rsidRPr="00D447B0" w:rsidRDefault="00081305" w:rsidP="00F52E8F">
      <w:pPr>
        <w:rPr>
          <w:highlight w:val="yellow"/>
        </w:rPr>
      </w:pPr>
    </w:p>
    <w:p w14:paraId="572A2ED5" w14:textId="665E9B34" w:rsidR="00C26C77" w:rsidRPr="00D447B0" w:rsidRDefault="00081305" w:rsidP="007E3199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360340" w:rsidRPr="00D447B0">
        <w:rPr>
          <w:rFonts w:ascii="Calibri" w:hAnsi="Calibri" w:cs="Calibri"/>
          <w:sz w:val="24"/>
        </w:rPr>
        <w:t>The thickness of the slices can vary depending on the application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360340" w:rsidRPr="00D447B0">
        <w:rPr>
          <w:rFonts w:ascii="Calibri" w:hAnsi="Calibri" w:cs="Calibri"/>
          <w:sz w:val="24"/>
        </w:rPr>
        <w:t>Here</w:t>
      </w:r>
      <w:r w:rsidR="00D65AE6" w:rsidRPr="00D447B0">
        <w:rPr>
          <w:rFonts w:ascii="Calibri" w:hAnsi="Calibri" w:cs="Calibri"/>
          <w:sz w:val="24"/>
        </w:rPr>
        <w:t xml:space="preserve">, </w:t>
      </w:r>
      <w:r w:rsidR="00360340" w:rsidRPr="00D447B0">
        <w:rPr>
          <w:rFonts w:ascii="Calibri" w:hAnsi="Calibri" w:cs="Calibri"/>
          <w:sz w:val="24"/>
        </w:rPr>
        <w:t xml:space="preserve">brains </w:t>
      </w:r>
      <w:r w:rsidR="00D65AE6" w:rsidRPr="00D447B0">
        <w:rPr>
          <w:rFonts w:ascii="Calibri" w:hAnsi="Calibri" w:cs="Calibri"/>
          <w:sz w:val="24"/>
        </w:rPr>
        <w:t xml:space="preserve">were sliced </w:t>
      </w:r>
      <w:r w:rsidR="00360340" w:rsidRPr="00D447B0">
        <w:rPr>
          <w:rFonts w:ascii="Calibri" w:hAnsi="Calibri" w:cs="Calibri"/>
          <w:sz w:val="24"/>
        </w:rPr>
        <w:t>at a thickness of 150 µm.</w:t>
      </w:r>
      <w:r w:rsidR="007E3199" w:rsidRPr="00D447B0">
        <w:rPr>
          <w:rFonts w:ascii="Calibri" w:hAnsi="Calibri" w:cs="Calibri"/>
          <w:sz w:val="24"/>
        </w:rPr>
        <w:t xml:space="preserve"> </w:t>
      </w:r>
      <w:r w:rsidR="00360340" w:rsidRPr="00D447B0">
        <w:rPr>
          <w:rFonts w:ascii="Calibri" w:hAnsi="Calibri" w:cs="Calibri"/>
          <w:sz w:val="24"/>
        </w:rPr>
        <w:t>Set vibratome speed to 1.0</w:t>
      </w:r>
      <w:r w:rsidR="002B5020" w:rsidRPr="00D447B0">
        <w:rPr>
          <w:rFonts w:ascii="Calibri" w:hAnsi="Calibri" w:cs="Calibri"/>
          <w:sz w:val="24"/>
        </w:rPr>
        <w:t>–</w:t>
      </w:r>
      <w:r w:rsidR="00360340" w:rsidRPr="00D447B0">
        <w:rPr>
          <w:rFonts w:ascii="Calibri" w:hAnsi="Calibri" w:cs="Calibri"/>
          <w:sz w:val="24"/>
        </w:rPr>
        <w:t xml:space="preserve">1.5 mm/s for trimming </w:t>
      </w:r>
      <w:r w:rsidR="007E3199" w:rsidRPr="00D447B0">
        <w:rPr>
          <w:rFonts w:ascii="Calibri" w:hAnsi="Calibri" w:cs="Calibri"/>
          <w:sz w:val="24"/>
        </w:rPr>
        <w:t>excess agarose on top and</w:t>
      </w:r>
      <w:r w:rsidR="00360340" w:rsidRPr="00D447B0">
        <w:rPr>
          <w:rFonts w:ascii="Calibri" w:hAnsi="Calibri" w:cs="Calibri"/>
          <w:sz w:val="24"/>
        </w:rPr>
        <w:t xml:space="preserve"> trimming olfactory bulbs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360340" w:rsidRPr="00D447B0">
        <w:rPr>
          <w:rFonts w:ascii="Calibri" w:hAnsi="Calibri" w:cs="Calibri"/>
          <w:sz w:val="24"/>
        </w:rPr>
        <w:t>Reduce cutting speed to 0.5 mm/s for collecting cortical slices</w:t>
      </w:r>
      <w:r w:rsidR="0084651A" w:rsidRPr="00D447B0">
        <w:rPr>
          <w:rFonts w:ascii="Calibri" w:hAnsi="Calibri" w:cs="Calibri"/>
          <w:sz w:val="24"/>
        </w:rPr>
        <w:t xml:space="preserve"> for analysis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84651A" w:rsidRPr="00D447B0">
        <w:rPr>
          <w:rFonts w:ascii="Calibri" w:hAnsi="Calibri" w:cs="Calibri"/>
          <w:sz w:val="24"/>
        </w:rPr>
        <w:t xml:space="preserve">Most </w:t>
      </w:r>
      <w:r w:rsidR="00360340" w:rsidRPr="00D447B0">
        <w:rPr>
          <w:rFonts w:ascii="Calibri" w:hAnsi="Calibri" w:cs="Calibri"/>
          <w:sz w:val="24"/>
        </w:rPr>
        <w:t>vibratome</w:t>
      </w:r>
      <w:r w:rsidR="0084651A" w:rsidRPr="00D447B0">
        <w:rPr>
          <w:rFonts w:ascii="Calibri" w:hAnsi="Calibri" w:cs="Calibri"/>
          <w:sz w:val="24"/>
        </w:rPr>
        <w:t>s</w:t>
      </w:r>
      <w:r w:rsidR="00360340" w:rsidRPr="00D447B0">
        <w:rPr>
          <w:rFonts w:ascii="Calibri" w:hAnsi="Calibri" w:cs="Calibri"/>
          <w:sz w:val="24"/>
        </w:rPr>
        <w:t xml:space="preserve"> can be paused to collect each slice.</w:t>
      </w:r>
      <w:r w:rsidR="007E3199" w:rsidRPr="00D447B0">
        <w:rPr>
          <w:rFonts w:ascii="Calibri" w:hAnsi="Calibri" w:cs="Calibri"/>
          <w:sz w:val="24"/>
        </w:rPr>
        <w:t xml:space="preserve"> </w:t>
      </w:r>
      <w:r w:rsidR="007067E8" w:rsidRPr="00D447B0">
        <w:rPr>
          <w:rFonts w:ascii="Calibri" w:hAnsi="Calibri" w:cs="Calibri"/>
          <w:sz w:val="24"/>
        </w:rPr>
        <w:t xml:space="preserve">If </w:t>
      </w:r>
      <w:r w:rsidR="007E3199" w:rsidRPr="00D447B0">
        <w:rPr>
          <w:rFonts w:ascii="Calibri" w:hAnsi="Calibri" w:cs="Calibri"/>
          <w:sz w:val="24"/>
        </w:rPr>
        <w:t>reducing</w:t>
      </w:r>
      <w:r w:rsidR="0037017F" w:rsidRPr="00D447B0">
        <w:rPr>
          <w:rFonts w:ascii="Calibri" w:hAnsi="Calibri" w:cs="Calibri"/>
          <w:sz w:val="24"/>
        </w:rPr>
        <w:t xml:space="preserve"> </w:t>
      </w:r>
      <w:r w:rsidR="007E3199" w:rsidRPr="00D447B0">
        <w:rPr>
          <w:rFonts w:ascii="Calibri" w:hAnsi="Calibri" w:cs="Calibri"/>
          <w:sz w:val="24"/>
        </w:rPr>
        <w:t xml:space="preserve">the </w:t>
      </w:r>
      <w:r w:rsidR="0037017F" w:rsidRPr="00D447B0">
        <w:rPr>
          <w:rFonts w:ascii="Calibri" w:hAnsi="Calibri" w:cs="Calibri"/>
          <w:sz w:val="24"/>
        </w:rPr>
        <w:t>quality of slices or detaching of</w:t>
      </w:r>
      <w:r w:rsidR="00A77892" w:rsidRPr="00D447B0">
        <w:rPr>
          <w:rFonts w:ascii="Calibri" w:hAnsi="Calibri" w:cs="Calibri"/>
          <w:sz w:val="24"/>
        </w:rPr>
        <w:t xml:space="preserve"> </w:t>
      </w:r>
      <w:r w:rsidR="0037017F" w:rsidRPr="00D447B0">
        <w:rPr>
          <w:rFonts w:ascii="Calibri" w:hAnsi="Calibri" w:cs="Calibri"/>
          <w:sz w:val="24"/>
        </w:rPr>
        <w:t>tissue from agarose</w:t>
      </w:r>
      <w:r w:rsidR="00094A75" w:rsidRPr="00D447B0">
        <w:rPr>
          <w:rFonts w:ascii="Calibri" w:hAnsi="Calibri" w:cs="Calibri"/>
          <w:sz w:val="24"/>
        </w:rPr>
        <w:t xml:space="preserve"> are experienced</w:t>
      </w:r>
      <w:r w:rsidR="00354166" w:rsidRPr="00D447B0">
        <w:rPr>
          <w:rFonts w:ascii="Calibri" w:hAnsi="Calibri" w:cs="Calibri"/>
          <w:sz w:val="24"/>
        </w:rPr>
        <w:t xml:space="preserve">, </w:t>
      </w:r>
      <w:r w:rsidR="00211070" w:rsidRPr="00D447B0">
        <w:rPr>
          <w:rFonts w:ascii="Calibri" w:hAnsi="Calibri" w:cs="Calibri"/>
          <w:sz w:val="24"/>
        </w:rPr>
        <w:t>replacing</w:t>
      </w:r>
      <w:r w:rsidR="00354166" w:rsidRPr="00D447B0">
        <w:rPr>
          <w:rFonts w:ascii="Calibri" w:hAnsi="Calibri" w:cs="Calibri"/>
          <w:sz w:val="24"/>
        </w:rPr>
        <w:t xml:space="preserve"> the vibratome blade</w:t>
      </w:r>
      <w:r w:rsidR="00211070" w:rsidRPr="00D447B0">
        <w:rPr>
          <w:rFonts w:ascii="Calibri" w:hAnsi="Calibri" w:cs="Calibri"/>
          <w:sz w:val="24"/>
        </w:rPr>
        <w:t xml:space="preserve"> </w:t>
      </w:r>
      <w:r w:rsidR="007E134D" w:rsidRPr="00D447B0">
        <w:rPr>
          <w:rFonts w:ascii="Calibri" w:hAnsi="Calibri" w:cs="Calibri"/>
          <w:sz w:val="24"/>
        </w:rPr>
        <w:t>can</w:t>
      </w:r>
      <w:r w:rsidR="00211070" w:rsidRPr="00D447B0">
        <w:rPr>
          <w:rFonts w:ascii="Calibri" w:hAnsi="Calibri" w:cs="Calibri"/>
          <w:sz w:val="24"/>
        </w:rPr>
        <w:t xml:space="preserve"> help</w:t>
      </w:r>
      <w:r w:rsidR="00354166" w:rsidRPr="00D447B0">
        <w:rPr>
          <w:rFonts w:ascii="Calibri" w:hAnsi="Calibri" w:cs="Calibri"/>
          <w:sz w:val="24"/>
        </w:rPr>
        <w:t>.</w:t>
      </w:r>
    </w:p>
    <w:p w14:paraId="133551F2" w14:textId="77777777" w:rsidR="00360340" w:rsidRPr="00D447B0" w:rsidRDefault="00360340" w:rsidP="007E3199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7F957F83" w14:textId="56750317" w:rsidR="00360340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Using clean spatulas, collect brain slices and place them on</w:t>
      </w:r>
      <w:r w:rsidR="007238BC" w:rsidRPr="00D447B0">
        <w:rPr>
          <w:rFonts w:ascii="Calibri" w:hAnsi="Calibri" w:cs="Calibri"/>
          <w:sz w:val="24"/>
          <w:highlight w:val="yellow"/>
        </w:rPr>
        <w:t xml:space="preserve"> Polytetrafluoroethylene</w:t>
      </w:r>
      <w:r w:rsidRPr="00D447B0">
        <w:rPr>
          <w:rFonts w:ascii="Calibri" w:hAnsi="Calibri" w:cs="Calibri"/>
          <w:sz w:val="24"/>
          <w:highlight w:val="yellow"/>
        </w:rPr>
        <w:t xml:space="preserve"> </w:t>
      </w:r>
      <w:r w:rsidR="007238BC" w:rsidRPr="00D447B0">
        <w:rPr>
          <w:rFonts w:ascii="Calibri" w:hAnsi="Calibri" w:cs="Calibri"/>
          <w:sz w:val="24"/>
          <w:highlight w:val="yellow"/>
        </w:rPr>
        <w:t>(</w:t>
      </w:r>
      <w:r w:rsidRPr="00D447B0">
        <w:rPr>
          <w:rFonts w:ascii="Calibri" w:hAnsi="Calibri" w:cs="Calibri"/>
          <w:sz w:val="24"/>
          <w:highlight w:val="yellow"/>
        </w:rPr>
        <w:t>PTFE</w:t>
      </w:r>
      <w:r w:rsidR="007238BC" w:rsidRPr="00D447B0">
        <w:rPr>
          <w:rFonts w:ascii="Calibri" w:hAnsi="Calibri" w:cs="Calibri"/>
          <w:sz w:val="24"/>
          <w:highlight w:val="yellow"/>
        </w:rPr>
        <w:t>)</w:t>
      </w:r>
      <w:r w:rsidRPr="00D447B0">
        <w:rPr>
          <w:rFonts w:ascii="Calibri" w:hAnsi="Calibri" w:cs="Calibri"/>
          <w:sz w:val="24"/>
          <w:highlight w:val="yellow"/>
        </w:rPr>
        <w:t xml:space="preserve"> membrane</w:t>
      </w:r>
      <w:r w:rsidR="004A43EC" w:rsidRPr="00D447B0">
        <w:rPr>
          <w:rFonts w:ascii="Calibri" w:hAnsi="Calibri" w:cs="Calibri"/>
          <w:sz w:val="24"/>
          <w:highlight w:val="yellow"/>
        </w:rPr>
        <w:t>,</w:t>
      </w:r>
      <w:r w:rsidRPr="00D447B0">
        <w:rPr>
          <w:rFonts w:ascii="Calibri" w:hAnsi="Calibri" w:cs="Calibri"/>
          <w:sz w:val="24"/>
          <w:highlight w:val="yellow"/>
        </w:rPr>
        <w:t xml:space="preserve"> </w:t>
      </w:r>
      <w:r w:rsidR="00E86130" w:rsidRPr="00D447B0">
        <w:rPr>
          <w:rFonts w:ascii="Calibri" w:hAnsi="Calibri" w:cs="Calibri"/>
          <w:sz w:val="24"/>
          <w:highlight w:val="yellow"/>
        </w:rPr>
        <w:t>immobili</w:t>
      </w:r>
      <w:r w:rsidR="0023598F" w:rsidRPr="00D447B0">
        <w:rPr>
          <w:rFonts w:ascii="Calibri" w:hAnsi="Calibri" w:cs="Calibri"/>
          <w:sz w:val="24"/>
          <w:highlight w:val="yellow"/>
        </w:rPr>
        <w:t>z</w:t>
      </w:r>
      <w:r w:rsidR="00E86130" w:rsidRPr="00D447B0">
        <w:rPr>
          <w:rFonts w:ascii="Calibri" w:hAnsi="Calibri" w:cs="Calibri"/>
          <w:sz w:val="24"/>
          <w:highlight w:val="yellow"/>
        </w:rPr>
        <w:t xml:space="preserve">ed </w:t>
      </w:r>
      <w:r w:rsidRPr="00D447B0">
        <w:rPr>
          <w:rFonts w:ascii="Calibri" w:hAnsi="Calibri" w:cs="Calibri"/>
          <w:sz w:val="24"/>
          <w:highlight w:val="yellow"/>
        </w:rPr>
        <w:t xml:space="preserve">in a 35 mm glass-bottomed </w:t>
      </w:r>
      <w:r w:rsidR="000D0C63" w:rsidRPr="00D447B0">
        <w:rPr>
          <w:rFonts w:ascii="Calibri" w:hAnsi="Calibri" w:cs="Calibri"/>
          <w:sz w:val="24"/>
          <w:highlight w:val="yellow"/>
        </w:rPr>
        <w:t xml:space="preserve">dish </w:t>
      </w:r>
      <w:r w:rsidR="00E86130" w:rsidRPr="00D447B0">
        <w:rPr>
          <w:rFonts w:ascii="Calibri" w:hAnsi="Calibri" w:cs="Calibri"/>
          <w:sz w:val="24"/>
          <w:highlight w:val="yellow"/>
        </w:rPr>
        <w:t>using paraffin</w:t>
      </w:r>
      <w:r w:rsidRPr="00D447B0">
        <w:rPr>
          <w:rFonts w:ascii="Calibri" w:hAnsi="Calibri" w:cs="Calibri"/>
          <w:sz w:val="24"/>
          <w:highlight w:val="yellow"/>
        </w:rPr>
        <w:t xml:space="preserve"> (up to </w:t>
      </w:r>
      <w:r w:rsidR="002B5020" w:rsidRPr="00D447B0">
        <w:rPr>
          <w:rFonts w:ascii="Calibri" w:hAnsi="Calibri" w:cs="Calibri"/>
          <w:sz w:val="24"/>
          <w:highlight w:val="yellow"/>
        </w:rPr>
        <w:t xml:space="preserve">five </w:t>
      </w:r>
      <w:r w:rsidRPr="00D447B0">
        <w:rPr>
          <w:rFonts w:ascii="Calibri" w:hAnsi="Calibri" w:cs="Calibri"/>
          <w:sz w:val="24"/>
          <w:highlight w:val="yellow"/>
        </w:rPr>
        <w:t>brain slices/ membrane) (</w:t>
      </w:r>
      <w:r w:rsidRPr="00D447B0">
        <w:rPr>
          <w:rFonts w:ascii="Calibri" w:hAnsi="Calibri" w:cs="Calibri"/>
          <w:b/>
          <w:bCs/>
          <w:sz w:val="24"/>
          <w:highlight w:val="yellow"/>
        </w:rPr>
        <w:t>Figure</w:t>
      </w:r>
      <w:r w:rsidR="008602C3" w:rsidRPr="00D447B0">
        <w:rPr>
          <w:rFonts w:ascii="Calibri" w:hAnsi="Calibri" w:cs="Calibri"/>
          <w:b/>
          <w:bCs/>
          <w:sz w:val="24"/>
          <w:highlight w:val="yellow"/>
        </w:rPr>
        <w:t xml:space="preserve"> 3</w:t>
      </w:r>
      <w:r w:rsidR="002B630F" w:rsidRPr="00D447B0">
        <w:rPr>
          <w:rFonts w:ascii="Calibri" w:hAnsi="Calibri" w:cs="Calibri"/>
          <w:b/>
          <w:bCs/>
          <w:sz w:val="24"/>
          <w:highlight w:val="yellow"/>
        </w:rPr>
        <w:t>L-M</w:t>
      </w:r>
      <w:r w:rsidRPr="00D447B0">
        <w:rPr>
          <w:rFonts w:ascii="Calibri" w:hAnsi="Calibri" w:cs="Calibri"/>
          <w:sz w:val="24"/>
          <w:highlight w:val="yellow"/>
        </w:rPr>
        <w:t>).</w:t>
      </w:r>
    </w:p>
    <w:p w14:paraId="2549B330" w14:textId="77777777" w:rsidR="00360340" w:rsidRPr="00D447B0" w:rsidRDefault="00360340" w:rsidP="0023598F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176BEFD0" w14:textId="62046418" w:rsidR="00360340" w:rsidRPr="00D447B0" w:rsidRDefault="00360340" w:rsidP="0038146F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Fix the PTFE membrane inside a 35 mm glass-bottomed </w:t>
      </w:r>
      <w:r w:rsidR="000D0C63" w:rsidRPr="00D447B0">
        <w:rPr>
          <w:rFonts w:ascii="Calibri" w:hAnsi="Calibri" w:cs="Calibri"/>
          <w:sz w:val="24"/>
        </w:rPr>
        <w:t xml:space="preserve">dish </w:t>
      </w:r>
      <w:r w:rsidRPr="00D447B0">
        <w:rPr>
          <w:rFonts w:ascii="Calibri" w:hAnsi="Calibri" w:cs="Calibri"/>
          <w:sz w:val="24"/>
        </w:rPr>
        <w:t>using wax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>This will stabili</w:t>
      </w:r>
      <w:r w:rsidR="0038146F" w:rsidRPr="00D447B0">
        <w:rPr>
          <w:rFonts w:ascii="Calibri" w:hAnsi="Calibri" w:cs="Calibri"/>
          <w:sz w:val="24"/>
        </w:rPr>
        <w:t>z</w:t>
      </w:r>
      <w:r w:rsidRPr="00D447B0">
        <w:rPr>
          <w:rFonts w:ascii="Calibri" w:hAnsi="Calibri" w:cs="Calibri"/>
          <w:sz w:val="24"/>
        </w:rPr>
        <w:t xml:space="preserve">e the membrane when adding the slice culture media </w:t>
      </w:r>
      <w:proofErr w:type="gramStart"/>
      <w:r w:rsidRPr="00D447B0">
        <w:rPr>
          <w:rFonts w:ascii="Calibri" w:hAnsi="Calibri" w:cs="Calibri"/>
          <w:sz w:val="24"/>
        </w:rPr>
        <w:t>and also</w:t>
      </w:r>
      <w:proofErr w:type="gramEnd"/>
      <w:r w:rsidRPr="00D447B0">
        <w:rPr>
          <w:rFonts w:ascii="Calibri" w:hAnsi="Calibri" w:cs="Calibri"/>
          <w:sz w:val="24"/>
        </w:rPr>
        <w:t xml:space="preserve"> during imaging</w:t>
      </w:r>
      <w:r w:rsidR="00396903" w:rsidRPr="00D447B0">
        <w:rPr>
          <w:rFonts w:ascii="Calibri" w:hAnsi="Calibri" w:cs="Calibri"/>
          <w:sz w:val="24"/>
        </w:rPr>
        <w:t>.</w:t>
      </w:r>
    </w:p>
    <w:p w14:paraId="22DBBAF5" w14:textId="77777777" w:rsidR="00360340" w:rsidRPr="00D447B0" w:rsidRDefault="00360340" w:rsidP="0038146F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62A00BEA" w14:textId="3986D560" w:rsidR="00360340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Using a 200 </w:t>
      </w:r>
      <w:r w:rsidR="007B6646" w:rsidRPr="00D447B0">
        <w:rPr>
          <w:rFonts w:ascii="Calibri" w:hAnsi="Calibri" w:cs="Calibri"/>
          <w:sz w:val="24"/>
          <w:highlight w:val="yellow"/>
        </w:rPr>
        <w:t>µL</w:t>
      </w:r>
      <w:r w:rsidRPr="00D447B0">
        <w:rPr>
          <w:rFonts w:ascii="Calibri" w:hAnsi="Calibri" w:cs="Calibri"/>
          <w:sz w:val="24"/>
          <w:highlight w:val="yellow"/>
        </w:rPr>
        <w:t xml:space="preserve"> pipette, remove excess HBSS-G from around the slices on the PTFE membrane</w:t>
      </w:r>
      <w:r w:rsidR="008358C0" w:rsidRPr="00D447B0">
        <w:rPr>
          <w:rFonts w:ascii="Calibri" w:hAnsi="Calibri" w:cs="Calibri"/>
          <w:sz w:val="24"/>
          <w:highlight w:val="yellow"/>
        </w:rPr>
        <w:t>, leaving the slices semi-dry</w:t>
      </w:r>
      <w:r w:rsidR="009D3030" w:rsidRPr="00D447B0">
        <w:rPr>
          <w:rFonts w:ascii="Calibri" w:hAnsi="Calibri" w:cs="Calibri"/>
          <w:sz w:val="24"/>
          <w:highlight w:val="yellow"/>
        </w:rPr>
        <w:t>.</w:t>
      </w:r>
    </w:p>
    <w:p w14:paraId="30F5F1B7" w14:textId="77777777" w:rsidR="00360340" w:rsidRPr="00D447B0" w:rsidRDefault="00360340" w:rsidP="0010528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6646CDEC" w14:textId="01AEC069" w:rsidR="00360340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Add 500 </w:t>
      </w:r>
      <w:r w:rsidR="007B6646" w:rsidRPr="00D447B0">
        <w:rPr>
          <w:rFonts w:ascii="Calibri" w:hAnsi="Calibri" w:cs="Calibri"/>
          <w:sz w:val="24"/>
          <w:highlight w:val="yellow"/>
        </w:rPr>
        <w:t>µL</w:t>
      </w:r>
      <w:r w:rsidRPr="00D447B0">
        <w:rPr>
          <w:rFonts w:ascii="Calibri" w:hAnsi="Calibri" w:cs="Calibri"/>
          <w:sz w:val="24"/>
          <w:highlight w:val="yellow"/>
        </w:rPr>
        <w:t xml:space="preserve"> of slice media (pre</w:t>
      </w:r>
      <w:r w:rsidR="000035AA" w:rsidRPr="00D447B0">
        <w:rPr>
          <w:rFonts w:ascii="Calibri" w:hAnsi="Calibri" w:cs="Calibri"/>
          <w:sz w:val="24"/>
          <w:highlight w:val="yellow"/>
        </w:rPr>
        <w:t>-</w:t>
      </w:r>
      <w:r w:rsidRPr="00D447B0">
        <w:rPr>
          <w:rFonts w:ascii="Calibri" w:hAnsi="Calibri" w:cs="Calibri"/>
          <w:sz w:val="24"/>
          <w:highlight w:val="yellow"/>
        </w:rPr>
        <w:t>warmed to 35</w:t>
      </w:r>
      <w:r w:rsidR="002B5020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>°C) directly to the space under the PTFE membrane.</w:t>
      </w:r>
    </w:p>
    <w:p w14:paraId="4556CBC6" w14:textId="77777777" w:rsidR="00360340" w:rsidRPr="00D447B0" w:rsidRDefault="00360340" w:rsidP="0010528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2DD43A21" w14:textId="301D4FD2" w:rsidR="00360340" w:rsidRPr="00D447B0" w:rsidRDefault="00360340" w:rsidP="00105286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105286" w:rsidRPr="00D447B0">
        <w:rPr>
          <w:rFonts w:ascii="Calibri" w:hAnsi="Calibri" w:cs="Calibri"/>
          <w:sz w:val="24"/>
        </w:rPr>
        <w:t>No bubbles must</w:t>
      </w:r>
      <w:r w:rsidRPr="00D447B0">
        <w:rPr>
          <w:rFonts w:ascii="Calibri" w:hAnsi="Calibri" w:cs="Calibri"/>
          <w:sz w:val="24"/>
        </w:rPr>
        <w:t xml:space="preserve"> f</w:t>
      </w:r>
      <w:r w:rsidR="004A43EC" w:rsidRPr="00D447B0">
        <w:rPr>
          <w:rFonts w:ascii="Calibri" w:hAnsi="Calibri" w:cs="Calibri"/>
          <w:sz w:val="24"/>
        </w:rPr>
        <w:t>orm</w:t>
      </w:r>
      <w:r w:rsidRPr="00D447B0">
        <w:rPr>
          <w:rFonts w:ascii="Calibri" w:hAnsi="Calibri" w:cs="Calibri"/>
          <w:sz w:val="24"/>
        </w:rPr>
        <w:t xml:space="preserve"> under the membrane when adding </w:t>
      </w:r>
      <w:r w:rsidR="002B5020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media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This will leave whole or </w:t>
      </w:r>
      <w:r w:rsidR="004A43EC" w:rsidRPr="00D447B0">
        <w:rPr>
          <w:rFonts w:ascii="Calibri" w:hAnsi="Calibri" w:cs="Calibri"/>
          <w:sz w:val="24"/>
        </w:rPr>
        <w:t>partial</w:t>
      </w:r>
      <w:r w:rsidRPr="00D447B0">
        <w:rPr>
          <w:rFonts w:ascii="Calibri" w:hAnsi="Calibri" w:cs="Calibri"/>
          <w:sz w:val="24"/>
        </w:rPr>
        <w:t xml:space="preserve"> slices with no media exchange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Replace 200 </w:t>
      </w:r>
      <w:r w:rsidR="007B6646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of media every 2 days in culture or after every imaging session</w:t>
      </w:r>
      <w:r w:rsidR="00396903" w:rsidRPr="00D447B0">
        <w:rPr>
          <w:rFonts w:ascii="Calibri" w:hAnsi="Calibri" w:cs="Calibri"/>
          <w:sz w:val="24"/>
        </w:rPr>
        <w:t>.</w:t>
      </w:r>
    </w:p>
    <w:p w14:paraId="41C6DD9A" w14:textId="77777777" w:rsidR="00360340" w:rsidRPr="00D447B0" w:rsidRDefault="00360340" w:rsidP="0010528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05304014" w14:textId="215B6C6D" w:rsidR="00360340" w:rsidRPr="00D447B0" w:rsidRDefault="00360340" w:rsidP="00DF43D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lastRenderedPageBreak/>
        <w:t>Incubate the slices at 35</w:t>
      </w:r>
      <w:r w:rsidR="00B12E84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>°C with 5</w:t>
      </w:r>
      <w:r w:rsidR="005A2D67" w:rsidRPr="00D447B0">
        <w:rPr>
          <w:rFonts w:ascii="Calibri" w:hAnsi="Calibri" w:cs="Calibri"/>
          <w:sz w:val="24"/>
          <w:highlight w:val="yellow"/>
        </w:rPr>
        <w:t>%</w:t>
      </w:r>
      <w:r w:rsidRPr="00D447B0">
        <w:rPr>
          <w:rFonts w:ascii="Calibri" w:hAnsi="Calibri" w:cs="Calibri"/>
          <w:sz w:val="24"/>
          <w:highlight w:val="yellow"/>
        </w:rPr>
        <w:t xml:space="preserve"> CO</w:t>
      </w:r>
      <w:r w:rsidRPr="00D447B0">
        <w:rPr>
          <w:rFonts w:ascii="Calibri" w:hAnsi="Calibri" w:cs="Calibri"/>
          <w:sz w:val="24"/>
          <w:highlight w:val="yellow"/>
          <w:vertAlign w:val="subscript"/>
        </w:rPr>
        <w:t>2</w:t>
      </w:r>
      <w:r w:rsidR="00B54F00" w:rsidRPr="00D447B0">
        <w:rPr>
          <w:rFonts w:ascii="Calibri" w:hAnsi="Calibri" w:cs="Calibri"/>
          <w:sz w:val="24"/>
          <w:highlight w:val="yellow"/>
        </w:rPr>
        <w:t>.</w:t>
      </w:r>
    </w:p>
    <w:p w14:paraId="2716FEA8" w14:textId="77777777" w:rsidR="00360340" w:rsidRPr="00D447B0" w:rsidRDefault="00360340" w:rsidP="00EE2268">
      <w:pPr>
        <w:rPr>
          <w:b/>
        </w:rPr>
      </w:pPr>
    </w:p>
    <w:p w14:paraId="38344022" w14:textId="77777777" w:rsidR="00360340" w:rsidRPr="00D447B0" w:rsidRDefault="00360340" w:rsidP="00B64942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</w:rPr>
      </w:pPr>
      <w:r w:rsidRPr="00D447B0">
        <w:rPr>
          <w:rFonts w:ascii="Calibri" w:hAnsi="Calibri"/>
          <w:b/>
          <w:sz w:val="24"/>
        </w:rPr>
        <w:t>Immunohistochemistry</w:t>
      </w:r>
    </w:p>
    <w:p w14:paraId="478D2EAB" w14:textId="77777777" w:rsidR="00360340" w:rsidRPr="00D447B0" w:rsidRDefault="00360340" w:rsidP="00EE2268">
      <w:pPr>
        <w:rPr>
          <w:b/>
        </w:rPr>
      </w:pPr>
    </w:p>
    <w:p w14:paraId="0E44398E" w14:textId="74CF39DA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Fix slices with 1 mL of 4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paraformaldehyde (PFA)</w:t>
      </w:r>
      <w:r w:rsidR="002B5020" w:rsidRPr="00D447B0">
        <w:rPr>
          <w:rFonts w:ascii="Calibri" w:hAnsi="Calibri" w:cs="Calibri"/>
          <w:sz w:val="24"/>
        </w:rPr>
        <w:t>—</w:t>
      </w:r>
      <w:r w:rsidR="000D0C63" w:rsidRPr="00D447B0">
        <w:rPr>
          <w:rFonts w:ascii="Calibri" w:hAnsi="Calibri" w:cs="Calibri"/>
          <w:sz w:val="24"/>
        </w:rPr>
        <w:t>supplemented with 4% sucrose</w:t>
      </w:r>
      <w:r w:rsidR="002B5020" w:rsidRPr="00D447B0">
        <w:rPr>
          <w:rFonts w:ascii="Calibri" w:hAnsi="Calibri" w:cs="Calibri"/>
          <w:sz w:val="24"/>
        </w:rPr>
        <w:t>—</w:t>
      </w:r>
      <w:r w:rsidRPr="00D447B0">
        <w:rPr>
          <w:rFonts w:ascii="Calibri" w:hAnsi="Calibri" w:cs="Calibri"/>
          <w:sz w:val="24"/>
        </w:rPr>
        <w:t>per dish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Incubate at RT for 30 </w:t>
      </w:r>
      <w:r w:rsidR="009152CC" w:rsidRPr="00D447B0">
        <w:rPr>
          <w:rFonts w:ascii="Calibri" w:hAnsi="Calibri" w:cs="Calibri"/>
          <w:sz w:val="24"/>
        </w:rPr>
        <w:t>min</w:t>
      </w:r>
      <w:r w:rsidRPr="00D447B0">
        <w:rPr>
          <w:rFonts w:ascii="Calibri" w:hAnsi="Calibri" w:cs="Calibri"/>
          <w:sz w:val="24"/>
        </w:rPr>
        <w:t>.</w:t>
      </w:r>
    </w:p>
    <w:p w14:paraId="6A60B17C" w14:textId="77777777" w:rsidR="00360340" w:rsidRPr="00D447B0" w:rsidRDefault="00360340" w:rsidP="00EB5B02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1A85C508" w14:textId="4CEB437A" w:rsidR="00360340" w:rsidRPr="00D447B0" w:rsidRDefault="00360340" w:rsidP="00EB5B02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CAU</w:t>
      </w:r>
      <w:r w:rsidR="00EB5B02" w:rsidRPr="00D447B0">
        <w:rPr>
          <w:rFonts w:ascii="Calibri" w:hAnsi="Calibri" w:cs="Calibri"/>
          <w:sz w:val="24"/>
        </w:rPr>
        <w:t>T</w:t>
      </w:r>
      <w:r w:rsidRPr="00D447B0">
        <w:rPr>
          <w:rFonts w:ascii="Calibri" w:hAnsi="Calibri" w:cs="Calibri"/>
          <w:sz w:val="24"/>
        </w:rPr>
        <w:t>ION: When handling PFA, wear a lab coat and gloves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 xml:space="preserve">Perform fixation steps under a chemical </w:t>
      </w:r>
      <w:proofErr w:type="gramStart"/>
      <w:r w:rsidRPr="00D447B0">
        <w:rPr>
          <w:rFonts w:ascii="Calibri" w:hAnsi="Calibri" w:cs="Calibri"/>
          <w:sz w:val="24"/>
        </w:rPr>
        <w:t>hood</w:t>
      </w:r>
      <w:r w:rsidR="00D626A2" w:rsidRPr="00D447B0">
        <w:rPr>
          <w:rFonts w:ascii="Calibri" w:hAnsi="Calibri" w:cs="Calibri"/>
          <w:sz w:val="24"/>
        </w:rPr>
        <w:t>, and</w:t>
      </w:r>
      <w:proofErr w:type="gramEnd"/>
      <w:r w:rsidRPr="00D447B0">
        <w:rPr>
          <w:rFonts w:ascii="Calibri" w:hAnsi="Calibri" w:cs="Calibri"/>
          <w:sz w:val="24"/>
        </w:rPr>
        <w:t xml:space="preserve"> </w:t>
      </w:r>
      <w:r w:rsidR="00D626A2" w:rsidRPr="00D447B0">
        <w:rPr>
          <w:rFonts w:ascii="Calibri" w:hAnsi="Calibri" w:cs="Calibri"/>
          <w:sz w:val="24"/>
        </w:rPr>
        <w:t>d</w:t>
      </w:r>
      <w:r w:rsidRPr="00D447B0">
        <w:rPr>
          <w:rFonts w:ascii="Calibri" w:hAnsi="Calibri" w:cs="Calibri"/>
          <w:sz w:val="24"/>
        </w:rPr>
        <w:t>ispose</w:t>
      </w:r>
      <w:r w:rsidR="00EB5B02" w:rsidRPr="00D447B0">
        <w:rPr>
          <w:rFonts w:ascii="Calibri" w:hAnsi="Calibri" w:cs="Calibri"/>
          <w:sz w:val="24"/>
        </w:rPr>
        <w:t xml:space="preserve"> of</w:t>
      </w:r>
      <w:r w:rsidRPr="00D447B0">
        <w:rPr>
          <w:rFonts w:ascii="Calibri" w:hAnsi="Calibri" w:cs="Calibri"/>
          <w:sz w:val="24"/>
        </w:rPr>
        <w:t xml:space="preserve"> PFA waste appropriately</w:t>
      </w:r>
      <w:r w:rsidR="00396903" w:rsidRPr="00D447B0">
        <w:rPr>
          <w:rFonts w:ascii="Calibri" w:hAnsi="Calibri" w:cs="Calibri"/>
          <w:sz w:val="24"/>
        </w:rPr>
        <w:t>.</w:t>
      </w:r>
    </w:p>
    <w:p w14:paraId="18E4755D" w14:textId="77777777" w:rsidR="00360340" w:rsidRPr="00D447B0" w:rsidRDefault="00360340" w:rsidP="00EB5B02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4A1AB09" w14:textId="2D4ED796" w:rsidR="00360340" w:rsidRPr="00D447B0" w:rsidRDefault="00360340" w:rsidP="00DC61FD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Wash </w:t>
      </w:r>
      <w:r w:rsidR="00EB5B02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 xml:space="preserve">slices </w:t>
      </w:r>
      <w:r w:rsidR="00EB5B02" w:rsidRPr="00D447B0">
        <w:rPr>
          <w:rFonts w:ascii="Calibri" w:hAnsi="Calibri" w:cs="Calibri"/>
          <w:sz w:val="24"/>
        </w:rPr>
        <w:t xml:space="preserve">twice </w:t>
      </w:r>
      <w:r w:rsidRPr="00D447B0">
        <w:rPr>
          <w:rFonts w:ascii="Calibri" w:hAnsi="Calibri" w:cs="Calibri"/>
          <w:sz w:val="24"/>
        </w:rPr>
        <w:t xml:space="preserve">with 300 </w:t>
      </w:r>
      <w:r w:rsidR="007B6646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PBS</w:t>
      </w:r>
      <w:r w:rsidR="00CA3BD2" w:rsidRPr="00D447B0">
        <w:rPr>
          <w:rFonts w:ascii="Calibri" w:hAnsi="Calibri" w:cs="Calibri"/>
          <w:sz w:val="24"/>
        </w:rPr>
        <w:t xml:space="preserve"> </w:t>
      </w:r>
      <w:r w:rsidR="00EB5B02" w:rsidRPr="00D447B0">
        <w:rPr>
          <w:rFonts w:ascii="Calibri" w:hAnsi="Calibri" w:cs="Calibri"/>
          <w:sz w:val="24"/>
        </w:rPr>
        <w:t xml:space="preserve">for </w:t>
      </w:r>
      <w:r w:rsidR="002155BD" w:rsidRPr="00D447B0">
        <w:rPr>
          <w:rFonts w:ascii="Calibri" w:hAnsi="Calibri" w:cs="Calibri"/>
          <w:sz w:val="24"/>
        </w:rPr>
        <w:t>5 min</w:t>
      </w:r>
      <w:r w:rsidRPr="00D447B0">
        <w:rPr>
          <w:rFonts w:ascii="Calibri" w:hAnsi="Calibri" w:cs="Calibri"/>
          <w:sz w:val="24"/>
        </w:rPr>
        <w:t>.</w:t>
      </w:r>
      <w:r w:rsidR="00DC61FD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>Transfer the slices to a 24-well plate.</w:t>
      </w:r>
    </w:p>
    <w:p w14:paraId="792B7CBD" w14:textId="77777777" w:rsidR="00360340" w:rsidRPr="00D447B0" w:rsidRDefault="00360340" w:rsidP="00DC61FD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145D6443" w14:textId="74CE9FBD" w:rsidR="00360340" w:rsidRPr="00D447B0" w:rsidRDefault="00360340" w:rsidP="00DC61FD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DC61FD" w:rsidRPr="00D447B0">
        <w:rPr>
          <w:rFonts w:ascii="Calibri" w:hAnsi="Calibri" w:cs="Calibri"/>
          <w:sz w:val="24"/>
        </w:rPr>
        <w:t>The e</w:t>
      </w:r>
      <w:r w:rsidRPr="00D447B0">
        <w:rPr>
          <w:rFonts w:ascii="Calibri" w:hAnsi="Calibri" w:cs="Calibri"/>
          <w:sz w:val="24"/>
        </w:rPr>
        <w:t>xperiment can be paused at this stage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Pr="00D447B0">
        <w:rPr>
          <w:rFonts w:ascii="Calibri" w:hAnsi="Calibri" w:cs="Calibri"/>
          <w:sz w:val="24"/>
        </w:rPr>
        <w:t>Add PBS-NaN</w:t>
      </w:r>
      <w:r w:rsidRPr="00D447B0">
        <w:rPr>
          <w:rFonts w:ascii="Calibri" w:hAnsi="Calibri" w:cs="Calibri"/>
          <w:sz w:val="24"/>
          <w:vertAlign w:val="subscript"/>
        </w:rPr>
        <w:t>3</w:t>
      </w:r>
      <w:r w:rsidRPr="00D447B0">
        <w:rPr>
          <w:rFonts w:ascii="Calibri" w:hAnsi="Calibri" w:cs="Calibri"/>
          <w:sz w:val="24"/>
        </w:rPr>
        <w:t xml:space="preserve"> to the slices and store at 4 °C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4A23B1" w:rsidRPr="00D447B0">
        <w:rPr>
          <w:rFonts w:ascii="Calibri" w:hAnsi="Calibri" w:cs="Calibri"/>
          <w:sz w:val="24"/>
        </w:rPr>
        <w:t>NaN</w:t>
      </w:r>
      <w:r w:rsidR="004A23B1" w:rsidRPr="00D447B0">
        <w:rPr>
          <w:rFonts w:ascii="Calibri" w:hAnsi="Calibri" w:cs="Calibri"/>
          <w:sz w:val="24"/>
          <w:vertAlign w:val="subscript"/>
        </w:rPr>
        <w:t>3</w:t>
      </w:r>
      <w:r w:rsidR="004A23B1" w:rsidRPr="00D447B0">
        <w:rPr>
          <w:rFonts w:ascii="Calibri" w:hAnsi="Calibri" w:cs="Calibri"/>
          <w:sz w:val="24"/>
        </w:rPr>
        <w:t xml:space="preserve"> is a toxic compound</w:t>
      </w:r>
      <w:r w:rsidR="00DC61FD" w:rsidRPr="00D447B0">
        <w:rPr>
          <w:rFonts w:ascii="Calibri" w:hAnsi="Calibri" w:cs="Calibri"/>
          <w:sz w:val="24"/>
        </w:rPr>
        <w:t>;</w:t>
      </w:r>
      <w:r w:rsidR="004A23B1" w:rsidRPr="00D447B0">
        <w:rPr>
          <w:rFonts w:ascii="Calibri" w:hAnsi="Calibri" w:cs="Calibri"/>
          <w:sz w:val="24"/>
        </w:rPr>
        <w:t xml:space="preserve"> when handling solutions with it, wear a lab coat and gloves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BC6D27" w:rsidRPr="00D447B0">
        <w:rPr>
          <w:rFonts w:ascii="Calibri" w:hAnsi="Calibri" w:cs="Calibri"/>
          <w:sz w:val="24"/>
        </w:rPr>
        <w:t xml:space="preserve">Steps </w:t>
      </w:r>
      <w:r w:rsidR="006051A8" w:rsidRPr="00D447B0">
        <w:rPr>
          <w:rFonts w:ascii="Calibri" w:hAnsi="Calibri" w:cs="Calibri"/>
          <w:sz w:val="24"/>
        </w:rPr>
        <w:t>9.3</w:t>
      </w:r>
      <w:r w:rsidR="002B5020" w:rsidRPr="00D447B0">
        <w:rPr>
          <w:rFonts w:ascii="Calibri" w:hAnsi="Calibri" w:cs="Calibri"/>
          <w:sz w:val="24"/>
        </w:rPr>
        <w:t>–</w:t>
      </w:r>
      <w:r w:rsidR="006051A8" w:rsidRPr="00D447B0">
        <w:rPr>
          <w:rFonts w:ascii="Calibri" w:hAnsi="Calibri" w:cs="Calibri"/>
          <w:sz w:val="24"/>
        </w:rPr>
        <w:t>9.10</w:t>
      </w:r>
      <w:r w:rsidR="00BC6D27" w:rsidRPr="00D447B0">
        <w:rPr>
          <w:rFonts w:ascii="Calibri" w:hAnsi="Calibri" w:cs="Calibri"/>
          <w:sz w:val="24"/>
        </w:rPr>
        <w:t xml:space="preserve"> </w:t>
      </w:r>
      <w:r w:rsidR="006051A8" w:rsidRPr="00D447B0">
        <w:rPr>
          <w:rStyle w:val="CommentReference"/>
          <w:rFonts w:ascii="Calibri" w:eastAsiaTheme="minorHAnsi" w:hAnsi="Calibri" w:cstheme="minorBidi"/>
          <w:sz w:val="24"/>
          <w:szCs w:val="24"/>
        </w:rPr>
        <w:t>are</w:t>
      </w:r>
      <w:r w:rsidR="006051A8" w:rsidRPr="00D447B0">
        <w:rPr>
          <w:rStyle w:val="CommentReference"/>
          <w:rFonts w:eastAsiaTheme="minorHAnsi" w:cstheme="minorBidi"/>
        </w:rPr>
        <w:t xml:space="preserve"> </w:t>
      </w:r>
      <w:r w:rsidR="00BC6D27" w:rsidRPr="00D447B0">
        <w:rPr>
          <w:rFonts w:ascii="Calibri" w:hAnsi="Calibri" w:cs="Calibri"/>
          <w:sz w:val="24"/>
        </w:rPr>
        <w:t>to be performed in an orbital shaker</w:t>
      </w:r>
      <w:r w:rsidR="00396903" w:rsidRPr="00D447B0">
        <w:rPr>
          <w:rFonts w:ascii="Calibri" w:hAnsi="Calibri" w:cs="Calibri"/>
          <w:sz w:val="24"/>
        </w:rPr>
        <w:t>.</w:t>
      </w:r>
    </w:p>
    <w:p w14:paraId="5DDC0CB8" w14:textId="77777777" w:rsidR="00360340" w:rsidRPr="00D447B0" w:rsidRDefault="00360340" w:rsidP="003B259C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DE0D964" w14:textId="70A85F0A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Quench</w:t>
      </w:r>
      <w:r w:rsidR="00F65323" w:rsidRPr="00D447B0">
        <w:rPr>
          <w:rFonts w:ascii="Calibri" w:hAnsi="Calibri" w:cs="Calibri"/>
          <w:sz w:val="24"/>
        </w:rPr>
        <w:t xml:space="preserve"> the slices</w:t>
      </w:r>
      <w:r w:rsidRPr="00D447B0">
        <w:rPr>
          <w:rFonts w:ascii="Calibri" w:hAnsi="Calibri" w:cs="Calibri"/>
          <w:sz w:val="24"/>
        </w:rPr>
        <w:t xml:space="preserve"> with 300 </w:t>
      </w:r>
      <w:r w:rsidR="007B6646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of 0.1 M glycine at 4 °C overnight.</w:t>
      </w:r>
    </w:p>
    <w:p w14:paraId="1600B669" w14:textId="77777777" w:rsidR="00360340" w:rsidRPr="00D447B0" w:rsidRDefault="00360340" w:rsidP="00DC7E3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4628EE5" w14:textId="5635311D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Wash out glycine</w:t>
      </w:r>
      <w:r w:rsidR="00E83283" w:rsidRPr="00D447B0">
        <w:rPr>
          <w:rFonts w:ascii="Calibri" w:hAnsi="Calibri" w:cs="Calibri"/>
          <w:sz w:val="24"/>
        </w:rPr>
        <w:t xml:space="preserve"> with PBS</w:t>
      </w:r>
      <w:r w:rsidRPr="00D447B0">
        <w:rPr>
          <w:rFonts w:ascii="Calibri" w:hAnsi="Calibri" w:cs="Calibri"/>
          <w:sz w:val="24"/>
        </w:rPr>
        <w:t xml:space="preserve"> </w:t>
      </w:r>
      <w:r w:rsidR="002155BD" w:rsidRPr="00D447B0">
        <w:rPr>
          <w:rFonts w:ascii="Calibri" w:hAnsi="Calibri" w:cs="Calibri"/>
          <w:sz w:val="24"/>
        </w:rPr>
        <w:t xml:space="preserve">at RT </w:t>
      </w:r>
      <w:r w:rsidRPr="00D447B0">
        <w:rPr>
          <w:rFonts w:ascii="Calibri" w:hAnsi="Calibri" w:cs="Calibri"/>
          <w:sz w:val="24"/>
        </w:rPr>
        <w:t>3</w:t>
      </w:r>
      <w:r w:rsidR="00DC7E35" w:rsidRPr="00D447B0">
        <w:rPr>
          <w:rFonts w:ascii="Calibri" w:hAnsi="Calibri" w:cs="Calibri"/>
          <w:sz w:val="24"/>
        </w:rPr>
        <w:t>x for</w:t>
      </w:r>
      <w:r w:rsidRPr="00D447B0">
        <w:rPr>
          <w:rFonts w:ascii="Calibri" w:hAnsi="Calibri" w:cs="Calibri"/>
          <w:sz w:val="24"/>
        </w:rPr>
        <w:t xml:space="preserve"> 10 </w:t>
      </w:r>
      <w:r w:rsidR="009152CC" w:rsidRPr="00D447B0">
        <w:rPr>
          <w:rFonts w:ascii="Calibri" w:hAnsi="Calibri" w:cs="Calibri"/>
          <w:sz w:val="24"/>
        </w:rPr>
        <w:t>min</w:t>
      </w:r>
      <w:r w:rsidR="002155BD" w:rsidRPr="00D447B0">
        <w:rPr>
          <w:rFonts w:ascii="Calibri" w:hAnsi="Calibri" w:cs="Calibri"/>
          <w:sz w:val="24"/>
        </w:rPr>
        <w:t>.</w:t>
      </w:r>
    </w:p>
    <w:p w14:paraId="4410BC3C" w14:textId="77777777" w:rsidR="00360340" w:rsidRPr="00D447B0" w:rsidRDefault="00360340" w:rsidP="00DC7E3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11229DB" w14:textId="36D4DDC4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proofErr w:type="spellStart"/>
      <w:r w:rsidRPr="00D447B0">
        <w:rPr>
          <w:rFonts w:ascii="Calibri" w:hAnsi="Calibri" w:cs="Calibri"/>
          <w:sz w:val="24"/>
        </w:rPr>
        <w:t>Permeabilise</w:t>
      </w:r>
      <w:proofErr w:type="spellEnd"/>
      <w:r w:rsidRPr="00D447B0">
        <w:rPr>
          <w:rFonts w:ascii="Calibri" w:hAnsi="Calibri" w:cs="Calibri"/>
          <w:sz w:val="24"/>
        </w:rPr>
        <w:t xml:space="preserve"> the slices with 300 </w:t>
      </w:r>
      <w:r w:rsidR="007B6646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of PBS-T </w:t>
      </w:r>
      <w:r w:rsidR="002155BD" w:rsidRPr="00D447B0">
        <w:rPr>
          <w:rFonts w:ascii="Calibri" w:hAnsi="Calibri" w:cs="Calibri"/>
          <w:sz w:val="24"/>
        </w:rPr>
        <w:t xml:space="preserve">at RT </w:t>
      </w:r>
      <w:r w:rsidRPr="00D447B0">
        <w:rPr>
          <w:rFonts w:ascii="Calibri" w:hAnsi="Calibri" w:cs="Calibri"/>
          <w:sz w:val="24"/>
        </w:rPr>
        <w:t xml:space="preserve">for 2 </w:t>
      </w:r>
      <w:r w:rsidR="00427B2E" w:rsidRPr="00D447B0">
        <w:rPr>
          <w:rFonts w:ascii="Calibri" w:hAnsi="Calibri" w:cs="Calibri"/>
          <w:sz w:val="24"/>
        </w:rPr>
        <w:t>h</w:t>
      </w:r>
      <w:r w:rsidRPr="00D447B0">
        <w:rPr>
          <w:rFonts w:ascii="Calibri" w:hAnsi="Calibri" w:cs="Calibri"/>
          <w:sz w:val="24"/>
        </w:rPr>
        <w:t>.</w:t>
      </w:r>
    </w:p>
    <w:p w14:paraId="40DC8B27" w14:textId="77777777" w:rsidR="00360340" w:rsidRPr="00D447B0" w:rsidRDefault="00360340" w:rsidP="00DC7E3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67D333C7" w14:textId="08EF0187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Block using 10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goat serum in PBS-T at RT</w:t>
      </w:r>
      <w:r w:rsidR="002155BD" w:rsidRPr="00D447B0">
        <w:rPr>
          <w:rFonts w:ascii="Calibri" w:hAnsi="Calibri" w:cs="Calibri"/>
          <w:sz w:val="24"/>
        </w:rPr>
        <w:t xml:space="preserve"> for 2 h.</w:t>
      </w:r>
    </w:p>
    <w:p w14:paraId="2C76469D" w14:textId="77777777" w:rsidR="00360340" w:rsidRPr="00D447B0" w:rsidRDefault="00360340" w:rsidP="00DC7E3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507FCF66" w14:textId="6D10F9A7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Add 300 </w:t>
      </w:r>
      <w:r w:rsidR="007B6646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of primary antibody </w:t>
      </w:r>
      <w:r w:rsidR="00E463E7" w:rsidRPr="00D447B0">
        <w:rPr>
          <w:rFonts w:ascii="Calibri" w:hAnsi="Calibri" w:cs="Calibri"/>
          <w:sz w:val="24"/>
        </w:rPr>
        <w:t>(</w:t>
      </w:r>
      <w:r w:rsidR="00842DA8" w:rsidRPr="00D447B0">
        <w:rPr>
          <w:rFonts w:ascii="Calibri" w:hAnsi="Calibri" w:cs="Calibri"/>
          <w:sz w:val="24"/>
        </w:rPr>
        <w:t>anti-vimentin antibody</w:t>
      </w:r>
      <w:r w:rsidR="00300583" w:rsidRPr="00D447B0">
        <w:rPr>
          <w:rFonts w:ascii="Calibri" w:hAnsi="Calibri" w:cs="Calibri"/>
          <w:sz w:val="24"/>
        </w:rPr>
        <w:t xml:space="preserve"> at a </w:t>
      </w:r>
      <w:r w:rsidR="00274269" w:rsidRPr="00D447B0">
        <w:rPr>
          <w:rFonts w:ascii="Calibri" w:hAnsi="Calibri" w:cs="Calibri"/>
          <w:sz w:val="24"/>
        </w:rPr>
        <w:t>dilution</w:t>
      </w:r>
      <w:r w:rsidR="00300583" w:rsidRPr="00D447B0">
        <w:rPr>
          <w:rFonts w:ascii="Calibri" w:hAnsi="Calibri" w:cs="Calibri"/>
          <w:sz w:val="24"/>
        </w:rPr>
        <w:t xml:space="preserve"> of</w:t>
      </w:r>
      <w:r w:rsidR="00842DA8" w:rsidRPr="00D447B0">
        <w:rPr>
          <w:rFonts w:ascii="Calibri" w:hAnsi="Calibri" w:cs="Calibri"/>
          <w:sz w:val="24"/>
        </w:rPr>
        <w:t xml:space="preserve"> 1:200; </w:t>
      </w:r>
      <w:r w:rsidR="00E463E7" w:rsidRPr="00D447B0">
        <w:rPr>
          <w:rFonts w:ascii="Calibri" w:hAnsi="Calibri" w:cs="Calibri"/>
          <w:sz w:val="24"/>
        </w:rPr>
        <w:t xml:space="preserve">see </w:t>
      </w:r>
      <w:r w:rsidR="00E463E7" w:rsidRPr="00D447B0">
        <w:rPr>
          <w:rFonts w:ascii="Calibri" w:hAnsi="Calibri" w:cs="Calibri"/>
          <w:b/>
          <w:bCs/>
          <w:sz w:val="24"/>
        </w:rPr>
        <w:t>Table of Materials</w:t>
      </w:r>
      <w:r w:rsidR="00E463E7" w:rsidRPr="00D447B0">
        <w:rPr>
          <w:rFonts w:ascii="Calibri" w:hAnsi="Calibri" w:cs="Calibri"/>
          <w:sz w:val="24"/>
        </w:rPr>
        <w:t xml:space="preserve">) </w:t>
      </w:r>
      <w:r w:rsidRPr="00D447B0">
        <w:rPr>
          <w:rFonts w:ascii="Calibri" w:hAnsi="Calibri" w:cs="Calibri"/>
          <w:sz w:val="24"/>
        </w:rPr>
        <w:t>diluted in 10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goat serum in PBS-T solution</w:t>
      </w:r>
      <w:r w:rsidR="005931B2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>at 4 °C overnight</w:t>
      </w:r>
      <w:r w:rsidR="00396903" w:rsidRPr="00D447B0">
        <w:rPr>
          <w:rFonts w:ascii="Calibri" w:hAnsi="Calibri" w:cs="Calibri"/>
          <w:sz w:val="24"/>
        </w:rPr>
        <w:t>.</w:t>
      </w:r>
    </w:p>
    <w:p w14:paraId="52445824" w14:textId="77777777" w:rsidR="00360340" w:rsidRPr="00D447B0" w:rsidRDefault="00360340" w:rsidP="00DC7E3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2F63FFC" w14:textId="35D31111" w:rsidR="00360340" w:rsidRPr="00D447B0" w:rsidRDefault="00360340" w:rsidP="00E463E7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0272D7" w:rsidRPr="00D447B0">
        <w:rPr>
          <w:rFonts w:ascii="Calibri" w:hAnsi="Calibri" w:cs="Calibri"/>
          <w:sz w:val="24"/>
        </w:rPr>
        <w:t>In steps 9</w:t>
      </w:r>
      <w:r w:rsidR="00636DBE" w:rsidRPr="00D447B0">
        <w:rPr>
          <w:rFonts w:ascii="Calibri" w:hAnsi="Calibri" w:cs="Calibri"/>
          <w:sz w:val="24"/>
        </w:rPr>
        <w:t>.8</w:t>
      </w:r>
      <w:r w:rsidR="002B5020" w:rsidRPr="00D447B0">
        <w:rPr>
          <w:rFonts w:ascii="Calibri" w:hAnsi="Calibri" w:cs="Calibri"/>
          <w:sz w:val="24"/>
        </w:rPr>
        <w:t>–</w:t>
      </w:r>
      <w:r w:rsidR="00636DBE" w:rsidRPr="00D447B0">
        <w:rPr>
          <w:rFonts w:ascii="Calibri" w:hAnsi="Calibri" w:cs="Calibri"/>
          <w:sz w:val="24"/>
        </w:rPr>
        <w:t>9.12,</w:t>
      </w:r>
      <w:r w:rsidRPr="00D447B0">
        <w:rPr>
          <w:rFonts w:ascii="Calibri" w:hAnsi="Calibri" w:cs="Calibri"/>
          <w:sz w:val="24"/>
        </w:rPr>
        <w:t xml:space="preserve"> slices </w:t>
      </w:r>
      <w:r w:rsidR="00D10BE7" w:rsidRPr="00D447B0">
        <w:rPr>
          <w:rFonts w:ascii="Calibri" w:hAnsi="Calibri" w:cs="Calibri"/>
          <w:sz w:val="24"/>
        </w:rPr>
        <w:t xml:space="preserve">were </w:t>
      </w:r>
      <w:r w:rsidRPr="00D447B0">
        <w:rPr>
          <w:rFonts w:ascii="Calibri" w:hAnsi="Calibri" w:cs="Calibri"/>
          <w:sz w:val="24"/>
        </w:rPr>
        <w:t>light</w:t>
      </w:r>
      <w:r w:rsidR="00016230" w:rsidRPr="00D447B0">
        <w:rPr>
          <w:rFonts w:ascii="Calibri" w:hAnsi="Calibri" w:cs="Calibri"/>
          <w:sz w:val="24"/>
        </w:rPr>
        <w:t>-</w:t>
      </w:r>
      <w:r w:rsidRPr="00D447B0">
        <w:rPr>
          <w:rFonts w:ascii="Calibri" w:hAnsi="Calibri" w:cs="Calibri"/>
          <w:sz w:val="24"/>
        </w:rPr>
        <w:t>protected to prevent loss of fluorescence</w:t>
      </w:r>
      <w:r w:rsidR="00A57A07" w:rsidRPr="00D447B0">
        <w:rPr>
          <w:rFonts w:ascii="Calibri" w:hAnsi="Calibri" w:cs="Calibri"/>
          <w:sz w:val="24"/>
        </w:rPr>
        <w:t>.</w:t>
      </w:r>
    </w:p>
    <w:p w14:paraId="5C017765" w14:textId="77777777" w:rsidR="00360340" w:rsidRPr="00D447B0" w:rsidRDefault="00360340" w:rsidP="00E463E7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F4E3728" w14:textId="73B42574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Wash primary antibody with PBS at RT</w:t>
      </w:r>
      <w:r w:rsidR="002155BD" w:rsidRPr="00D447B0">
        <w:rPr>
          <w:rFonts w:ascii="Calibri" w:hAnsi="Calibri" w:cs="Calibri"/>
          <w:sz w:val="24"/>
        </w:rPr>
        <w:t xml:space="preserve"> 3x</w:t>
      </w:r>
      <w:r w:rsidR="00835E01" w:rsidRPr="00D447B0">
        <w:rPr>
          <w:rFonts w:ascii="Calibri" w:hAnsi="Calibri" w:cs="Calibri"/>
          <w:sz w:val="24"/>
        </w:rPr>
        <w:t xml:space="preserve"> for</w:t>
      </w:r>
      <w:r w:rsidR="002155BD" w:rsidRPr="00D447B0">
        <w:rPr>
          <w:rFonts w:ascii="Calibri" w:hAnsi="Calibri" w:cs="Calibri"/>
          <w:sz w:val="24"/>
        </w:rPr>
        <w:t xml:space="preserve"> 20 min.</w:t>
      </w:r>
    </w:p>
    <w:p w14:paraId="4AE7C4E8" w14:textId="3879E5E7" w:rsidR="00F94721" w:rsidRPr="00D447B0" w:rsidRDefault="00F94721" w:rsidP="00835E0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7759ECB" w14:textId="44064117" w:rsidR="00F94721" w:rsidRPr="00D447B0" w:rsidRDefault="00F94721" w:rsidP="00835E01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5430B4" w:rsidRPr="00D447B0">
        <w:rPr>
          <w:rFonts w:ascii="Calibri" w:hAnsi="Calibri" w:cs="Calibri"/>
          <w:sz w:val="24"/>
        </w:rPr>
        <w:t>PBS</w:t>
      </w:r>
      <w:r w:rsidR="00D65AE6" w:rsidRPr="00D447B0">
        <w:rPr>
          <w:rFonts w:ascii="Calibri" w:hAnsi="Calibri" w:cs="Calibri"/>
          <w:sz w:val="24"/>
        </w:rPr>
        <w:t xml:space="preserve"> was used</w:t>
      </w:r>
      <w:r w:rsidR="005430B4" w:rsidRPr="00D447B0">
        <w:rPr>
          <w:rFonts w:ascii="Calibri" w:hAnsi="Calibri" w:cs="Calibri"/>
          <w:sz w:val="24"/>
        </w:rPr>
        <w:t xml:space="preserve"> instead of PBS-T to wash out </w:t>
      </w:r>
      <w:r w:rsidR="003A5084" w:rsidRPr="00D447B0">
        <w:rPr>
          <w:rFonts w:ascii="Calibri" w:hAnsi="Calibri" w:cs="Calibri"/>
          <w:sz w:val="24"/>
        </w:rPr>
        <w:t>T</w:t>
      </w:r>
      <w:r w:rsidR="005430B4" w:rsidRPr="00D447B0">
        <w:rPr>
          <w:rFonts w:ascii="Calibri" w:hAnsi="Calibri" w:cs="Calibri"/>
          <w:sz w:val="24"/>
        </w:rPr>
        <w:t>riton X-100</w:t>
      </w:r>
      <w:r w:rsidR="00396903" w:rsidRPr="00D447B0">
        <w:rPr>
          <w:rFonts w:ascii="Calibri" w:hAnsi="Calibri" w:cs="Calibri"/>
          <w:sz w:val="24"/>
        </w:rPr>
        <w:t>.</w:t>
      </w:r>
    </w:p>
    <w:p w14:paraId="36A6CEBA" w14:textId="77777777" w:rsidR="00360340" w:rsidRPr="00D447B0" w:rsidRDefault="00360340" w:rsidP="00835E0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8557D34" w14:textId="7D42994E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Add 300 </w:t>
      </w:r>
      <w:r w:rsidR="007B6646" w:rsidRPr="00D447B0">
        <w:rPr>
          <w:rFonts w:ascii="Calibri" w:hAnsi="Calibri" w:cs="Calibri"/>
          <w:sz w:val="24"/>
        </w:rPr>
        <w:t>µL</w:t>
      </w:r>
      <w:r w:rsidRPr="00D447B0">
        <w:rPr>
          <w:rFonts w:ascii="Calibri" w:hAnsi="Calibri" w:cs="Calibri"/>
          <w:sz w:val="24"/>
        </w:rPr>
        <w:t xml:space="preserve"> of secondary antibody</w:t>
      </w:r>
      <w:r w:rsidR="00835E01" w:rsidRPr="00D447B0">
        <w:rPr>
          <w:rFonts w:ascii="Calibri" w:hAnsi="Calibri" w:cs="Calibri"/>
          <w:sz w:val="24"/>
        </w:rPr>
        <w:t xml:space="preserve"> (</w:t>
      </w:r>
      <w:r w:rsidR="006614EE" w:rsidRPr="00D447B0">
        <w:rPr>
          <w:rFonts w:ascii="Calibri" w:hAnsi="Calibri" w:cs="Calibri"/>
          <w:sz w:val="24"/>
        </w:rPr>
        <w:t xml:space="preserve">either </w:t>
      </w:r>
      <w:r w:rsidR="00842DA8" w:rsidRPr="00D447B0">
        <w:rPr>
          <w:rFonts w:ascii="Calibri" w:hAnsi="Calibri" w:cs="Calibri"/>
          <w:sz w:val="24"/>
        </w:rPr>
        <w:t>Alexa Fluor 488 or 647</w:t>
      </w:r>
      <w:r w:rsidR="00300583" w:rsidRPr="00D447B0">
        <w:rPr>
          <w:rFonts w:ascii="Calibri" w:hAnsi="Calibri" w:cs="Calibri"/>
          <w:sz w:val="24"/>
        </w:rPr>
        <w:t xml:space="preserve"> at a </w:t>
      </w:r>
      <w:r w:rsidR="00274269" w:rsidRPr="00D447B0">
        <w:rPr>
          <w:rFonts w:ascii="Calibri" w:hAnsi="Calibri" w:cs="Calibri"/>
          <w:sz w:val="24"/>
        </w:rPr>
        <w:t>dilution</w:t>
      </w:r>
      <w:r w:rsidR="00300583" w:rsidRPr="00D447B0">
        <w:rPr>
          <w:rFonts w:ascii="Calibri" w:hAnsi="Calibri" w:cs="Calibri"/>
          <w:sz w:val="24"/>
        </w:rPr>
        <w:t xml:space="preserve"> of</w:t>
      </w:r>
      <w:r w:rsidR="00842DA8" w:rsidRPr="00D447B0">
        <w:rPr>
          <w:rFonts w:ascii="Calibri" w:hAnsi="Calibri" w:cs="Calibri"/>
          <w:sz w:val="24"/>
        </w:rPr>
        <w:t xml:space="preserve"> 1:400; </w:t>
      </w:r>
      <w:r w:rsidR="00835E01" w:rsidRPr="00D447B0">
        <w:rPr>
          <w:rFonts w:ascii="Calibri" w:hAnsi="Calibri" w:cs="Calibri"/>
          <w:sz w:val="24"/>
        </w:rPr>
        <w:t xml:space="preserve">see </w:t>
      </w:r>
      <w:r w:rsidR="00835E01" w:rsidRPr="00D447B0">
        <w:rPr>
          <w:rFonts w:ascii="Calibri" w:hAnsi="Calibri" w:cs="Calibri"/>
          <w:b/>
          <w:bCs/>
          <w:sz w:val="24"/>
        </w:rPr>
        <w:t>Table of Materials</w:t>
      </w:r>
      <w:r w:rsidR="00835E01" w:rsidRPr="00D447B0">
        <w:rPr>
          <w:rFonts w:ascii="Calibri" w:hAnsi="Calibri" w:cs="Calibri"/>
          <w:sz w:val="24"/>
        </w:rPr>
        <w:t xml:space="preserve">) </w:t>
      </w:r>
      <w:r w:rsidRPr="00D447B0">
        <w:rPr>
          <w:rFonts w:ascii="Calibri" w:hAnsi="Calibri" w:cs="Calibri"/>
          <w:sz w:val="24"/>
        </w:rPr>
        <w:t>in PBS at RT</w:t>
      </w:r>
      <w:r w:rsidR="002155BD" w:rsidRPr="00D447B0">
        <w:rPr>
          <w:rFonts w:ascii="Calibri" w:hAnsi="Calibri" w:cs="Calibri"/>
          <w:sz w:val="24"/>
        </w:rPr>
        <w:t xml:space="preserve"> for 2 h</w:t>
      </w:r>
      <w:r w:rsidRPr="00D447B0">
        <w:rPr>
          <w:rFonts w:ascii="Calibri" w:hAnsi="Calibri" w:cs="Calibri"/>
          <w:sz w:val="24"/>
        </w:rPr>
        <w:t>.</w:t>
      </w:r>
    </w:p>
    <w:p w14:paraId="42B1003E" w14:textId="77777777" w:rsidR="00360340" w:rsidRPr="00D447B0" w:rsidRDefault="00360340" w:rsidP="00835E0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1B6327E3" w14:textId="3EFBDCE8" w:rsidR="00360340" w:rsidRPr="00D447B0" w:rsidRDefault="00360340" w:rsidP="00B45B16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NOTE: DAPI</w:t>
      </w:r>
      <w:r w:rsidR="0024106F" w:rsidRPr="00D447B0">
        <w:rPr>
          <w:rFonts w:ascii="Calibri" w:hAnsi="Calibri" w:cs="Calibri"/>
          <w:sz w:val="24"/>
        </w:rPr>
        <w:t xml:space="preserve"> is added immediately</w:t>
      </w:r>
      <w:r w:rsidRPr="00D447B0">
        <w:rPr>
          <w:rFonts w:ascii="Calibri" w:hAnsi="Calibri" w:cs="Calibri"/>
          <w:sz w:val="24"/>
        </w:rPr>
        <w:t xml:space="preserve"> after removing the secondary antibody at a dilution of 1:10,000 for 5 min.</w:t>
      </w:r>
    </w:p>
    <w:p w14:paraId="45FDEF61" w14:textId="77777777" w:rsidR="00360340" w:rsidRPr="00D447B0" w:rsidRDefault="00360340" w:rsidP="00B45B16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098DF3F8" w14:textId="7D84487C" w:rsidR="00360340" w:rsidRPr="00D447B0" w:rsidRDefault="00360340" w:rsidP="00354C13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Wash the secondary antibody with PBS at RT</w:t>
      </w:r>
      <w:r w:rsidR="00B05BC9" w:rsidRPr="00D447B0">
        <w:rPr>
          <w:rFonts w:ascii="Calibri" w:hAnsi="Calibri" w:cs="Calibri"/>
          <w:sz w:val="24"/>
        </w:rPr>
        <w:t xml:space="preserve"> </w:t>
      </w:r>
      <w:r w:rsidR="002155BD" w:rsidRPr="00D447B0">
        <w:rPr>
          <w:rFonts w:ascii="Calibri" w:hAnsi="Calibri" w:cs="Calibri"/>
          <w:sz w:val="24"/>
        </w:rPr>
        <w:t xml:space="preserve">3x </w:t>
      </w:r>
      <w:r w:rsidR="00354C13" w:rsidRPr="00D447B0">
        <w:rPr>
          <w:rFonts w:ascii="Calibri" w:hAnsi="Calibri" w:cs="Calibri"/>
          <w:sz w:val="24"/>
        </w:rPr>
        <w:t xml:space="preserve">for </w:t>
      </w:r>
      <w:r w:rsidR="002155BD" w:rsidRPr="00D447B0">
        <w:rPr>
          <w:rFonts w:ascii="Calibri" w:hAnsi="Calibri" w:cs="Calibri"/>
          <w:sz w:val="24"/>
        </w:rPr>
        <w:t>20 min</w:t>
      </w:r>
      <w:r w:rsidR="00396903" w:rsidRPr="00D447B0">
        <w:rPr>
          <w:rFonts w:ascii="Calibri" w:hAnsi="Calibri" w:cs="Calibri"/>
          <w:sz w:val="24"/>
        </w:rPr>
        <w:t>.</w:t>
      </w:r>
      <w:r w:rsidR="00354C13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>Wash with distilled water</w:t>
      </w:r>
      <w:r w:rsidR="00590393" w:rsidRPr="00D447B0">
        <w:rPr>
          <w:rFonts w:ascii="Calibri" w:hAnsi="Calibri" w:cs="Calibri"/>
          <w:sz w:val="24"/>
        </w:rPr>
        <w:t xml:space="preserve"> </w:t>
      </w:r>
      <w:r w:rsidR="001774D4" w:rsidRPr="00D447B0">
        <w:rPr>
          <w:rFonts w:ascii="Calibri" w:hAnsi="Calibri" w:cs="Calibri"/>
          <w:sz w:val="24"/>
        </w:rPr>
        <w:t>2x</w:t>
      </w:r>
      <w:r w:rsidR="00590393" w:rsidRPr="00D447B0">
        <w:rPr>
          <w:rFonts w:ascii="Calibri" w:hAnsi="Calibri" w:cs="Calibri"/>
          <w:sz w:val="24"/>
        </w:rPr>
        <w:t xml:space="preserve"> </w:t>
      </w:r>
      <w:r w:rsidR="00354C13" w:rsidRPr="00D447B0">
        <w:rPr>
          <w:rFonts w:ascii="Calibri" w:hAnsi="Calibri" w:cs="Calibri"/>
          <w:sz w:val="24"/>
        </w:rPr>
        <w:t xml:space="preserve">for </w:t>
      </w:r>
      <w:r w:rsidR="00590393" w:rsidRPr="00D447B0">
        <w:rPr>
          <w:rFonts w:ascii="Calibri" w:hAnsi="Calibri" w:cs="Calibri"/>
          <w:sz w:val="24"/>
        </w:rPr>
        <w:t>1 min.</w:t>
      </w:r>
    </w:p>
    <w:p w14:paraId="25D533B5" w14:textId="77777777" w:rsidR="00360340" w:rsidRPr="00D447B0" w:rsidRDefault="00360340" w:rsidP="00354C13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F2D6C95" w14:textId="4935BC0F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Transfer the slices to a glass slide</w:t>
      </w:r>
      <w:r w:rsidR="00E205FE" w:rsidRPr="00D447B0">
        <w:rPr>
          <w:rFonts w:ascii="Calibri" w:hAnsi="Calibri" w:cs="Calibri"/>
          <w:sz w:val="24"/>
        </w:rPr>
        <w:t xml:space="preserve"> using a fine brush</w:t>
      </w:r>
      <w:r w:rsidRPr="00D447B0">
        <w:rPr>
          <w:rFonts w:ascii="Calibri" w:hAnsi="Calibri" w:cs="Calibri"/>
          <w:sz w:val="24"/>
        </w:rPr>
        <w:t xml:space="preserve">, </w:t>
      </w:r>
      <w:r w:rsidR="002B5020" w:rsidRPr="00D447B0">
        <w:rPr>
          <w:rFonts w:ascii="Calibri" w:hAnsi="Calibri" w:cs="Calibri"/>
          <w:sz w:val="24"/>
        </w:rPr>
        <w:t xml:space="preserve">and </w:t>
      </w:r>
      <w:r w:rsidRPr="00D447B0">
        <w:rPr>
          <w:rFonts w:ascii="Calibri" w:hAnsi="Calibri" w:cs="Calibri"/>
          <w:sz w:val="24"/>
        </w:rPr>
        <w:t xml:space="preserve">then dry at 30 °C for 20 </w:t>
      </w:r>
      <w:r w:rsidR="009152CC" w:rsidRPr="00D447B0">
        <w:rPr>
          <w:rFonts w:ascii="Calibri" w:hAnsi="Calibri" w:cs="Calibri"/>
          <w:sz w:val="24"/>
        </w:rPr>
        <w:t>min</w:t>
      </w:r>
      <w:r w:rsidRPr="00D447B0">
        <w:rPr>
          <w:rFonts w:ascii="Calibri" w:hAnsi="Calibri" w:cs="Calibri"/>
          <w:sz w:val="24"/>
        </w:rPr>
        <w:t>.</w:t>
      </w:r>
    </w:p>
    <w:p w14:paraId="0CAB9B6D" w14:textId="77777777" w:rsidR="00360340" w:rsidRPr="00D447B0" w:rsidRDefault="00360340" w:rsidP="001E68B5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E764B7D" w14:textId="7F004742" w:rsidR="00360340" w:rsidRPr="00D447B0" w:rsidRDefault="00360340" w:rsidP="00DF4317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lastRenderedPageBreak/>
        <w:t xml:space="preserve">Mount the slices using </w:t>
      </w:r>
      <w:r w:rsidR="001E68B5" w:rsidRPr="00D447B0">
        <w:rPr>
          <w:rFonts w:ascii="Calibri" w:hAnsi="Calibri" w:cs="Calibri"/>
          <w:sz w:val="24"/>
        </w:rPr>
        <w:t xml:space="preserve">an </w:t>
      </w:r>
      <w:r w:rsidR="00351509" w:rsidRPr="00D447B0">
        <w:rPr>
          <w:rFonts w:ascii="Calibri" w:hAnsi="Calibri" w:cs="Calibri"/>
          <w:sz w:val="24"/>
        </w:rPr>
        <w:t>aqueous</w:t>
      </w:r>
      <w:r w:rsidRPr="00D447B0">
        <w:rPr>
          <w:rFonts w:ascii="Calibri" w:hAnsi="Calibri" w:cs="Calibri"/>
          <w:sz w:val="24"/>
        </w:rPr>
        <w:t xml:space="preserve"> mounting medium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8956D3" w:rsidRPr="00D447B0">
        <w:rPr>
          <w:rFonts w:ascii="Calibri" w:hAnsi="Calibri" w:cs="Calibri"/>
          <w:sz w:val="24"/>
        </w:rPr>
        <w:t>K</w:t>
      </w:r>
      <w:r w:rsidRPr="00D447B0">
        <w:rPr>
          <w:rFonts w:ascii="Calibri" w:hAnsi="Calibri" w:cs="Calibri"/>
          <w:sz w:val="24"/>
        </w:rPr>
        <w:t>eep</w:t>
      </w:r>
      <w:r w:rsidR="008956D3" w:rsidRPr="00D447B0">
        <w:rPr>
          <w:rFonts w:ascii="Calibri" w:hAnsi="Calibri" w:cs="Calibri"/>
          <w:sz w:val="24"/>
        </w:rPr>
        <w:t xml:space="preserve"> </w:t>
      </w:r>
      <w:r w:rsidR="002B5020" w:rsidRPr="00D447B0">
        <w:rPr>
          <w:rFonts w:ascii="Calibri" w:hAnsi="Calibri" w:cs="Calibri"/>
          <w:sz w:val="24"/>
        </w:rPr>
        <w:t xml:space="preserve">the </w:t>
      </w:r>
      <w:r w:rsidR="008956D3" w:rsidRPr="00D447B0">
        <w:rPr>
          <w:rFonts w:ascii="Calibri" w:hAnsi="Calibri" w:cs="Calibri"/>
          <w:sz w:val="24"/>
        </w:rPr>
        <w:t>slides</w:t>
      </w:r>
      <w:r w:rsidRPr="00D447B0">
        <w:rPr>
          <w:rFonts w:ascii="Calibri" w:hAnsi="Calibri" w:cs="Calibri"/>
          <w:sz w:val="24"/>
        </w:rPr>
        <w:t xml:space="preserve"> at RT overnight </w:t>
      </w:r>
      <w:r w:rsidR="006614EE" w:rsidRPr="00D447B0">
        <w:rPr>
          <w:rFonts w:ascii="Calibri" w:hAnsi="Calibri" w:cs="Calibri"/>
          <w:sz w:val="24"/>
        </w:rPr>
        <w:t>for the mounting media to curate</w:t>
      </w:r>
      <w:r w:rsidR="00396903" w:rsidRPr="00D447B0">
        <w:rPr>
          <w:rFonts w:ascii="Calibri" w:hAnsi="Calibri" w:cs="Calibri"/>
          <w:sz w:val="24"/>
        </w:rPr>
        <w:t>.</w:t>
      </w:r>
    </w:p>
    <w:p w14:paraId="0B3AB84E" w14:textId="77777777" w:rsidR="00360340" w:rsidRPr="00D447B0" w:rsidRDefault="00360340" w:rsidP="00EE2268">
      <w:pPr>
        <w:rPr>
          <w:b/>
        </w:rPr>
      </w:pPr>
    </w:p>
    <w:p w14:paraId="66BD3D29" w14:textId="48BAADFB" w:rsidR="00360340" w:rsidRPr="00D447B0" w:rsidRDefault="00360340" w:rsidP="003B09BF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  <w:highlight w:val="yellow"/>
        </w:rPr>
      </w:pPr>
      <w:r w:rsidRPr="00D447B0">
        <w:rPr>
          <w:rFonts w:ascii="Calibri" w:hAnsi="Calibri"/>
          <w:b/>
          <w:sz w:val="24"/>
          <w:highlight w:val="yellow"/>
        </w:rPr>
        <w:t>Imaging acquisition</w:t>
      </w:r>
    </w:p>
    <w:p w14:paraId="21F5B760" w14:textId="6A88A85A" w:rsidR="00B54F00" w:rsidRPr="00D447B0" w:rsidRDefault="00B54F00" w:rsidP="00EE2268">
      <w:pPr>
        <w:rPr>
          <w:b/>
        </w:rPr>
      </w:pPr>
    </w:p>
    <w:p w14:paraId="17AF73AB" w14:textId="5F19FE25" w:rsidR="00B54F00" w:rsidRPr="00D447B0" w:rsidRDefault="00B54F00" w:rsidP="00EE2268">
      <w:r w:rsidRPr="00D447B0">
        <w:rPr>
          <w:bCs/>
        </w:rPr>
        <w:t xml:space="preserve">NOTE: </w:t>
      </w:r>
      <w:r w:rsidR="00A54050" w:rsidRPr="00D447B0">
        <w:t>R</w:t>
      </w:r>
      <w:r w:rsidR="00436338" w:rsidRPr="00D447B0">
        <w:t>egardless of</w:t>
      </w:r>
      <w:r w:rsidR="00614090" w:rsidRPr="00D447B0">
        <w:t xml:space="preserve"> </w:t>
      </w:r>
      <w:r w:rsidR="00034791" w:rsidRPr="00D447B0">
        <w:t xml:space="preserve">the </w:t>
      </w:r>
      <w:r w:rsidR="00614090" w:rsidRPr="00D447B0">
        <w:t>DNA delivery approach (IUE or EUE),</w:t>
      </w:r>
      <w:r w:rsidR="00D93ED9" w:rsidRPr="00D447B0">
        <w:t xml:space="preserve"> slices </w:t>
      </w:r>
      <w:r w:rsidR="00D10BE7" w:rsidRPr="00D447B0">
        <w:t xml:space="preserve">were </w:t>
      </w:r>
      <w:r w:rsidR="00D93ED9" w:rsidRPr="00D447B0">
        <w:t>analy</w:t>
      </w:r>
      <w:r w:rsidR="00034791" w:rsidRPr="00D447B0">
        <w:t>z</w:t>
      </w:r>
      <w:r w:rsidR="00D93ED9" w:rsidRPr="00D447B0">
        <w:t>ed at the same developmental age</w:t>
      </w:r>
      <w:r w:rsidR="001E4B2A" w:rsidRPr="00D447B0">
        <w:t xml:space="preserve"> range</w:t>
      </w:r>
      <w:r w:rsidR="00D93ED9" w:rsidRPr="00D447B0">
        <w:t xml:space="preserve"> (E17.5</w:t>
      </w:r>
      <w:r w:rsidR="00F508AF" w:rsidRPr="00D447B0">
        <w:t>–</w:t>
      </w:r>
      <w:r w:rsidR="00D93ED9" w:rsidRPr="00D447B0">
        <w:t>E18.5)</w:t>
      </w:r>
      <w:r w:rsidR="001F364E" w:rsidRPr="00D447B0">
        <w:t xml:space="preserve">. </w:t>
      </w:r>
      <w:r w:rsidR="00FE24F3" w:rsidRPr="00D447B0">
        <w:t xml:space="preserve">IUE allows neuronal progenitors to </w:t>
      </w:r>
      <w:r w:rsidR="004C3478" w:rsidRPr="00D447B0">
        <w:t>divide</w:t>
      </w:r>
      <w:r w:rsidR="00FE24F3" w:rsidRPr="00D447B0">
        <w:t xml:space="preserve"> and develop for two further days </w:t>
      </w:r>
      <w:r w:rsidR="00FE24F3" w:rsidRPr="00D447B0">
        <w:rPr>
          <w:i/>
        </w:rPr>
        <w:t>in</w:t>
      </w:r>
      <w:r w:rsidR="00034791" w:rsidRPr="00D447B0">
        <w:rPr>
          <w:i/>
        </w:rPr>
        <w:t xml:space="preserve"> </w:t>
      </w:r>
      <w:r w:rsidR="00B821B3" w:rsidRPr="00D447B0">
        <w:rPr>
          <w:i/>
        </w:rPr>
        <w:t>vivo</w:t>
      </w:r>
      <w:r w:rsidR="001F364E" w:rsidRPr="00D447B0">
        <w:t xml:space="preserve">. </w:t>
      </w:r>
      <w:r w:rsidR="00FE24F3" w:rsidRPr="00D447B0">
        <w:t xml:space="preserve">EUE, on the other hand, allows for </w:t>
      </w:r>
      <w:r w:rsidR="00034791" w:rsidRPr="00D447B0">
        <w:t xml:space="preserve">the </w:t>
      </w:r>
      <w:r w:rsidR="00FE24F3" w:rsidRPr="00D447B0">
        <w:t>tracking of early developmental events.</w:t>
      </w:r>
    </w:p>
    <w:p w14:paraId="04E029E9" w14:textId="77777777" w:rsidR="00360340" w:rsidRPr="00D447B0" w:rsidRDefault="00360340" w:rsidP="00EE2268">
      <w:pPr>
        <w:rPr>
          <w:bCs/>
        </w:rPr>
      </w:pPr>
    </w:p>
    <w:p w14:paraId="5F1D5AF8" w14:textId="2FB616C3" w:rsidR="007B3364" w:rsidRPr="00D447B0" w:rsidRDefault="00360340" w:rsidP="001B5666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Switch on the chamber incubator and set it to 35 °C with 5</w:t>
      </w:r>
      <w:r w:rsidR="005A2D67" w:rsidRPr="00D447B0">
        <w:rPr>
          <w:rFonts w:ascii="Calibri" w:hAnsi="Calibri" w:cs="Calibri"/>
          <w:sz w:val="24"/>
        </w:rPr>
        <w:t>%</w:t>
      </w:r>
      <w:r w:rsidRPr="00D447B0">
        <w:rPr>
          <w:rFonts w:ascii="Calibri" w:hAnsi="Calibri" w:cs="Calibri"/>
          <w:sz w:val="24"/>
        </w:rPr>
        <w:t xml:space="preserve"> CO</w:t>
      </w:r>
      <w:r w:rsidRPr="00D447B0">
        <w:rPr>
          <w:rFonts w:ascii="Calibri" w:hAnsi="Calibri" w:cs="Calibri"/>
          <w:sz w:val="24"/>
          <w:vertAlign w:val="subscript"/>
        </w:rPr>
        <w:t>2</w:t>
      </w:r>
      <w:r w:rsidR="00F508AF" w:rsidRPr="00D447B0">
        <w:rPr>
          <w:rFonts w:ascii="Calibri" w:hAnsi="Calibri" w:cs="Calibri"/>
          <w:sz w:val="24"/>
        </w:rPr>
        <w:t>—</w:t>
      </w:r>
      <w:r w:rsidR="007B3364" w:rsidRPr="00D447B0">
        <w:rPr>
          <w:rFonts w:ascii="Calibri" w:hAnsi="Calibri" w:cs="Calibri"/>
          <w:sz w:val="24"/>
        </w:rPr>
        <w:t>ideally 4</w:t>
      </w:r>
      <w:r w:rsidRPr="00D447B0">
        <w:rPr>
          <w:rFonts w:ascii="Calibri" w:hAnsi="Calibri" w:cs="Calibri"/>
          <w:sz w:val="24"/>
        </w:rPr>
        <w:t xml:space="preserve"> </w:t>
      </w:r>
      <w:r w:rsidR="00720849" w:rsidRPr="00D447B0">
        <w:rPr>
          <w:rFonts w:ascii="Calibri" w:hAnsi="Calibri" w:cs="Calibri"/>
          <w:sz w:val="24"/>
        </w:rPr>
        <w:t>h</w:t>
      </w:r>
      <w:r w:rsidRPr="00D447B0">
        <w:rPr>
          <w:rFonts w:ascii="Calibri" w:hAnsi="Calibri" w:cs="Calibri"/>
          <w:sz w:val="24"/>
        </w:rPr>
        <w:t xml:space="preserve"> before imaging</w:t>
      </w:r>
      <w:r w:rsidR="00F508AF" w:rsidRPr="00D447B0">
        <w:rPr>
          <w:rFonts w:ascii="Calibri" w:hAnsi="Calibri" w:cs="Calibri"/>
          <w:sz w:val="24"/>
        </w:rPr>
        <w:t>—</w:t>
      </w:r>
      <w:r w:rsidR="007B3364" w:rsidRPr="00D447B0">
        <w:rPr>
          <w:rFonts w:ascii="Calibri" w:hAnsi="Calibri" w:cs="Calibri"/>
          <w:sz w:val="24"/>
        </w:rPr>
        <w:t xml:space="preserve">to allow </w:t>
      </w:r>
      <w:r w:rsidR="0051545E" w:rsidRPr="00D447B0">
        <w:rPr>
          <w:rFonts w:ascii="Calibri" w:hAnsi="Calibri" w:cs="Calibri"/>
          <w:sz w:val="24"/>
        </w:rPr>
        <w:t>microscope components to equilibrate at 35 °C.</w:t>
      </w:r>
    </w:p>
    <w:p w14:paraId="7D31F826" w14:textId="77777777" w:rsidR="00360340" w:rsidRPr="00D447B0" w:rsidRDefault="00360340" w:rsidP="00034791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34E1B731" w14:textId="77940433" w:rsidR="00B10AE1" w:rsidRPr="00D447B0" w:rsidRDefault="00360340" w:rsidP="001B5666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For deep imaging of slices, use water-immersion objectives to reduce the mismatch in refractive index between the tissue and objective</w:t>
      </w:r>
      <w:r w:rsidR="001F364E" w:rsidRPr="00D447B0">
        <w:rPr>
          <w:rFonts w:ascii="Calibri" w:hAnsi="Calibri" w:cs="Calibri"/>
          <w:sz w:val="24"/>
        </w:rPr>
        <w:t>.</w:t>
      </w:r>
    </w:p>
    <w:p w14:paraId="326F46C4" w14:textId="77777777" w:rsidR="00B10AE1" w:rsidRPr="00D447B0" w:rsidRDefault="00B10AE1" w:rsidP="00F52E8F"/>
    <w:p w14:paraId="1A4EB7D9" w14:textId="5B62C52C" w:rsidR="00360340" w:rsidRPr="00D447B0" w:rsidRDefault="00B10AE1" w:rsidP="00EE2268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24106F" w:rsidRPr="00D447B0">
        <w:rPr>
          <w:rFonts w:ascii="Calibri" w:hAnsi="Calibri" w:cs="Calibri"/>
          <w:sz w:val="24"/>
        </w:rPr>
        <w:t>Here,</w:t>
      </w:r>
      <w:r w:rsidR="00360340" w:rsidRPr="00D447B0">
        <w:rPr>
          <w:rFonts w:ascii="Calibri" w:hAnsi="Calibri" w:cs="Calibri"/>
          <w:sz w:val="24"/>
        </w:rPr>
        <w:t xml:space="preserve"> super</w:t>
      </w:r>
      <w:r w:rsidR="005E1A82" w:rsidRPr="00D447B0">
        <w:rPr>
          <w:rFonts w:ascii="Calibri" w:hAnsi="Calibri" w:cs="Calibri"/>
          <w:sz w:val="24"/>
        </w:rPr>
        <w:t>-</w:t>
      </w:r>
      <w:r w:rsidR="00360340" w:rsidRPr="00D447B0">
        <w:rPr>
          <w:rFonts w:ascii="Calibri" w:hAnsi="Calibri" w:cs="Calibri"/>
          <w:sz w:val="24"/>
        </w:rPr>
        <w:t>resolution imaging</w:t>
      </w:r>
      <w:r w:rsidR="00AC1889" w:rsidRPr="00D447B0">
        <w:rPr>
          <w:rFonts w:ascii="Calibri" w:hAnsi="Calibri" w:cs="Calibri"/>
          <w:sz w:val="24"/>
        </w:rPr>
        <w:t xml:space="preserve"> mode</w:t>
      </w:r>
      <w:r w:rsidR="0024106F" w:rsidRPr="00D447B0">
        <w:rPr>
          <w:rFonts w:ascii="Calibri" w:hAnsi="Calibri" w:cs="Calibri"/>
          <w:sz w:val="24"/>
        </w:rPr>
        <w:t xml:space="preserve"> </w:t>
      </w:r>
      <w:r w:rsidR="00E36465" w:rsidRPr="00D447B0">
        <w:rPr>
          <w:rFonts w:ascii="Calibri" w:hAnsi="Calibri" w:cs="Calibri"/>
          <w:sz w:val="24"/>
        </w:rPr>
        <w:t xml:space="preserve">was </w:t>
      </w:r>
      <w:r w:rsidR="0024106F" w:rsidRPr="00D447B0">
        <w:rPr>
          <w:rFonts w:ascii="Calibri" w:hAnsi="Calibri" w:cs="Calibri"/>
          <w:sz w:val="24"/>
        </w:rPr>
        <w:t>used</w:t>
      </w:r>
      <w:r w:rsidR="00396903" w:rsidRPr="00D447B0">
        <w:rPr>
          <w:rFonts w:ascii="Calibri" w:hAnsi="Calibri" w:cs="Calibri"/>
          <w:sz w:val="24"/>
        </w:rPr>
        <w:t>.</w:t>
      </w:r>
      <w:r w:rsidRPr="00D447B0">
        <w:rPr>
          <w:rFonts w:ascii="Calibri" w:hAnsi="Calibri" w:cs="Calibri"/>
          <w:sz w:val="24"/>
        </w:rPr>
        <w:t xml:space="preserve"> </w:t>
      </w:r>
      <w:r w:rsidR="00360340" w:rsidRPr="00D447B0">
        <w:rPr>
          <w:rFonts w:ascii="Calibri" w:hAnsi="Calibri" w:cs="Calibri"/>
          <w:bCs/>
          <w:sz w:val="24"/>
        </w:rPr>
        <w:t>Imaging th</w:t>
      </w:r>
      <w:r w:rsidR="00AC43DC" w:rsidRPr="00D447B0">
        <w:rPr>
          <w:rFonts w:ascii="Calibri" w:hAnsi="Calibri" w:cs="Calibri"/>
          <w:bCs/>
          <w:sz w:val="24"/>
        </w:rPr>
        <w:t>rough</w:t>
      </w:r>
      <w:r w:rsidR="00360340" w:rsidRPr="00D447B0">
        <w:rPr>
          <w:rFonts w:ascii="Calibri" w:hAnsi="Calibri" w:cs="Calibri"/>
          <w:bCs/>
          <w:sz w:val="24"/>
        </w:rPr>
        <w:t xml:space="preserve"> </w:t>
      </w:r>
      <w:r w:rsidRPr="00D447B0">
        <w:rPr>
          <w:rFonts w:ascii="Calibri" w:hAnsi="Calibri" w:cs="Calibri"/>
          <w:bCs/>
          <w:sz w:val="24"/>
        </w:rPr>
        <w:t xml:space="preserve">the </w:t>
      </w:r>
      <w:r w:rsidR="00360340" w:rsidRPr="00D447B0">
        <w:rPr>
          <w:rFonts w:ascii="Calibri" w:hAnsi="Calibri" w:cs="Calibri"/>
          <w:bCs/>
          <w:sz w:val="24"/>
        </w:rPr>
        <w:t>PTFE membrane requires an objective with a long working distance (</w:t>
      </w:r>
      <w:r w:rsidRPr="00D447B0">
        <w:rPr>
          <w:rFonts w:ascii="Calibri" w:hAnsi="Calibri" w:cs="Calibri"/>
          <w:bCs/>
          <w:sz w:val="24"/>
        </w:rPr>
        <w:t>~</w:t>
      </w:r>
      <w:r w:rsidR="00360340" w:rsidRPr="00D447B0">
        <w:rPr>
          <w:rFonts w:ascii="Calibri" w:hAnsi="Calibri" w:cs="Calibri"/>
          <w:bCs/>
          <w:sz w:val="24"/>
        </w:rPr>
        <w:t>1 mm)</w:t>
      </w:r>
      <w:r w:rsidR="001F364E" w:rsidRPr="00D447B0">
        <w:rPr>
          <w:rFonts w:ascii="Calibri" w:hAnsi="Calibri" w:cs="Calibri"/>
          <w:bCs/>
          <w:sz w:val="24"/>
        </w:rPr>
        <w:t xml:space="preserve">. </w:t>
      </w:r>
      <w:r w:rsidR="00360340" w:rsidRPr="00D447B0">
        <w:rPr>
          <w:rFonts w:ascii="Calibri" w:hAnsi="Calibri" w:cs="Calibri"/>
          <w:bCs/>
          <w:sz w:val="24"/>
        </w:rPr>
        <w:t xml:space="preserve">If a long working distance objective is </w:t>
      </w:r>
      <w:r w:rsidRPr="00D447B0">
        <w:rPr>
          <w:rFonts w:ascii="Calibri" w:hAnsi="Calibri" w:cs="Calibri"/>
          <w:bCs/>
          <w:sz w:val="24"/>
        </w:rPr>
        <w:t>un</w:t>
      </w:r>
      <w:r w:rsidR="00360340" w:rsidRPr="00D447B0">
        <w:rPr>
          <w:rFonts w:ascii="Calibri" w:hAnsi="Calibri" w:cs="Calibri"/>
          <w:bCs/>
          <w:sz w:val="24"/>
        </w:rPr>
        <w:t>available, slices may be transferred to an 8-well glass-bottomed dish</w:t>
      </w:r>
      <w:r w:rsidR="001F364E" w:rsidRPr="00D447B0">
        <w:rPr>
          <w:rFonts w:ascii="Calibri" w:hAnsi="Calibri" w:cs="Calibri"/>
          <w:bCs/>
          <w:sz w:val="24"/>
        </w:rPr>
        <w:t xml:space="preserve">. </w:t>
      </w:r>
      <w:r w:rsidR="00360340" w:rsidRPr="00D447B0">
        <w:rPr>
          <w:rFonts w:ascii="Calibri" w:hAnsi="Calibri" w:cs="Calibri"/>
          <w:bCs/>
          <w:sz w:val="24"/>
        </w:rPr>
        <w:t xml:space="preserve">To transfer slices, add 1 mL of slice media to the top of the membrane, </w:t>
      </w:r>
      <w:r w:rsidR="00F508AF" w:rsidRPr="00D447B0">
        <w:rPr>
          <w:rFonts w:ascii="Calibri" w:hAnsi="Calibri" w:cs="Calibri"/>
          <w:bCs/>
          <w:sz w:val="24"/>
        </w:rPr>
        <w:t xml:space="preserve">and </w:t>
      </w:r>
      <w:r w:rsidR="00360340" w:rsidRPr="00D447B0">
        <w:rPr>
          <w:rFonts w:ascii="Calibri" w:hAnsi="Calibri" w:cs="Calibri"/>
          <w:bCs/>
          <w:sz w:val="24"/>
        </w:rPr>
        <w:t xml:space="preserve">then use </w:t>
      </w:r>
      <w:r w:rsidR="00085553" w:rsidRPr="00D447B0">
        <w:rPr>
          <w:rFonts w:ascii="Calibri" w:hAnsi="Calibri" w:cs="Calibri"/>
          <w:bCs/>
          <w:sz w:val="24"/>
        </w:rPr>
        <w:t xml:space="preserve">a </w:t>
      </w:r>
      <w:r w:rsidR="00360340" w:rsidRPr="00D447B0">
        <w:rPr>
          <w:rFonts w:ascii="Calibri" w:hAnsi="Calibri" w:cs="Calibri"/>
          <w:bCs/>
          <w:sz w:val="24"/>
        </w:rPr>
        <w:t xml:space="preserve">spatula to lift </w:t>
      </w:r>
      <w:r w:rsidR="007D3216" w:rsidRPr="00D447B0">
        <w:rPr>
          <w:rFonts w:ascii="Calibri" w:hAnsi="Calibri" w:cs="Calibri"/>
          <w:bCs/>
          <w:sz w:val="24"/>
        </w:rPr>
        <w:t>a slice</w:t>
      </w:r>
      <w:r w:rsidR="00360340" w:rsidRPr="00D447B0">
        <w:rPr>
          <w:rFonts w:ascii="Calibri" w:hAnsi="Calibri" w:cs="Calibri"/>
          <w:bCs/>
          <w:sz w:val="24"/>
        </w:rPr>
        <w:t xml:space="preserve"> and transfer </w:t>
      </w:r>
      <w:r w:rsidR="007D3216" w:rsidRPr="00D447B0">
        <w:rPr>
          <w:rFonts w:ascii="Calibri" w:hAnsi="Calibri" w:cs="Calibri"/>
          <w:bCs/>
          <w:sz w:val="24"/>
        </w:rPr>
        <w:t>it to</w:t>
      </w:r>
      <w:r w:rsidR="00360340" w:rsidRPr="00D447B0">
        <w:rPr>
          <w:rFonts w:ascii="Calibri" w:hAnsi="Calibri" w:cs="Calibri"/>
          <w:bCs/>
          <w:sz w:val="24"/>
        </w:rPr>
        <w:t xml:space="preserve"> </w:t>
      </w:r>
      <w:r w:rsidR="007D3216" w:rsidRPr="00D447B0">
        <w:rPr>
          <w:rFonts w:ascii="Calibri" w:hAnsi="Calibri" w:cs="Calibri"/>
          <w:bCs/>
          <w:sz w:val="24"/>
        </w:rPr>
        <w:t xml:space="preserve">a well containing 200 </w:t>
      </w:r>
      <w:r w:rsidR="007B6646" w:rsidRPr="00D447B0">
        <w:rPr>
          <w:rFonts w:ascii="Calibri" w:hAnsi="Calibri" w:cs="Calibri"/>
          <w:bCs/>
          <w:sz w:val="24"/>
        </w:rPr>
        <w:t>µL</w:t>
      </w:r>
      <w:r w:rsidR="007D3216" w:rsidRPr="00D447B0">
        <w:rPr>
          <w:rFonts w:ascii="Calibri" w:hAnsi="Calibri" w:cs="Calibri"/>
          <w:bCs/>
          <w:sz w:val="24"/>
        </w:rPr>
        <w:t xml:space="preserve"> of media</w:t>
      </w:r>
      <w:r w:rsidR="001F364E" w:rsidRPr="00D447B0">
        <w:rPr>
          <w:rFonts w:ascii="Calibri" w:hAnsi="Calibri" w:cs="Calibri"/>
          <w:bCs/>
          <w:sz w:val="24"/>
        </w:rPr>
        <w:t xml:space="preserve">. </w:t>
      </w:r>
      <w:r w:rsidR="00A90AB2" w:rsidRPr="00D447B0">
        <w:rPr>
          <w:rFonts w:ascii="Calibri" w:hAnsi="Calibri" w:cs="Calibri"/>
          <w:bCs/>
          <w:sz w:val="24"/>
        </w:rPr>
        <w:t>Remove excess media</w:t>
      </w:r>
      <w:r w:rsidR="000F2B5C" w:rsidRPr="00D447B0">
        <w:rPr>
          <w:rFonts w:ascii="Calibri" w:hAnsi="Calibri" w:cs="Calibri"/>
          <w:bCs/>
          <w:sz w:val="24"/>
        </w:rPr>
        <w:t xml:space="preserve"> using a 1 mL pipette tip</w:t>
      </w:r>
      <w:r w:rsidR="00C87FFA" w:rsidRPr="00D447B0">
        <w:rPr>
          <w:rFonts w:ascii="Calibri" w:hAnsi="Calibri" w:cs="Calibri"/>
          <w:bCs/>
          <w:sz w:val="24"/>
        </w:rPr>
        <w:t xml:space="preserve"> leaving the slices semi-dry.</w:t>
      </w:r>
    </w:p>
    <w:p w14:paraId="58EFD03B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Cs/>
          <w:sz w:val="24"/>
        </w:rPr>
      </w:pPr>
    </w:p>
    <w:p w14:paraId="03143D75" w14:textId="773310C2" w:rsidR="00360340" w:rsidRPr="00D447B0" w:rsidRDefault="00360340" w:rsidP="001129D2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For imaging axon growth, locate a region of the cortex with low to medium </w:t>
      </w:r>
      <w:r w:rsidR="00E2720E" w:rsidRPr="00D447B0">
        <w:rPr>
          <w:rFonts w:ascii="Calibri" w:hAnsi="Calibri" w:cs="Calibri"/>
          <w:sz w:val="24"/>
          <w:highlight w:val="yellow"/>
        </w:rPr>
        <w:t>cell density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 xml:space="preserve">For imaging growth cone dynamics, locate a growth cone in the </w:t>
      </w:r>
      <w:r w:rsidR="001129D2" w:rsidRPr="00D447B0">
        <w:rPr>
          <w:rFonts w:ascii="Calibri" w:hAnsi="Calibri" w:cs="Calibri"/>
          <w:sz w:val="24"/>
          <w:highlight w:val="yellow"/>
        </w:rPr>
        <w:t>cortex's intermediate zone or subventricular zone</w:t>
      </w:r>
      <w:r w:rsidR="00396903" w:rsidRPr="00D447B0">
        <w:rPr>
          <w:rFonts w:ascii="Calibri" w:hAnsi="Calibri" w:cs="Calibri"/>
          <w:sz w:val="24"/>
          <w:highlight w:val="yellow"/>
        </w:rPr>
        <w:t>.</w:t>
      </w:r>
    </w:p>
    <w:p w14:paraId="250F4EA2" w14:textId="77777777" w:rsidR="00360340" w:rsidRPr="00D447B0" w:rsidRDefault="00360340" w:rsidP="001129D2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57485353" w14:textId="21BC6783" w:rsidR="00360340" w:rsidRPr="00D447B0" w:rsidRDefault="00360340" w:rsidP="001129D2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Define a z-stack size in the </w:t>
      </w:r>
      <w:r w:rsidR="00F0707D" w:rsidRPr="00D447B0">
        <w:rPr>
          <w:rFonts w:ascii="Calibri" w:hAnsi="Calibri" w:cs="Calibri"/>
          <w:sz w:val="24"/>
          <w:highlight w:val="yellow"/>
        </w:rPr>
        <w:t xml:space="preserve">image processing </w:t>
      </w:r>
      <w:r w:rsidRPr="00D447B0">
        <w:rPr>
          <w:rFonts w:ascii="Calibri" w:hAnsi="Calibri" w:cs="Calibri"/>
          <w:sz w:val="24"/>
          <w:highlight w:val="yellow"/>
        </w:rPr>
        <w:t>software</w:t>
      </w:r>
      <w:r w:rsidR="00F0707D" w:rsidRPr="00D447B0">
        <w:rPr>
          <w:rFonts w:ascii="Calibri" w:hAnsi="Calibri" w:cs="Calibri"/>
          <w:sz w:val="24"/>
          <w:highlight w:val="yellow"/>
        </w:rPr>
        <w:t xml:space="preserve"> (see </w:t>
      </w:r>
      <w:r w:rsidR="00F0707D" w:rsidRPr="00D447B0">
        <w:rPr>
          <w:rFonts w:ascii="Calibri" w:hAnsi="Calibri" w:cs="Calibri"/>
          <w:b/>
          <w:bCs/>
          <w:sz w:val="24"/>
          <w:highlight w:val="yellow"/>
        </w:rPr>
        <w:t>Table of Materials</w:t>
      </w:r>
      <w:r w:rsidR="00F0707D" w:rsidRPr="00D447B0">
        <w:rPr>
          <w:rFonts w:ascii="Calibri" w:hAnsi="Calibri" w:cs="Calibri"/>
          <w:sz w:val="24"/>
          <w:highlight w:val="yellow"/>
        </w:rPr>
        <w:t>)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>For axon growth in a large z-stack</w:t>
      </w:r>
      <w:r w:rsidR="00883EAF" w:rsidRPr="00D447B0">
        <w:rPr>
          <w:rFonts w:ascii="Calibri" w:hAnsi="Calibri" w:cs="Calibri"/>
          <w:sz w:val="24"/>
          <w:highlight w:val="yellow"/>
        </w:rPr>
        <w:t>,</w:t>
      </w:r>
      <w:r w:rsidRPr="00D447B0">
        <w:rPr>
          <w:rFonts w:ascii="Calibri" w:hAnsi="Calibri" w:cs="Calibri"/>
          <w:sz w:val="24"/>
          <w:highlight w:val="yellow"/>
        </w:rPr>
        <w:t xml:space="preserve"> </w:t>
      </w:r>
      <w:r w:rsidR="00883EAF" w:rsidRPr="00D447B0">
        <w:rPr>
          <w:rFonts w:ascii="Calibri" w:hAnsi="Calibri" w:cs="Calibri"/>
          <w:sz w:val="24"/>
          <w:highlight w:val="yellow"/>
        </w:rPr>
        <w:t xml:space="preserve">set </w:t>
      </w:r>
      <w:r w:rsidRPr="00D447B0">
        <w:rPr>
          <w:rFonts w:ascii="Calibri" w:hAnsi="Calibri" w:cs="Calibri"/>
          <w:sz w:val="24"/>
          <w:highlight w:val="yellow"/>
        </w:rPr>
        <w:t>a step size of 2 µm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 xml:space="preserve">For growth cones in a smaller z-stack, </w:t>
      </w:r>
      <w:r w:rsidR="00883EAF" w:rsidRPr="00D447B0">
        <w:rPr>
          <w:rFonts w:ascii="Calibri" w:hAnsi="Calibri" w:cs="Calibri"/>
          <w:sz w:val="24"/>
          <w:highlight w:val="yellow"/>
        </w:rPr>
        <w:t xml:space="preserve">set </w:t>
      </w:r>
      <w:r w:rsidRPr="00D447B0">
        <w:rPr>
          <w:rFonts w:ascii="Calibri" w:hAnsi="Calibri" w:cs="Calibri"/>
          <w:sz w:val="24"/>
          <w:highlight w:val="yellow"/>
        </w:rPr>
        <w:t>a step size of 1 µm</w:t>
      </w:r>
      <w:r w:rsidR="001F364E" w:rsidRPr="00D447B0">
        <w:rPr>
          <w:rFonts w:ascii="Calibri" w:hAnsi="Calibri" w:cs="Calibri"/>
          <w:sz w:val="24"/>
          <w:highlight w:val="yellow"/>
        </w:rPr>
        <w:t>.</w:t>
      </w:r>
    </w:p>
    <w:p w14:paraId="0CB17305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/>
          <w:sz w:val="24"/>
        </w:rPr>
      </w:pPr>
    </w:p>
    <w:p w14:paraId="0E962E75" w14:textId="3C5F15AD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Cs/>
          <w:sz w:val="24"/>
        </w:rPr>
      </w:pPr>
      <w:r w:rsidRPr="00D447B0">
        <w:rPr>
          <w:rFonts w:ascii="Calibri" w:hAnsi="Calibri" w:cs="Calibri"/>
          <w:bCs/>
          <w:sz w:val="24"/>
        </w:rPr>
        <w:t>NOTE: Always account for potential movement of the growth cone and axon through the x, y</w:t>
      </w:r>
      <w:r w:rsidR="003C7801" w:rsidRPr="00D447B0">
        <w:rPr>
          <w:rFonts w:ascii="Calibri" w:hAnsi="Calibri" w:cs="Calibri"/>
          <w:bCs/>
          <w:sz w:val="24"/>
        </w:rPr>
        <w:t>,</w:t>
      </w:r>
      <w:r w:rsidRPr="00D447B0">
        <w:rPr>
          <w:rFonts w:ascii="Calibri" w:hAnsi="Calibri" w:cs="Calibri"/>
          <w:bCs/>
          <w:sz w:val="24"/>
        </w:rPr>
        <w:t xml:space="preserve"> and z planes</w:t>
      </w:r>
      <w:r w:rsidR="001F364E" w:rsidRPr="00D447B0">
        <w:rPr>
          <w:rFonts w:ascii="Calibri" w:hAnsi="Calibri" w:cs="Calibri"/>
          <w:bCs/>
          <w:sz w:val="24"/>
        </w:rPr>
        <w:t xml:space="preserve">. </w:t>
      </w:r>
      <w:r w:rsidRPr="00D447B0">
        <w:rPr>
          <w:rFonts w:ascii="Calibri" w:hAnsi="Calibri" w:cs="Calibri"/>
          <w:bCs/>
          <w:sz w:val="24"/>
        </w:rPr>
        <w:t xml:space="preserve">Axons grow at a much higher rate in organotypic cultures than in </w:t>
      </w:r>
      <w:r w:rsidRPr="00D447B0">
        <w:rPr>
          <w:rFonts w:ascii="Calibri" w:hAnsi="Calibri" w:cs="Calibri"/>
          <w:bCs/>
          <w:i/>
          <w:iCs/>
          <w:sz w:val="24"/>
        </w:rPr>
        <w:t>in</w:t>
      </w:r>
      <w:r w:rsidR="003C7801" w:rsidRPr="00D447B0">
        <w:rPr>
          <w:rFonts w:ascii="Calibri" w:hAnsi="Calibri" w:cs="Calibri"/>
          <w:bCs/>
          <w:i/>
          <w:iCs/>
          <w:sz w:val="24"/>
        </w:rPr>
        <w:t xml:space="preserve"> </w:t>
      </w:r>
      <w:r w:rsidRPr="00D447B0">
        <w:rPr>
          <w:rFonts w:ascii="Calibri" w:hAnsi="Calibri" w:cs="Calibri"/>
          <w:bCs/>
          <w:i/>
          <w:iCs/>
          <w:sz w:val="24"/>
        </w:rPr>
        <w:t xml:space="preserve">vitro </w:t>
      </w:r>
      <w:r w:rsidRPr="00D447B0">
        <w:rPr>
          <w:rFonts w:ascii="Calibri" w:hAnsi="Calibri" w:cs="Calibri"/>
          <w:bCs/>
          <w:sz w:val="24"/>
        </w:rPr>
        <w:t>cultures</w:t>
      </w:r>
      <w:r w:rsidR="001F364E" w:rsidRPr="00D447B0">
        <w:rPr>
          <w:rFonts w:ascii="Calibri" w:hAnsi="Calibri" w:cs="Calibri"/>
          <w:bCs/>
          <w:sz w:val="24"/>
        </w:rPr>
        <w:t xml:space="preserve">. </w:t>
      </w:r>
      <w:r w:rsidR="00971B02" w:rsidRPr="00D447B0">
        <w:rPr>
          <w:rFonts w:ascii="Calibri" w:hAnsi="Calibri" w:cs="Calibri"/>
          <w:bCs/>
          <w:sz w:val="24"/>
        </w:rPr>
        <w:t>Here, a</w:t>
      </w:r>
      <w:r w:rsidR="00E90E4B" w:rsidRPr="00D447B0">
        <w:rPr>
          <w:rFonts w:ascii="Calibri" w:hAnsi="Calibri" w:cs="Calibri"/>
          <w:bCs/>
          <w:sz w:val="24"/>
        </w:rPr>
        <w:t xml:space="preserve"> </w:t>
      </w:r>
      <w:r w:rsidRPr="00D447B0">
        <w:rPr>
          <w:rFonts w:ascii="Calibri" w:hAnsi="Calibri" w:cs="Calibri"/>
          <w:bCs/>
          <w:sz w:val="24"/>
        </w:rPr>
        <w:t>z-stack of around 80 µm to image axon growth</w:t>
      </w:r>
      <w:r w:rsidR="00A24F13" w:rsidRPr="00D447B0">
        <w:rPr>
          <w:rFonts w:ascii="Calibri" w:hAnsi="Calibri" w:cs="Calibri"/>
          <w:bCs/>
          <w:sz w:val="24"/>
        </w:rPr>
        <w:t xml:space="preserve"> was</w:t>
      </w:r>
      <w:r w:rsidR="00971B02" w:rsidRPr="00D447B0">
        <w:rPr>
          <w:rFonts w:ascii="Calibri" w:hAnsi="Calibri" w:cs="Calibri"/>
          <w:bCs/>
          <w:sz w:val="24"/>
        </w:rPr>
        <w:t xml:space="preserve"> sufficient</w:t>
      </w:r>
      <w:r w:rsidR="001F364E" w:rsidRPr="00D447B0">
        <w:rPr>
          <w:rFonts w:ascii="Calibri" w:hAnsi="Calibri" w:cs="Calibri"/>
          <w:bCs/>
          <w:sz w:val="24"/>
        </w:rPr>
        <w:t xml:space="preserve">. </w:t>
      </w:r>
      <w:r w:rsidRPr="00D447B0">
        <w:rPr>
          <w:rFonts w:ascii="Calibri" w:hAnsi="Calibri" w:cs="Calibri"/>
          <w:bCs/>
          <w:sz w:val="24"/>
        </w:rPr>
        <w:t xml:space="preserve">For growth cone dynamics, a z-stack of </w:t>
      </w:r>
      <w:r w:rsidR="003C7801" w:rsidRPr="00D447B0">
        <w:rPr>
          <w:rFonts w:ascii="Calibri" w:hAnsi="Calibri" w:cs="Calibri"/>
          <w:bCs/>
          <w:sz w:val="24"/>
        </w:rPr>
        <w:t>~</w:t>
      </w:r>
      <w:r w:rsidRPr="00D447B0">
        <w:rPr>
          <w:rFonts w:ascii="Calibri" w:hAnsi="Calibri" w:cs="Calibri"/>
          <w:bCs/>
          <w:sz w:val="24"/>
        </w:rPr>
        <w:t xml:space="preserve">6 µm </w:t>
      </w:r>
      <w:r w:rsidR="00A24F13" w:rsidRPr="00D447B0">
        <w:rPr>
          <w:rFonts w:ascii="Calibri" w:hAnsi="Calibri" w:cs="Calibri"/>
          <w:bCs/>
          <w:sz w:val="24"/>
        </w:rPr>
        <w:t xml:space="preserve">was </w:t>
      </w:r>
      <w:r w:rsidR="003C7801" w:rsidRPr="00D447B0">
        <w:rPr>
          <w:rFonts w:ascii="Calibri" w:hAnsi="Calibri" w:cs="Calibri"/>
          <w:bCs/>
          <w:sz w:val="24"/>
        </w:rPr>
        <w:t>adequate</w:t>
      </w:r>
      <w:r w:rsidR="00E822A6" w:rsidRPr="00D447B0">
        <w:rPr>
          <w:rFonts w:ascii="Calibri" w:hAnsi="Calibri" w:cs="Calibri"/>
          <w:bCs/>
          <w:sz w:val="24"/>
        </w:rPr>
        <w:t>.</w:t>
      </w:r>
    </w:p>
    <w:p w14:paraId="3280F55A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Cs/>
          <w:sz w:val="24"/>
        </w:rPr>
      </w:pPr>
    </w:p>
    <w:p w14:paraId="1851560A" w14:textId="3E2500AB" w:rsidR="00360340" w:rsidRPr="00D447B0" w:rsidRDefault="00360340" w:rsidP="00523216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For imaging axon growth of neurons in a larger area, </w:t>
      </w:r>
      <w:r w:rsidR="00523216" w:rsidRPr="00D447B0">
        <w:rPr>
          <w:rFonts w:ascii="Calibri" w:hAnsi="Calibri" w:cs="Calibri"/>
          <w:sz w:val="24"/>
        </w:rPr>
        <w:t xml:space="preserve">define </w:t>
      </w:r>
      <w:r w:rsidRPr="00D447B0">
        <w:rPr>
          <w:rFonts w:ascii="Calibri" w:hAnsi="Calibri" w:cs="Calibri"/>
          <w:sz w:val="24"/>
        </w:rPr>
        <w:t>a tile scan</w:t>
      </w:r>
      <w:r w:rsidR="009D3030" w:rsidRPr="00D447B0">
        <w:rPr>
          <w:rFonts w:ascii="Calibri" w:hAnsi="Calibri" w:cs="Calibri"/>
          <w:sz w:val="24"/>
        </w:rPr>
        <w:t>.</w:t>
      </w:r>
    </w:p>
    <w:p w14:paraId="035E7708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Cs/>
          <w:sz w:val="24"/>
        </w:rPr>
      </w:pPr>
    </w:p>
    <w:p w14:paraId="5A0926A0" w14:textId="45484DA4" w:rsidR="00360340" w:rsidRPr="00D447B0" w:rsidRDefault="00360340" w:rsidP="004D308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Use the lowest laser power possible to minimi</w:t>
      </w:r>
      <w:r w:rsidR="004D3080" w:rsidRPr="00D447B0">
        <w:rPr>
          <w:rFonts w:ascii="Calibri" w:hAnsi="Calibri" w:cs="Calibri"/>
          <w:sz w:val="24"/>
        </w:rPr>
        <w:t>z</w:t>
      </w:r>
      <w:r w:rsidRPr="00D447B0">
        <w:rPr>
          <w:rFonts w:ascii="Calibri" w:hAnsi="Calibri" w:cs="Calibri"/>
          <w:sz w:val="24"/>
        </w:rPr>
        <w:t xml:space="preserve">e </w:t>
      </w:r>
      <w:r w:rsidR="004D3080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>chances of bleaching growth cones during acquisition.</w:t>
      </w:r>
    </w:p>
    <w:p w14:paraId="45DAE18E" w14:textId="77777777" w:rsidR="00D23A95" w:rsidRPr="00D447B0" w:rsidRDefault="00D23A95" w:rsidP="004D3080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2F7C2ED6" w14:textId="6FF8D4BF" w:rsidR="00D23A95" w:rsidRPr="00D447B0" w:rsidRDefault="00D23A95" w:rsidP="004D3080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For imaging axon growth, </w:t>
      </w:r>
      <w:r w:rsidR="004D3080" w:rsidRPr="00D447B0">
        <w:rPr>
          <w:rFonts w:ascii="Calibri" w:hAnsi="Calibri" w:cs="Calibri"/>
          <w:sz w:val="24"/>
        </w:rPr>
        <w:t xml:space="preserve">acquire </w:t>
      </w:r>
      <w:r w:rsidRPr="00D447B0">
        <w:rPr>
          <w:rFonts w:ascii="Calibri" w:hAnsi="Calibri" w:cs="Calibri"/>
          <w:sz w:val="24"/>
        </w:rPr>
        <w:t>time</w:t>
      </w:r>
      <w:r w:rsidR="004D3080" w:rsidRPr="00D447B0">
        <w:rPr>
          <w:rFonts w:ascii="Calibri" w:hAnsi="Calibri" w:cs="Calibri"/>
          <w:sz w:val="24"/>
        </w:rPr>
        <w:t>-</w:t>
      </w:r>
      <w:r w:rsidRPr="00D447B0">
        <w:rPr>
          <w:rFonts w:ascii="Calibri" w:hAnsi="Calibri" w:cs="Calibri"/>
          <w:sz w:val="24"/>
        </w:rPr>
        <w:t xml:space="preserve">lapses for 2 h with an interval of 5 min. For imaging growth cone dynamics, </w:t>
      </w:r>
      <w:r w:rsidR="004D3080" w:rsidRPr="00D447B0">
        <w:rPr>
          <w:rFonts w:ascii="Calibri" w:hAnsi="Calibri" w:cs="Calibri"/>
          <w:sz w:val="24"/>
        </w:rPr>
        <w:t xml:space="preserve">acquire </w:t>
      </w:r>
      <w:r w:rsidRPr="00D447B0">
        <w:rPr>
          <w:rFonts w:ascii="Calibri" w:hAnsi="Calibri" w:cs="Calibri"/>
          <w:sz w:val="24"/>
        </w:rPr>
        <w:t>time</w:t>
      </w:r>
      <w:r w:rsidR="004D3080" w:rsidRPr="00D447B0">
        <w:rPr>
          <w:rFonts w:ascii="Calibri" w:hAnsi="Calibri" w:cs="Calibri"/>
          <w:sz w:val="24"/>
        </w:rPr>
        <w:t>-</w:t>
      </w:r>
      <w:r w:rsidRPr="00D447B0">
        <w:rPr>
          <w:rFonts w:ascii="Calibri" w:hAnsi="Calibri" w:cs="Calibri"/>
          <w:sz w:val="24"/>
        </w:rPr>
        <w:t>lapses for 2</w:t>
      </w:r>
      <w:r w:rsidR="002C7AED" w:rsidRPr="00D447B0">
        <w:rPr>
          <w:rFonts w:ascii="Calibri" w:hAnsi="Calibri" w:cs="Calibri"/>
          <w:sz w:val="24"/>
        </w:rPr>
        <w:t>–</w:t>
      </w:r>
      <w:r w:rsidRPr="00D447B0">
        <w:rPr>
          <w:rFonts w:ascii="Calibri" w:hAnsi="Calibri" w:cs="Calibri"/>
          <w:sz w:val="24"/>
        </w:rPr>
        <w:t>5 min with an interval of 2.5</w:t>
      </w:r>
      <w:r w:rsidR="002C7AED" w:rsidRPr="00D447B0">
        <w:rPr>
          <w:rFonts w:ascii="Calibri" w:hAnsi="Calibri" w:cs="Calibri"/>
          <w:sz w:val="24"/>
        </w:rPr>
        <w:t>–</w:t>
      </w:r>
      <w:r w:rsidRPr="00D447B0">
        <w:rPr>
          <w:rFonts w:ascii="Calibri" w:hAnsi="Calibri" w:cs="Calibri"/>
          <w:sz w:val="24"/>
        </w:rPr>
        <w:t>3 s.</w:t>
      </w:r>
    </w:p>
    <w:p w14:paraId="2C1BB539" w14:textId="77777777" w:rsidR="00360340" w:rsidRPr="00D447B0" w:rsidRDefault="00360340" w:rsidP="00EE2268">
      <w:pPr>
        <w:rPr>
          <w:b/>
        </w:rPr>
      </w:pPr>
    </w:p>
    <w:p w14:paraId="3E04112A" w14:textId="38069C52" w:rsidR="00360340" w:rsidRPr="00D447B0" w:rsidRDefault="002810F7" w:rsidP="002810F7">
      <w:pPr>
        <w:pStyle w:val="ListParagraph"/>
        <w:numPr>
          <w:ilvl w:val="0"/>
          <w:numId w:val="13"/>
        </w:numPr>
        <w:ind w:left="0" w:firstLine="0"/>
        <w:rPr>
          <w:rFonts w:ascii="Calibri" w:hAnsi="Calibri"/>
          <w:b/>
          <w:sz w:val="24"/>
          <w:highlight w:val="yellow"/>
        </w:rPr>
      </w:pPr>
      <w:r w:rsidRPr="00D447B0">
        <w:rPr>
          <w:rFonts w:ascii="Calibri" w:hAnsi="Calibri"/>
          <w:b/>
          <w:sz w:val="24"/>
          <w:highlight w:val="yellow"/>
        </w:rPr>
        <w:lastRenderedPageBreak/>
        <w:t>D</w:t>
      </w:r>
      <w:r w:rsidR="00360340" w:rsidRPr="00D447B0">
        <w:rPr>
          <w:rFonts w:ascii="Calibri" w:hAnsi="Calibri"/>
          <w:b/>
          <w:sz w:val="24"/>
          <w:highlight w:val="yellow"/>
        </w:rPr>
        <w:t>ata analysis</w:t>
      </w:r>
    </w:p>
    <w:p w14:paraId="3D1360B5" w14:textId="77777777" w:rsidR="00360340" w:rsidRPr="00D447B0" w:rsidRDefault="00360340" w:rsidP="00EE2268">
      <w:pPr>
        <w:rPr>
          <w:bCs/>
          <w:highlight w:val="yellow"/>
        </w:rPr>
      </w:pPr>
    </w:p>
    <w:p w14:paraId="2B71E189" w14:textId="2F0B63B3" w:rsidR="00360340" w:rsidRPr="00D447B0" w:rsidRDefault="00360340" w:rsidP="007F7F03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>Measur</w:t>
      </w:r>
      <w:r w:rsidR="007F7F03" w:rsidRPr="00D447B0">
        <w:rPr>
          <w:rFonts w:ascii="Calibri" w:hAnsi="Calibri" w:cs="Calibri"/>
          <w:sz w:val="24"/>
        </w:rPr>
        <w:t>e the</w:t>
      </w:r>
      <w:r w:rsidRPr="00D447B0">
        <w:rPr>
          <w:rFonts w:ascii="Calibri" w:hAnsi="Calibri" w:cs="Calibri"/>
          <w:sz w:val="24"/>
        </w:rPr>
        <w:t xml:space="preserve"> speed of axon growth using kymographs</w:t>
      </w:r>
    </w:p>
    <w:p w14:paraId="4AE6202F" w14:textId="77777777" w:rsidR="00360340" w:rsidRPr="00D447B0" w:rsidRDefault="00360340" w:rsidP="00EE2268">
      <w:pPr>
        <w:rPr>
          <w:bCs/>
          <w:highlight w:val="yellow"/>
        </w:rPr>
      </w:pPr>
    </w:p>
    <w:p w14:paraId="796D75A0" w14:textId="71D219C7" w:rsidR="00360340" w:rsidRPr="00D447B0" w:rsidRDefault="00360340" w:rsidP="006D6D48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Open</w:t>
      </w:r>
      <w:r w:rsidR="002C7AED" w:rsidRPr="00D447B0">
        <w:rPr>
          <w:rFonts w:ascii="Calibri" w:hAnsi="Calibri" w:cs="Calibri"/>
          <w:sz w:val="24"/>
          <w:highlight w:val="yellow"/>
        </w:rPr>
        <w:t xml:space="preserve"> the</w:t>
      </w:r>
      <w:r w:rsidRPr="00D447B0">
        <w:rPr>
          <w:rFonts w:ascii="Calibri" w:hAnsi="Calibri" w:cs="Calibri"/>
          <w:sz w:val="24"/>
          <w:highlight w:val="yellow"/>
        </w:rPr>
        <w:t xml:space="preserve"> imag</w:t>
      </w:r>
      <w:r w:rsidR="00A24D68" w:rsidRPr="00D447B0">
        <w:rPr>
          <w:rFonts w:ascii="Calibri" w:hAnsi="Calibri" w:cs="Calibri"/>
          <w:sz w:val="24"/>
          <w:highlight w:val="yellow"/>
        </w:rPr>
        <w:t>e</w:t>
      </w:r>
      <w:r w:rsidRPr="00D447B0">
        <w:rPr>
          <w:rFonts w:ascii="Calibri" w:hAnsi="Calibri" w:cs="Calibri"/>
          <w:sz w:val="24"/>
          <w:highlight w:val="yellow"/>
        </w:rPr>
        <w:t xml:space="preserve"> file in Fiji</w:t>
      </w:r>
      <w:r w:rsidR="00A24D68" w:rsidRPr="00D447B0">
        <w:rPr>
          <w:rFonts w:ascii="Calibri" w:hAnsi="Calibri" w:cs="Calibri"/>
          <w:sz w:val="24"/>
          <w:highlight w:val="yellow"/>
          <w:vertAlign w:val="superscript"/>
        </w:rPr>
        <w:fldChar w:fldCharType="begin">
          <w:fldData xml:space="preserve">PEVuZE5vdGU+PENpdGU+PEF1dGhvcj5TY2hpbmRlbGluPC9BdXRob3I+PFllYXI+MjAxMjwvWWVh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</w:fldData>
        </w:fldChar>
      </w:r>
      <w:r w:rsidR="00CE0AE7" w:rsidRPr="00D447B0">
        <w:rPr>
          <w:rFonts w:ascii="Calibri" w:hAnsi="Calibri" w:cs="Calibri"/>
          <w:sz w:val="24"/>
          <w:highlight w:val="yellow"/>
          <w:vertAlign w:val="superscript"/>
        </w:rPr>
        <w:instrText xml:space="preserve"> ADDIN EN.CITE </w:instrText>
      </w:r>
      <w:r w:rsidR="00CE0AE7" w:rsidRPr="00D447B0">
        <w:rPr>
          <w:rFonts w:ascii="Calibri" w:hAnsi="Calibri" w:cs="Calibri"/>
          <w:sz w:val="24"/>
          <w:highlight w:val="yellow"/>
          <w:vertAlign w:val="superscript"/>
        </w:rPr>
        <w:fldChar w:fldCharType="begin">
          <w:fldData xml:space="preserve">PEVuZE5vdGU+PENpdGU+PEF1dGhvcj5TY2hpbmRlbGluPC9BdXRob3I+PFllYXI+MjAxMjwvWWVh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</w:fldData>
        </w:fldChar>
      </w:r>
      <w:r w:rsidR="00CE0AE7" w:rsidRPr="00D447B0">
        <w:rPr>
          <w:rFonts w:ascii="Calibri" w:hAnsi="Calibri" w:cs="Calibri"/>
          <w:sz w:val="24"/>
          <w:highlight w:val="yellow"/>
          <w:vertAlign w:val="superscript"/>
        </w:rPr>
        <w:instrText xml:space="preserve"> ADDIN EN.CITE.DATA </w:instrText>
      </w:r>
      <w:r w:rsidR="00CE0AE7" w:rsidRPr="00D447B0">
        <w:rPr>
          <w:rFonts w:ascii="Calibri" w:hAnsi="Calibri" w:cs="Calibri"/>
          <w:sz w:val="24"/>
          <w:highlight w:val="yellow"/>
          <w:vertAlign w:val="superscript"/>
        </w:rPr>
      </w:r>
      <w:r w:rsidR="00CE0AE7" w:rsidRPr="00D447B0">
        <w:rPr>
          <w:rFonts w:ascii="Calibri" w:hAnsi="Calibri" w:cs="Calibri"/>
          <w:sz w:val="24"/>
          <w:highlight w:val="yellow"/>
          <w:vertAlign w:val="superscript"/>
        </w:rPr>
        <w:fldChar w:fldCharType="end"/>
      </w:r>
      <w:r w:rsidR="00A24D68" w:rsidRPr="00D447B0">
        <w:rPr>
          <w:rFonts w:ascii="Calibri" w:hAnsi="Calibri" w:cs="Calibri"/>
          <w:sz w:val="24"/>
          <w:highlight w:val="yellow"/>
          <w:vertAlign w:val="superscript"/>
        </w:rPr>
      </w:r>
      <w:r w:rsidR="00A24D68" w:rsidRPr="00D447B0">
        <w:rPr>
          <w:rFonts w:ascii="Calibri" w:hAnsi="Calibri" w:cs="Calibri"/>
          <w:sz w:val="24"/>
          <w:highlight w:val="yellow"/>
          <w:vertAlign w:val="superscript"/>
        </w:rPr>
        <w:fldChar w:fldCharType="separate"/>
      </w:r>
      <w:r w:rsidR="00E14A19" w:rsidRPr="00D447B0">
        <w:rPr>
          <w:rFonts w:ascii="Calibri" w:hAnsi="Calibri" w:cs="Calibri"/>
          <w:sz w:val="24"/>
          <w:highlight w:val="yellow"/>
          <w:vertAlign w:val="superscript"/>
        </w:rPr>
        <w:t>14</w:t>
      </w:r>
      <w:r w:rsidR="00A24D68" w:rsidRPr="00D447B0">
        <w:rPr>
          <w:rFonts w:ascii="Calibri" w:hAnsi="Calibri" w:cs="Calibri"/>
          <w:sz w:val="24"/>
          <w:highlight w:val="yellow"/>
          <w:vertAlign w:val="superscript"/>
        </w:rPr>
        <w:fldChar w:fldCharType="end"/>
      </w:r>
      <w:r w:rsidRPr="00D447B0">
        <w:rPr>
          <w:rFonts w:ascii="Calibri" w:hAnsi="Calibri" w:cs="Calibri"/>
          <w:sz w:val="24"/>
          <w:highlight w:val="yellow"/>
        </w:rPr>
        <w:t xml:space="preserve"> th</w:t>
      </w:r>
      <w:r w:rsidR="00763745" w:rsidRPr="00D447B0">
        <w:rPr>
          <w:rFonts w:ascii="Calibri" w:hAnsi="Calibri" w:cs="Calibri"/>
          <w:sz w:val="24"/>
          <w:highlight w:val="yellow"/>
        </w:rPr>
        <w:t>r</w:t>
      </w:r>
      <w:r w:rsidRPr="00D447B0">
        <w:rPr>
          <w:rFonts w:ascii="Calibri" w:hAnsi="Calibri" w:cs="Calibri"/>
          <w:sz w:val="24"/>
          <w:highlight w:val="yellow"/>
        </w:rPr>
        <w:t xml:space="preserve">ough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F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ile</w:t>
      </w:r>
      <w:r w:rsidR="00094616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&gt;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O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pen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>and select the image.</w:t>
      </w:r>
    </w:p>
    <w:p w14:paraId="7746710F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Cs/>
          <w:sz w:val="24"/>
          <w:highlight w:val="yellow"/>
        </w:rPr>
      </w:pPr>
    </w:p>
    <w:p w14:paraId="646C490E" w14:textId="3BA486CF" w:rsidR="00360340" w:rsidRPr="00D447B0" w:rsidRDefault="00360340" w:rsidP="006D6D48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Obtain the maximum intensity projection of the </w:t>
      </w:r>
      <w:r w:rsidR="003502F2" w:rsidRPr="00D447B0">
        <w:rPr>
          <w:rFonts w:ascii="Calibri" w:hAnsi="Calibri" w:cs="Calibri"/>
          <w:sz w:val="24"/>
          <w:highlight w:val="yellow"/>
        </w:rPr>
        <w:t>time-lapse</w:t>
      </w:r>
      <w:r w:rsidRPr="00D447B0">
        <w:rPr>
          <w:rFonts w:ascii="Calibri" w:hAnsi="Calibri" w:cs="Calibri"/>
          <w:sz w:val="24"/>
          <w:highlight w:val="yellow"/>
        </w:rPr>
        <w:t xml:space="preserve"> through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I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mage</w:t>
      </w:r>
      <w:r w:rsidR="00554ADB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&gt;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S</w:t>
      </w:r>
      <w:r w:rsidRPr="00D447B0">
        <w:rPr>
          <w:rFonts w:ascii="Calibri" w:hAnsi="Calibri" w:cs="Calibri"/>
          <w:b/>
          <w:bCs/>
          <w:sz w:val="24"/>
          <w:highlight w:val="yellow"/>
        </w:rPr>
        <w:t>tacks</w:t>
      </w:r>
      <w:r w:rsidR="00554ADB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&gt; </w:t>
      </w:r>
      <w:r w:rsidRPr="00D447B0">
        <w:rPr>
          <w:rFonts w:ascii="Calibri" w:hAnsi="Calibri" w:cs="Calibri"/>
          <w:b/>
          <w:bCs/>
          <w:sz w:val="24"/>
          <w:highlight w:val="yellow"/>
        </w:rPr>
        <w:t>Z</w:t>
      </w:r>
      <w:r w:rsidR="003566D2" w:rsidRPr="00D447B0">
        <w:rPr>
          <w:rFonts w:ascii="Calibri" w:hAnsi="Calibri" w:cs="Calibri"/>
          <w:b/>
          <w:bCs/>
          <w:sz w:val="24"/>
          <w:highlight w:val="yellow"/>
        </w:rPr>
        <w:t>-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P</w:t>
      </w:r>
      <w:r w:rsidRPr="00D447B0">
        <w:rPr>
          <w:rFonts w:ascii="Calibri" w:hAnsi="Calibri" w:cs="Calibri"/>
          <w:b/>
          <w:bCs/>
          <w:sz w:val="24"/>
          <w:highlight w:val="yellow"/>
        </w:rPr>
        <w:t>rojection</w:t>
      </w:r>
      <w:r w:rsidR="00554ADB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&gt;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Maximum Intensity Projection</w:t>
      </w:r>
      <w:r w:rsidRPr="00D447B0">
        <w:rPr>
          <w:rFonts w:ascii="Calibri" w:hAnsi="Calibri" w:cs="Calibri"/>
          <w:sz w:val="24"/>
          <w:highlight w:val="yellow"/>
        </w:rPr>
        <w:t>.</w:t>
      </w:r>
    </w:p>
    <w:p w14:paraId="293B7AA0" w14:textId="77777777" w:rsidR="00360340" w:rsidRPr="00D447B0" w:rsidRDefault="00360340" w:rsidP="0009461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69DC0C1D" w14:textId="00DEB918" w:rsidR="00360340" w:rsidRPr="00D447B0" w:rsidRDefault="00360340" w:rsidP="006D6D48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Go through the </w:t>
      </w:r>
      <w:r w:rsidR="003502F2" w:rsidRPr="00D447B0">
        <w:rPr>
          <w:rFonts w:ascii="Calibri" w:hAnsi="Calibri" w:cs="Calibri"/>
          <w:sz w:val="24"/>
          <w:highlight w:val="yellow"/>
        </w:rPr>
        <w:t>time-lapse</w:t>
      </w:r>
      <w:r w:rsidRPr="00D447B0">
        <w:rPr>
          <w:rFonts w:ascii="Calibri" w:hAnsi="Calibri" w:cs="Calibri"/>
          <w:sz w:val="24"/>
          <w:highlight w:val="yellow"/>
        </w:rPr>
        <w:t xml:space="preserve"> and locate a growing axon.</w:t>
      </w:r>
    </w:p>
    <w:p w14:paraId="39C99305" w14:textId="77777777" w:rsidR="00360340" w:rsidRPr="00D447B0" w:rsidRDefault="00360340" w:rsidP="0009461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051A0288" w14:textId="31D49282" w:rsidR="00360340" w:rsidRPr="00D447B0" w:rsidRDefault="006057EE" w:rsidP="006D6D48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Once located, d</w:t>
      </w:r>
      <w:r w:rsidR="00360340" w:rsidRPr="00D447B0">
        <w:rPr>
          <w:rFonts w:ascii="Calibri" w:hAnsi="Calibri" w:cs="Calibri"/>
          <w:sz w:val="24"/>
          <w:highlight w:val="yellow"/>
        </w:rPr>
        <w:t>raw a line through the growing axon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="00360340" w:rsidRPr="00D447B0">
        <w:rPr>
          <w:rFonts w:ascii="Calibri" w:hAnsi="Calibri" w:cs="Calibri"/>
          <w:sz w:val="24"/>
          <w:highlight w:val="yellow"/>
        </w:rPr>
        <w:t xml:space="preserve">Start from the tip of the axon in the first </w:t>
      </w:r>
      <w:proofErr w:type="gramStart"/>
      <w:r w:rsidR="00360340" w:rsidRPr="00D447B0">
        <w:rPr>
          <w:rFonts w:ascii="Calibri" w:hAnsi="Calibri" w:cs="Calibri"/>
          <w:sz w:val="24"/>
          <w:highlight w:val="yellow"/>
        </w:rPr>
        <w:t>frame, and</w:t>
      </w:r>
      <w:proofErr w:type="gramEnd"/>
      <w:r w:rsidR="00360340" w:rsidRPr="00D447B0">
        <w:rPr>
          <w:rFonts w:ascii="Calibri" w:hAnsi="Calibri" w:cs="Calibri"/>
          <w:sz w:val="24"/>
          <w:highlight w:val="yellow"/>
        </w:rPr>
        <w:t xml:space="preserve"> follow the axon through the entire </w:t>
      </w:r>
      <w:r w:rsidR="003502F2" w:rsidRPr="00D447B0">
        <w:rPr>
          <w:rFonts w:ascii="Calibri" w:hAnsi="Calibri" w:cs="Calibri"/>
          <w:sz w:val="24"/>
          <w:highlight w:val="yellow"/>
        </w:rPr>
        <w:t>time-lapse</w:t>
      </w:r>
      <w:r w:rsidR="00360340" w:rsidRPr="00D447B0">
        <w:rPr>
          <w:rFonts w:ascii="Calibri" w:hAnsi="Calibri" w:cs="Calibri"/>
          <w:sz w:val="24"/>
          <w:highlight w:val="yellow"/>
        </w:rPr>
        <w:t>.</w:t>
      </w:r>
    </w:p>
    <w:p w14:paraId="51DFDB78" w14:textId="77777777" w:rsidR="00360340" w:rsidRPr="00D447B0" w:rsidRDefault="00360340" w:rsidP="0009461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13F3700D" w14:textId="33B507CB" w:rsidR="00360340" w:rsidRPr="00D447B0" w:rsidRDefault="00360340" w:rsidP="006D6D48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Generate a kymograph using the plugin</w:t>
      </w:r>
      <w:r w:rsidR="00BF38C3" w:rsidRPr="00D447B0">
        <w:rPr>
          <w:rFonts w:ascii="Calibri" w:hAnsi="Calibri" w:cs="Calibri"/>
          <w:sz w:val="24"/>
          <w:highlight w:val="yellow"/>
        </w:rPr>
        <w:t xml:space="preserve"> </w:t>
      </w:r>
      <w:proofErr w:type="spellStart"/>
      <w:r w:rsidR="00280267" w:rsidRPr="00D447B0">
        <w:rPr>
          <w:rFonts w:ascii="Calibri" w:hAnsi="Calibri" w:cs="Calibri"/>
          <w:b/>
          <w:bCs/>
          <w:sz w:val="24"/>
          <w:highlight w:val="yellow"/>
        </w:rPr>
        <w:t>KymoResliceWide</w:t>
      </w:r>
      <w:proofErr w:type="spellEnd"/>
      <w:r w:rsidR="00174D98" w:rsidRPr="00D447B0">
        <w:rPr>
          <w:rFonts w:ascii="Calibri" w:hAnsi="Calibri" w:cs="Calibri"/>
          <w:sz w:val="24"/>
          <w:highlight w:val="yellow"/>
        </w:rPr>
        <w:t>.</w:t>
      </w:r>
    </w:p>
    <w:p w14:paraId="7D1E53F2" w14:textId="77777777" w:rsidR="00360340" w:rsidRPr="00D447B0" w:rsidRDefault="00360340" w:rsidP="0009461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0F877815" w14:textId="0E5E249E" w:rsidR="00360340" w:rsidRPr="00D447B0" w:rsidRDefault="00360340" w:rsidP="006D6D48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Set </w:t>
      </w:r>
      <w:r w:rsidR="002C7AED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 xml:space="preserve">scale of </w:t>
      </w:r>
      <w:r w:rsidR="002C7AED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 xml:space="preserve">kymograph </w:t>
      </w:r>
      <w:r w:rsidR="00696589" w:rsidRPr="00D447B0">
        <w:rPr>
          <w:rFonts w:ascii="Calibri" w:hAnsi="Calibri" w:cs="Calibri"/>
          <w:sz w:val="24"/>
          <w:highlight w:val="yellow"/>
        </w:rPr>
        <w:t xml:space="preserve">by going to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I</w:t>
      </w:r>
      <w:r w:rsidR="00696589" w:rsidRPr="00D447B0">
        <w:rPr>
          <w:rFonts w:ascii="Calibri" w:hAnsi="Calibri" w:cs="Calibri"/>
          <w:b/>
          <w:bCs/>
          <w:sz w:val="24"/>
          <w:highlight w:val="yellow"/>
        </w:rPr>
        <w:t>mage</w:t>
      </w:r>
      <w:r w:rsidR="00696589" w:rsidRPr="00D447B0">
        <w:rPr>
          <w:rFonts w:ascii="Calibri" w:hAnsi="Calibri" w:cs="Calibri"/>
          <w:sz w:val="24"/>
          <w:highlight w:val="yellow"/>
        </w:rPr>
        <w:t xml:space="preserve"> </w:t>
      </w:r>
      <w:r w:rsidR="00C042B2" w:rsidRPr="00D447B0">
        <w:rPr>
          <w:rFonts w:ascii="Calibri" w:hAnsi="Calibri" w:cs="Calibri"/>
          <w:sz w:val="24"/>
          <w:highlight w:val="yellow"/>
        </w:rPr>
        <w:t>&gt;</w:t>
      </w:r>
      <w:r w:rsidR="00696589" w:rsidRPr="00D447B0">
        <w:rPr>
          <w:rFonts w:ascii="Calibri" w:hAnsi="Calibri" w:cs="Calibri"/>
          <w:sz w:val="24"/>
          <w:highlight w:val="yellow"/>
        </w:rPr>
        <w:t xml:space="preserve">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P</w:t>
      </w:r>
      <w:r w:rsidR="00696589" w:rsidRPr="00D447B0">
        <w:rPr>
          <w:rFonts w:ascii="Calibri" w:hAnsi="Calibri" w:cs="Calibri"/>
          <w:b/>
          <w:bCs/>
          <w:sz w:val="24"/>
          <w:highlight w:val="yellow"/>
        </w:rPr>
        <w:t>roperties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 xml:space="preserve">Set the distance in µm in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P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ixel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W</w:t>
      </w:r>
      <w:r w:rsidRPr="00D447B0">
        <w:rPr>
          <w:rFonts w:ascii="Calibri" w:hAnsi="Calibri" w:cs="Calibri"/>
          <w:b/>
          <w:bCs/>
          <w:sz w:val="24"/>
          <w:highlight w:val="yellow"/>
        </w:rPr>
        <w:t>idth</w:t>
      </w:r>
      <w:r w:rsidRPr="00D447B0">
        <w:rPr>
          <w:rFonts w:ascii="Calibri" w:hAnsi="Calibri" w:cs="Calibri"/>
          <w:sz w:val="24"/>
          <w:highlight w:val="yellow"/>
        </w:rPr>
        <w:t xml:space="preserve"> and set the time in s or min in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P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ixel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H</w:t>
      </w:r>
      <w:r w:rsidRPr="00D447B0">
        <w:rPr>
          <w:rFonts w:ascii="Calibri" w:hAnsi="Calibri" w:cs="Calibri"/>
          <w:b/>
          <w:bCs/>
          <w:sz w:val="24"/>
          <w:highlight w:val="yellow"/>
        </w:rPr>
        <w:t>eight</w:t>
      </w:r>
      <w:r w:rsidR="00C042B2" w:rsidRPr="00D447B0">
        <w:rPr>
          <w:rFonts w:ascii="Calibri" w:hAnsi="Calibri" w:cs="Calibri"/>
          <w:sz w:val="24"/>
          <w:highlight w:val="yellow"/>
        </w:rPr>
        <w:t>.</w:t>
      </w:r>
    </w:p>
    <w:p w14:paraId="5B167932" w14:textId="77777777" w:rsidR="00360340" w:rsidRPr="00D447B0" w:rsidRDefault="00360340" w:rsidP="0009461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20CFF3E5" w14:textId="7E6FF38B" w:rsidR="00292392" w:rsidRPr="00D447B0" w:rsidRDefault="00044CB6" w:rsidP="006D6D48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Go to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A</w:t>
      </w:r>
      <w:r w:rsidRPr="00D447B0">
        <w:rPr>
          <w:rFonts w:ascii="Calibri" w:hAnsi="Calibri" w:cs="Calibri"/>
          <w:b/>
          <w:bCs/>
          <w:sz w:val="24"/>
          <w:highlight w:val="yellow"/>
        </w:rPr>
        <w:t>naly</w:t>
      </w:r>
      <w:r w:rsidR="00D447B0">
        <w:rPr>
          <w:rFonts w:ascii="Calibri" w:hAnsi="Calibri" w:cs="Calibri"/>
          <w:b/>
          <w:bCs/>
          <w:sz w:val="24"/>
          <w:highlight w:val="yellow"/>
        </w:rPr>
        <w:t>z</w:t>
      </w:r>
      <w:r w:rsidRPr="00D447B0">
        <w:rPr>
          <w:rFonts w:ascii="Calibri" w:hAnsi="Calibri" w:cs="Calibri"/>
          <w:b/>
          <w:bCs/>
          <w:sz w:val="24"/>
          <w:highlight w:val="yellow"/>
        </w:rPr>
        <w:t>e</w:t>
      </w:r>
      <w:r w:rsidRPr="00D447B0">
        <w:rPr>
          <w:rFonts w:ascii="Calibri" w:hAnsi="Calibri" w:cs="Calibri"/>
          <w:sz w:val="24"/>
          <w:highlight w:val="yellow"/>
        </w:rPr>
        <w:t xml:space="preserve"> </w:t>
      </w:r>
      <w:r w:rsidR="00292392" w:rsidRPr="00D447B0">
        <w:rPr>
          <w:rFonts w:ascii="Calibri" w:hAnsi="Calibri" w:cs="Calibri"/>
          <w:sz w:val="24"/>
          <w:highlight w:val="yellow"/>
        </w:rPr>
        <w:t>&gt;</w:t>
      </w:r>
      <w:r w:rsidRPr="00D447B0">
        <w:rPr>
          <w:rFonts w:ascii="Calibri" w:hAnsi="Calibri" w:cs="Calibri"/>
          <w:sz w:val="24"/>
          <w:highlight w:val="yellow"/>
        </w:rPr>
        <w:t xml:space="preserve">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M</w:t>
      </w:r>
      <w:r w:rsidRPr="00D447B0">
        <w:rPr>
          <w:rFonts w:ascii="Calibri" w:hAnsi="Calibri" w:cs="Calibri"/>
          <w:b/>
          <w:bCs/>
          <w:sz w:val="24"/>
          <w:highlight w:val="yellow"/>
        </w:rPr>
        <w:t>easure</w:t>
      </w:r>
      <w:r w:rsidR="00E56E7B" w:rsidRPr="00D447B0">
        <w:rPr>
          <w:rFonts w:ascii="Calibri" w:hAnsi="Calibri" w:cs="Calibri"/>
          <w:sz w:val="24"/>
          <w:highlight w:val="yellow"/>
        </w:rPr>
        <w:t>.</w:t>
      </w:r>
    </w:p>
    <w:p w14:paraId="504FC86E" w14:textId="77777777" w:rsidR="00292392" w:rsidRPr="00D447B0" w:rsidRDefault="00292392" w:rsidP="00F52E8F">
      <w:pPr>
        <w:rPr>
          <w:highlight w:val="yellow"/>
        </w:rPr>
      </w:pPr>
    </w:p>
    <w:p w14:paraId="08345C84" w14:textId="38FCC3F5" w:rsidR="00360340" w:rsidRPr="00D447B0" w:rsidRDefault="00292392" w:rsidP="00292392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2C7AED" w:rsidRPr="00D447B0">
        <w:rPr>
          <w:rFonts w:ascii="Calibri" w:hAnsi="Calibri" w:cs="Calibri"/>
          <w:sz w:val="24"/>
        </w:rPr>
        <w:t>An a</w:t>
      </w:r>
      <w:r w:rsidR="00360340" w:rsidRPr="00D447B0">
        <w:rPr>
          <w:rFonts w:ascii="Calibri" w:hAnsi="Calibri" w:cs="Calibri"/>
          <w:sz w:val="24"/>
        </w:rPr>
        <w:t>ngle relative to the x</w:t>
      </w:r>
      <w:r w:rsidRPr="00D447B0">
        <w:rPr>
          <w:rFonts w:ascii="Calibri" w:hAnsi="Calibri" w:cs="Calibri"/>
          <w:sz w:val="24"/>
        </w:rPr>
        <w:t>-</w:t>
      </w:r>
      <w:r w:rsidR="00360340" w:rsidRPr="00D447B0">
        <w:rPr>
          <w:rFonts w:ascii="Calibri" w:hAnsi="Calibri" w:cs="Calibri"/>
          <w:sz w:val="24"/>
        </w:rPr>
        <w:t xml:space="preserve">axis </w:t>
      </w:r>
      <w:r w:rsidR="00044CB6" w:rsidRPr="00D447B0">
        <w:rPr>
          <w:rFonts w:ascii="Calibri" w:hAnsi="Calibri" w:cs="Calibri"/>
          <w:sz w:val="24"/>
        </w:rPr>
        <w:t>will be</w:t>
      </w:r>
      <w:r w:rsidR="0089148A" w:rsidRPr="00D447B0">
        <w:rPr>
          <w:rFonts w:ascii="Calibri" w:hAnsi="Calibri" w:cs="Calibri"/>
          <w:sz w:val="24"/>
        </w:rPr>
        <w:t xml:space="preserve"> </w:t>
      </w:r>
      <w:r w:rsidR="00360340" w:rsidRPr="00D447B0">
        <w:rPr>
          <w:rFonts w:ascii="Calibri" w:hAnsi="Calibri" w:cs="Calibri"/>
          <w:sz w:val="24"/>
        </w:rPr>
        <w:t>given</w:t>
      </w:r>
      <w:r w:rsidR="00396903" w:rsidRPr="00D447B0">
        <w:rPr>
          <w:rFonts w:ascii="Calibri" w:hAnsi="Calibri" w:cs="Calibri"/>
          <w:sz w:val="24"/>
        </w:rPr>
        <w:t>.</w:t>
      </w:r>
    </w:p>
    <w:p w14:paraId="5BCDF643" w14:textId="77777777" w:rsidR="00360340" w:rsidRPr="00D447B0" w:rsidRDefault="00360340" w:rsidP="00094616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076D5F08" w14:textId="1C78A2DB" w:rsidR="00360340" w:rsidRPr="00D447B0" w:rsidRDefault="00360340" w:rsidP="006D6D48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Calculate </w:t>
      </w:r>
      <w:r w:rsidR="000E720A" w:rsidRPr="00D447B0">
        <w:rPr>
          <w:rFonts w:ascii="Calibri" w:hAnsi="Calibri" w:cs="Calibri"/>
          <w:sz w:val="24"/>
        </w:rPr>
        <w:t xml:space="preserve">the </w:t>
      </w:r>
      <w:r w:rsidRPr="00D447B0">
        <w:rPr>
          <w:rFonts w:ascii="Calibri" w:hAnsi="Calibri" w:cs="Calibri"/>
          <w:sz w:val="24"/>
        </w:rPr>
        <w:t xml:space="preserve">speed of axon growth by substituting the angle in the following equation: </w:t>
      </w:r>
      <w:r w:rsidRPr="00D447B0">
        <w:rPr>
          <w:rFonts w:ascii="Calibri" w:hAnsi="Calibri" w:cs="Calibri"/>
          <w:b/>
          <w:bCs/>
          <w:sz w:val="24"/>
        </w:rPr>
        <w:t>SIN(RADIANS(θ))/COS(RADIANS(θ))</w:t>
      </w:r>
      <w:r w:rsidR="00280267" w:rsidRPr="00D447B0">
        <w:rPr>
          <w:rFonts w:ascii="Calibri" w:hAnsi="Calibri" w:cs="Calibri"/>
          <w:sz w:val="24"/>
        </w:rPr>
        <w:t xml:space="preserve"> </w:t>
      </w:r>
      <w:r w:rsidRPr="00D447B0">
        <w:rPr>
          <w:rFonts w:ascii="Calibri" w:hAnsi="Calibri" w:cs="Calibri"/>
          <w:sz w:val="24"/>
        </w:rPr>
        <w:t xml:space="preserve">in </w:t>
      </w:r>
      <w:r w:rsidR="009915B9" w:rsidRPr="00D447B0">
        <w:rPr>
          <w:rFonts w:ascii="Calibri" w:hAnsi="Calibri" w:cs="Calibri"/>
          <w:sz w:val="24"/>
        </w:rPr>
        <w:t>a spreadsheet</w:t>
      </w:r>
      <w:r w:rsidRPr="00D447B0">
        <w:rPr>
          <w:rFonts w:ascii="Calibri" w:hAnsi="Calibri" w:cs="Calibri"/>
          <w:sz w:val="24"/>
        </w:rPr>
        <w:t>.</w:t>
      </w:r>
    </w:p>
    <w:p w14:paraId="09E35E99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Cs/>
          <w:sz w:val="24"/>
          <w:highlight w:val="yellow"/>
        </w:rPr>
      </w:pPr>
    </w:p>
    <w:p w14:paraId="72B0B8E5" w14:textId="04226E7D" w:rsidR="00360340" w:rsidRPr="00D447B0" w:rsidRDefault="00360340" w:rsidP="0003407C">
      <w:pPr>
        <w:pStyle w:val="ListParagraph"/>
        <w:numPr>
          <w:ilvl w:val="1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Measur</w:t>
      </w:r>
      <w:r w:rsidR="0003407C" w:rsidRPr="00D447B0">
        <w:rPr>
          <w:rFonts w:ascii="Calibri" w:hAnsi="Calibri" w:cs="Calibri"/>
          <w:sz w:val="24"/>
          <w:highlight w:val="yellow"/>
        </w:rPr>
        <w:t>e the</w:t>
      </w:r>
      <w:r w:rsidRPr="00D447B0">
        <w:rPr>
          <w:rFonts w:ascii="Calibri" w:hAnsi="Calibri" w:cs="Calibri"/>
          <w:sz w:val="24"/>
          <w:highlight w:val="yellow"/>
        </w:rPr>
        <w:t xml:space="preserve"> volume of </w:t>
      </w:r>
      <w:r w:rsidR="0003407C" w:rsidRPr="00D447B0">
        <w:rPr>
          <w:rFonts w:ascii="Calibri" w:hAnsi="Calibri" w:cs="Calibri"/>
          <w:sz w:val="24"/>
          <w:highlight w:val="yellow"/>
        </w:rPr>
        <w:t xml:space="preserve">the </w:t>
      </w:r>
      <w:r w:rsidRPr="00D447B0">
        <w:rPr>
          <w:rFonts w:ascii="Calibri" w:hAnsi="Calibri" w:cs="Calibri"/>
          <w:sz w:val="24"/>
          <w:highlight w:val="yellow"/>
        </w:rPr>
        <w:t xml:space="preserve">growth cone using </w:t>
      </w:r>
      <w:r w:rsidR="002E4A62" w:rsidRPr="00D447B0">
        <w:rPr>
          <w:rFonts w:ascii="Calibri" w:hAnsi="Calibri" w:cs="Calibri"/>
          <w:sz w:val="24"/>
          <w:highlight w:val="yellow"/>
        </w:rPr>
        <w:t xml:space="preserve">an image analysis software (see </w:t>
      </w:r>
      <w:r w:rsidR="002E4A62" w:rsidRPr="00D447B0">
        <w:rPr>
          <w:rFonts w:ascii="Calibri" w:hAnsi="Calibri" w:cs="Calibri"/>
          <w:b/>
          <w:bCs/>
          <w:sz w:val="24"/>
          <w:highlight w:val="yellow"/>
        </w:rPr>
        <w:t>Table of Materials</w:t>
      </w:r>
      <w:r w:rsidR="002E4A62" w:rsidRPr="00D447B0">
        <w:rPr>
          <w:rFonts w:ascii="Calibri" w:hAnsi="Calibri" w:cs="Calibri"/>
          <w:sz w:val="24"/>
          <w:highlight w:val="yellow"/>
        </w:rPr>
        <w:t>)</w:t>
      </w:r>
      <w:r w:rsidR="002C7AED" w:rsidRPr="00D447B0">
        <w:rPr>
          <w:rFonts w:ascii="Calibri" w:hAnsi="Calibri" w:cs="Calibri"/>
          <w:sz w:val="24"/>
          <w:highlight w:val="yellow"/>
        </w:rPr>
        <w:t>.</w:t>
      </w:r>
    </w:p>
    <w:p w14:paraId="00B21491" w14:textId="77777777" w:rsidR="00360340" w:rsidRPr="00D447B0" w:rsidRDefault="00360340" w:rsidP="00EE2268">
      <w:pPr>
        <w:pStyle w:val="ListParagraph"/>
        <w:ind w:left="0"/>
        <w:jc w:val="both"/>
        <w:rPr>
          <w:rFonts w:ascii="Calibri" w:hAnsi="Calibri" w:cs="Calibri"/>
          <w:bCs/>
          <w:sz w:val="24"/>
          <w:highlight w:val="yellow"/>
        </w:rPr>
      </w:pPr>
    </w:p>
    <w:p w14:paraId="4ACBBD64" w14:textId="300A3EE2" w:rsidR="00360340" w:rsidRPr="00D447B0" w:rsidRDefault="00360340" w:rsidP="00AE6F2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Open the image file in </w:t>
      </w:r>
      <w:r w:rsidR="00AE6F23" w:rsidRPr="00D447B0">
        <w:rPr>
          <w:rFonts w:ascii="Calibri" w:hAnsi="Calibri" w:cs="Calibri"/>
          <w:sz w:val="24"/>
          <w:highlight w:val="yellow"/>
        </w:rPr>
        <w:t>the image analysis software</w:t>
      </w:r>
      <w:r w:rsidRPr="00D447B0">
        <w:rPr>
          <w:rFonts w:ascii="Calibri" w:hAnsi="Calibri" w:cs="Calibri"/>
          <w:sz w:val="24"/>
          <w:highlight w:val="yellow"/>
        </w:rPr>
        <w:t xml:space="preserve"> through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F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ile</w:t>
      </w:r>
      <w:r w:rsidR="00AE6F23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&gt;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O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pen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>and select</w:t>
      </w:r>
      <w:r w:rsidR="00AE6F23" w:rsidRPr="00D447B0">
        <w:rPr>
          <w:rFonts w:ascii="Calibri" w:hAnsi="Calibri" w:cs="Calibri"/>
          <w:sz w:val="24"/>
          <w:highlight w:val="yellow"/>
        </w:rPr>
        <w:t xml:space="preserve"> the file of interest</w:t>
      </w:r>
      <w:r w:rsidRPr="00D447B0">
        <w:rPr>
          <w:rFonts w:ascii="Calibri" w:hAnsi="Calibri" w:cs="Calibri"/>
          <w:sz w:val="24"/>
          <w:highlight w:val="yellow"/>
        </w:rPr>
        <w:t>.</w:t>
      </w:r>
    </w:p>
    <w:p w14:paraId="052D8072" w14:textId="77777777" w:rsidR="00360340" w:rsidRPr="00D447B0" w:rsidRDefault="00360340" w:rsidP="00AE6F23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33BF69C0" w14:textId="2FFBFF06" w:rsidR="00BD28A2" w:rsidRPr="00D447B0" w:rsidRDefault="00360340" w:rsidP="00AE6F2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Select</w:t>
      </w:r>
      <w:r w:rsidR="002C7AED" w:rsidRPr="00D447B0">
        <w:rPr>
          <w:rFonts w:ascii="Calibri" w:hAnsi="Calibri" w:cs="Calibri"/>
          <w:sz w:val="24"/>
          <w:highlight w:val="yellow"/>
        </w:rPr>
        <w:t xml:space="preserve"> the</w:t>
      </w:r>
      <w:r w:rsidRPr="00D447B0">
        <w:rPr>
          <w:rFonts w:ascii="Calibri" w:hAnsi="Calibri" w:cs="Calibri"/>
          <w:sz w:val="24"/>
          <w:highlight w:val="yellow"/>
        </w:rPr>
        <w:t xml:space="preserve">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A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dd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N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ew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S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urfaces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>wizard</w:t>
      </w:r>
      <w:r w:rsidR="001F364E" w:rsidRPr="00D447B0">
        <w:rPr>
          <w:rFonts w:ascii="Calibri" w:hAnsi="Calibri" w:cs="Calibri"/>
          <w:sz w:val="24"/>
          <w:highlight w:val="yellow"/>
        </w:rPr>
        <w:t>.</w:t>
      </w:r>
    </w:p>
    <w:p w14:paraId="643387B0" w14:textId="77777777" w:rsidR="00BD28A2" w:rsidRPr="00D447B0" w:rsidRDefault="00BD28A2" w:rsidP="00F52E8F">
      <w:pPr>
        <w:rPr>
          <w:highlight w:val="yellow"/>
        </w:rPr>
      </w:pPr>
    </w:p>
    <w:p w14:paraId="3DA54F8F" w14:textId="7173595A" w:rsidR="00360340" w:rsidRPr="00D447B0" w:rsidRDefault="00BD28A2" w:rsidP="00BD28A2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t xml:space="preserve">NOTE: </w:t>
      </w:r>
      <w:r w:rsidR="00360340" w:rsidRPr="00D447B0">
        <w:rPr>
          <w:rFonts w:ascii="Calibri" w:hAnsi="Calibri" w:cs="Calibri"/>
          <w:sz w:val="24"/>
        </w:rPr>
        <w:t>A section on the lower</w:t>
      </w:r>
      <w:r w:rsidRPr="00D447B0">
        <w:rPr>
          <w:rFonts w:ascii="Calibri" w:hAnsi="Calibri" w:cs="Calibri"/>
          <w:sz w:val="24"/>
        </w:rPr>
        <w:t>-</w:t>
      </w:r>
      <w:r w:rsidR="00360340" w:rsidRPr="00D447B0">
        <w:rPr>
          <w:rFonts w:ascii="Calibri" w:hAnsi="Calibri" w:cs="Calibri"/>
          <w:sz w:val="24"/>
        </w:rPr>
        <w:t xml:space="preserve">left corner will appear with </w:t>
      </w:r>
      <w:r w:rsidR="002C7AED" w:rsidRPr="00D447B0">
        <w:rPr>
          <w:rFonts w:ascii="Calibri" w:hAnsi="Calibri" w:cs="Calibri"/>
          <w:sz w:val="24"/>
        </w:rPr>
        <w:t xml:space="preserve">six </w:t>
      </w:r>
      <w:r w:rsidR="00360340" w:rsidRPr="00D447B0">
        <w:rPr>
          <w:rFonts w:ascii="Calibri" w:hAnsi="Calibri" w:cs="Calibri"/>
          <w:sz w:val="24"/>
        </w:rPr>
        <w:t>steps for manual editing.</w:t>
      </w:r>
    </w:p>
    <w:p w14:paraId="09E9F8FE" w14:textId="77777777" w:rsidR="00360340" w:rsidRPr="00D447B0" w:rsidRDefault="00360340" w:rsidP="00BD28A2">
      <w:pPr>
        <w:pStyle w:val="ListParagraph"/>
        <w:ind w:left="0"/>
        <w:jc w:val="both"/>
        <w:rPr>
          <w:rFonts w:ascii="Calibri" w:hAnsi="Calibri" w:cs="Calibri"/>
          <w:sz w:val="24"/>
        </w:rPr>
      </w:pPr>
    </w:p>
    <w:p w14:paraId="7001EC28" w14:textId="2862CF9F" w:rsidR="00360340" w:rsidRPr="00D447B0" w:rsidRDefault="00360340" w:rsidP="00AE6F2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In step 1</w:t>
      </w:r>
      <w:r w:rsidR="002C7AED" w:rsidRPr="00D447B0">
        <w:rPr>
          <w:rFonts w:ascii="Calibri" w:hAnsi="Calibri" w:cs="Calibri"/>
          <w:sz w:val="24"/>
          <w:highlight w:val="yellow"/>
        </w:rPr>
        <w:t>—</w:t>
      </w:r>
      <w:r w:rsidRPr="00D447B0">
        <w:rPr>
          <w:rFonts w:ascii="Calibri" w:hAnsi="Calibri" w:cs="Calibri"/>
          <w:sz w:val="24"/>
          <w:highlight w:val="yellow"/>
        </w:rPr>
        <w:t xml:space="preserve">under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A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lgorithm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S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ettings</w:t>
      </w:r>
      <w:r w:rsidR="002C7AED" w:rsidRPr="00D447B0">
        <w:rPr>
          <w:rFonts w:ascii="Calibri" w:hAnsi="Calibri" w:cs="Calibri"/>
          <w:sz w:val="24"/>
          <w:highlight w:val="yellow"/>
        </w:rPr>
        <w:t>—</w:t>
      </w:r>
      <w:r w:rsidRPr="00D447B0">
        <w:rPr>
          <w:rFonts w:ascii="Calibri" w:hAnsi="Calibri" w:cs="Calibri"/>
          <w:sz w:val="24"/>
          <w:highlight w:val="yellow"/>
        </w:rPr>
        <w:t xml:space="preserve">select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S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egment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O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nly </w:t>
      </w:r>
      <w:proofErr w:type="gramStart"/>
      <w:r w:rsidR="002C7AED" w:rsidRPr="00D447B0">
        <w:rPr>
          <w:rFonts w:ascii="Calibri" w:hAnsi="Calibri" w:cs="Calibri"/>
          <w:b/>
          <w:bCs/>
          <w:sz w:val="24"/>
          <w:highlight w:val="yellow"/>
        </w:rPr>
        <w:t>A</w:t>
      </w:r>
      <w:proofErr w:type="gramEnd"/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R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egion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O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f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I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nterest</w:t>
      </w:r>
      <w:r w:rsidR="001F364E" w:rsidRPr="00D447B0">
        <w:rPr>
          <w:rFonts w:ascii="Calibri" w:hAnsi="Calibri" w:cs="Calibri"/>
          <w:sz w:val="24"/>
          <w:highlight w:val="yellow"/>
        </w:rPr>
        <w:t xml:space="preserve">. </w:t>
      </w:r>
      <w:r w:rsidRPr="00D447B0">
        <w:rPr>
          <w:rFonts w:ascii="Calibri" w:hAnsi="Calibri" w:cs="Calibri"/>
          <w:sz w:val="24"/>
          <w:highlight w:val="yellow"/>
        </w:rPr>
        <w:t>In step 2, crop the frame to fit the entire growth cone in all frames</w:t>
      </w:r>
      <w:r w:rsidR="001F364E" w:rsidRPr="00D447B0">
        <w:rPr>
          <w:rFonts w:ascii="Calibri" w:hAnsi="Calibri" w:cs="Calibri"/>
          <w:sz w:val="24"/>
          <w:highlight w:val="yellow"/>
        </w:rPr>
        <w:t>.</w:t>
      </w:r>
    </w:p>
    <w:p w14:paraId="14CDAA1A" w14:textId="77777777" w:rsidR="00360340" w:rsidRPr="00D447B0" w:rsidRDefault="00360340" w:rsidP="00E10D8E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31036CC1" w14:textId="7F30CC48" w:rsidR="00360340" w:rsidRPr="00D447B0" w:rsidRDefault="00360340" w:rsidP="00AE6F2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Keep thresholding to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A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bsolute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I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ntensity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in step </w:t>
      </w:r>
      <w:proofErr w:type="gramStart"/>
      <w:r w:rsidRPr="00D447B0">
        <w:rPr>
          <w:rFonts w:ascii="Calibri" w:hAnsi="Calibri" w:cs="Calibri"/>
          <w:sz w:val="24"/>
          <w:highlight w:val="yellow"/>
        </w:rPr>
        <w:t>3, and</w:t>
      </w:r>
      <w:proofErr w:type="gramEnd"/>
      <w:r w:rsidRPr="00D447B0">
        <w:rPr>
          <w:rFonts w:ascii="Calibri" w:hAnsi="Calibri" w:cs="Calibri"/>
          <w:sz w:val="24"/>
          <w:highlight w:val="yellow"/>
        </w:rPr>
        <w:t xml:space="preserve"> ensure the entire growth cone region is </w:t>
      </w:r>
      <w:proofErr w:type="spellStart"/>
      <w:r w:rsidRPr="00D447B0">
        <w:rPr>
          <w:rFonts w:ascii="Calibri" w:hAnsi="Calibri" w:cs="Calibri"/>
          <w:sz w:val="24"/>
          <w:highlight w:val="yellow"/>
        </w:rPr>
        <w:t>thresholded</w:t>
      </w:r>
      <w:proofErr w:type="spellEnd"/>
      <w:r w:rsidRPr="00D447B0">
        <w:rPr>
          <w:rFonts w:ascii="Calibri" w:hAnsi="Calibri" w:cs="Calibri"/>
          <w:sz w:val="24"/>
          <w:highlight w:val="yellow"/>
        </w:rPr>
        <w:t xml:space="preserve"> in step 4</w:t>
      </w:r>
      <w:r w:rsidR="009D3030" w:rsidRPr="00D447B0">
        <w:rPr>
          <w:rFonts w:ascii="Calibri" w:hAnsi="Calibri" w:cs="Calibri"/>
          <w:sz w:val="24"/>
          <w:highlight w:val="yellow"/>
        </w:rPr>
        <w:t>.</w:t>
      </w:r>
    </w:p>
    <w:p w14:paraId="6B7002A0" w14:textId="77777777" w:rsidR="00360340" w:rsidRPr="00D447B0" w:rsidRDefault="00360340" w:rsidP="00044B95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0A2B1E8F" w14:textId="1F23D0AD" w:rsidR="00350FB4" w:rsidRPr="00D447B0" w:rsidRDefault="00360340" w:rsidP="00AE6F2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>In step 5, select</w:t>
      </w:r>
      <w:r w:rsidR="00A8336A" w:rsidRPr="00D447B0">
        <w:rPr>
          <w:rFonts w:ascii="Calibri" w:hAnsi="Calibri" w:cs="Calibri"/>
          <w:sz w:val="24"/>
          <w:highlight w:val="yellow"/>
        </w:rPr>
        <w:t xml:space="preserve">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N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umber of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V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oxels </w:t>
      </w:r>
      <w:proofErr w:type="spellStart"/>
      <w:r w:rsidRPr="00D447B0">
        <w:rPr>
          <w:rFonts w:ascii="Calibri" w:hAnsi="Calibri" w:cs="Calibri"/>
          <w:b/>
          <w:bCs/>
          <w:sz w:val="24"/>
          <w:highlight w:val="yellow"/>
        </w:rPr>
        <w:t>lmg</w:t>
      </w:r>
      <w:proofErr w:type="spellEnd"/>
      <w:r w:rsidR="00A8336A" w:rsidRPr="00D447B0">
        <w:rPr>
          <w:rFonts w:ascii="Calibri" w:hAnsi="Calibri" w:cs="Calibri"/>
          <w:b/>
          <w:bCs/>
          <w:sz w:val="24"/>
          <w:highlight w:val="yellow"/>
        </w:rPr>
        <w:t xml:space="preserve"> </w:t>
      </w:r>
      <w:r w:rsidRPr="00D447B0">
        <w:rPr>
          <w:rFonts w:ascii="Calibri" w:hAnsi="Calibri" w:cs="Calibri"/>
          <w:b/>
          <w:bCs/>
          <w:sz w:val="24"/>
          <w:highlight w:val="yellow"/>
        </w:rPr>
        <w:t>=</w:t>
      </w:r>
      <w:r w:rsidR="00A8336A" w:rsidRPr="00D447B0">
        <w:rPr>
          <w:rFonts w:ascii="Calibri" w:hAnsi="Calibri" w:cs="Calibri"/>
          <w:b/>
          <w:bCs/>
          <w:sz w:val="24"/>
          <w:highlight w:val="yellow"/>
        </w:rPr>
        <w:t xml:space="preserve"> 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1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under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F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ilter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T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ype</w:t>
      </w:r>
      <w:r w:rsidR="001F364E" w:rsidRPr="00D447B0">
        <w:rPr>
          <w:rFonts w:ascii="Calibri" w:hAnsi="Calibri" w:cs="Calibri"/>
          <w:sz w:val="24"/>
          <w:highlight w:val="yellow"/>
        </w:rPr>
        <w:t>.</w:t>
      </w:r>
    </w:p>
    <w:p w14:paraId="49333211" w14:textId="77777777" w:rsidR="00350FB4" w:rsidRPr="00D447B0" w:rsidRDefault="00350FB4" w:rsidP="00F52E8F">
      <w:pPr>
        <w:rPr>
          <w:highlight w:val="yellow"/>
        </w:rPr>
      </w:pPr>
    </w:p>
    <w:p w14:paraId="43219E26" w14:textId="50A90ACD" w:rsidR="00360340" w:rsidRPr="00D447B0" w:rsidRDefault="00350FB4" w:rsidP="00350FB4">
      <w:pPr>
        <w:pStyle w:val="ListParagraph"/>
        <w:ind w:left="0"/>
        <w:jc w:val="both"/>
        <w:rPr>
          <w:rFonts w:ascii="Calibri" w:hAnsi="Calibri" w:cs="Calibri"/>
          <w:sz w:val="24"/>
        </w:rPr>
      </w:pPr>
      <w:r w:rsidRPr="00D447B0">
        <w:rPr>
          <w:rFonts w:ascii="Calibri" w:hAnsi="Calibri" w:cs="Calibri"/>
          <w:sz w:val="24"/>
        </w:rPr>
        <w:lastRenderedPageBreak/>
        <w:t xml:space="preserve">NOTE: </w:t>
      </w:r>
      <w:r w:rsidR="00360340" w:rsidRPr="00D447B0">
        <w:rPr>
          <w:rFonts w:ascii="Calibri" w:hAnsi="Calibri" w:cs="Calibri"/>
          <w:sz w:val="24"/>
        </w:rPr>
        <w:t xml:space="preserve">In the last step, </w:t>
      </w:r>
      <w:r w:rsidR="00872906" w:rsidRPr="00D447B0">
        <w:rPr>
          <w:rFonts w:ascii="Calibri" w:hAnsi="Calibri" w:cs="Calibri"/>
          <w:sz w:val="24"/>
        </w:rPr>
        <w:t xml:space="preserve">multiple </w:t>
      </w:r>
      <w:r w:rsidR="00360340" w:rsidRPr="00D447B0">
        <w:rPr>
          <w:rFonts w:ascii="Calibri" w:hAnsi="Calibri" w:cs="Calibri"/>
          <w:sz w:val="24"/>
        </w:rPr>
        <w:t>measurement set</w:t>
      </w:r>
      <w:r w:rsidRPr="00D447B0">
        <w:rPr>
          <w:rFonts w:ascii="Calibri" w:hAnsi="Calibri" w:cs="Calibri"/>
          <w:sz w:val="24"/>
        </w:rPr>
        <w:t>s</w:t>
      </w:r>
      <w:r w:rsidR="00872906" w:rsidRPr="00D447B0">
        <w:rPr>
          <w:rFonts w:ascii="Calibri" w:hAnsi="Calibri" w:cs="Calibri"/>
          <w:sz w:val="24"/>
        </w:rPr>
        <w:t xml:space="preserve"> may be created</w:t>
      </w:r>
      <w:r w:rsidR="001F364E" w:rsidRPr="00D447B0">
        <w:rPr>
          <w:rFonts w:ascii="Calibri" w:hAnsi="Calibri" w:cs="Calibri"/>
          <w:sz w:val="24"/>
        </w:rPr>
        <w:t xml:space="preserve">. </w:t>
      </w:r>
      <w:r w:rsidR="00360340" w:rsidRPr="00D447B0">
        <w:rPr>
          <w:rFonts w:ascii="Calibri" w:hAnsi="Calibri" w:cs="Calibri"/>
          <w:sz w:val="24"/>
        </w:rPr>
        <w:t>Here</w:t>
      </w:r>
      <w:r w:rsidR="00872906" w:rsidRPr="00D447B0">
        <w:rPr>
          <w:rFonts w:ascii="Calibri" w:hAnsi="Calibri" w:cs="Calibri"/>
          <w:sz w:val="24"/>
        </w:rPr>
        <w:t>,</w:t>
      </w:r>
      <w:r w:rsidR="00360340" w:rsidRPr="00D447B0">
        <w:rPr>
          <w:rFonts w:ascii="Calibri" w:hAnsi="Calibri" w:cs="Calibri"/>
          <w:sz w:val="24"/>
        </w:rPr>
        <w:t xml:space="preserve"> only one</w:t>
      </w:r>
      <w:r w:rsidR="00872906" w:rsidRPr="00D447B0">
        <w:rPr>
          <w:rFonts w:ascii="Calibri" w:hAnsi="Calibri" w:cs="Calibri"/>
          <w:sz w:val="24"/>
        </w:rPr>
        <w:t xml:space="preserve"> measurement was created for</w:t>
      </w:r>
      <w:r w:rsidR="00360340" w:rsidRPr="00D447B0">
        <w:rPr>
          <w:rFonts w:ascii="Calibri" w:hAnsi="Calibri" w:cs="Calibri"/>
          <w:sz w:val="24"/>
        </w:rPr>
        <w:t xml:space="preserve"> </w:t>
      </w:r>
      <w:r w:rsidR="00280267" w:rsidRPr="00D447B0">
        <w:rPr>
          <w:rFonts w:ascii="Calibri" w:hAnsi="Calibri" w:cs="Calibri"/>
          <w:sz w:val="24"/>
        </w:rPr>
        <w:t>volume</w:t>
      </w:r>
      <w:r w:rsidRPr="00D447B0">
        <w:rPr>
          <w:rFonts w:ascii="Calibri" w:hAnsi="Calibri" w:cs="Calibri"/>
          <w:sz w:val="24"/>
        </w:rPr>
        <w:t>.</w:t>
      </w:r>
    </w:p>
    <w:p w14:paraId="7BBCF28A" w14:textId="77777777" w:rsidR="00360340" w:rsidRPr="00D447B0" w:rsidRDefault="00360340" w:rsidP="00A8336A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1AB19710" w14:textId="71D8BF51" w:rsidR="00360340" w:rsidRPr="00D447B0" w:rsidRDefault="00360340" w:rsidP="00AE6F2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Select the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E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xecute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button to perform all the creation steps and terminate the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A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dd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N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ew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S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 xml:space="preserve">urfaces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W</w:t>
      </w:r>
      <w:r w:rsidRPr="00D447B0">
        <w:rPr>
          <w:rFonts w:ascii="Calibri" w:hAnsi="Calibri" w:cs="Calibri"/>
          <w:b/>
          <w:bCs/>
          <w:sz w:val="24"/>
          <w:highlight w:val="yellow"/>
        </w:rPr>
        <w:t>izard</w:t>
      </w:r>
      <w:r w:rsidR="00396903" w:rsidRPr="00D447B0">
        <w:rPr>
          <w:rFonts w:ascii="Calibri" w:hAnsi="Calibri" w:cs="Calibri"/>
          <w:sz w:val="24"/>
          <w:highlight w:val="yellow"/>
        </w:rPr>
        <w:t>.</w:t>
      </w:r>
    </w:p>
    <w:p w14:paraId="29FD0F44" w14:textId="77777777" w:rsidR="00360340" w:rsidRPr="00D447B0" w:rsidRDefault="00360340" w:rsidP="007D1E5C">
      <w:pPr>
        <w:pStyle w:val="ListParagraph"/>
        <w:ind w:left="0"/>
        <w:jc w:val="both"/>
        <w:rPr>
          <w:rFonts w:ascii="Calibri" w:hAnsi="Calibri" w:cs="Calibri"/>
          <w:sz w:val="24"/>
          <w:highlight w:val="yellow"/>
        </w:rPr>
      </w:pPr>
    </w:p>
    <w:p w14:paraId="1E9341D3" w14:textId="7660875C" w:rsidR="00360340" w:rsidRPr="00D447B0" w:rsidRDefault="00360340" w:rsidP="00AE6F23">
      <w:pPr>
        <w:pStyle w:val="ListParagraph"/>
        <w:numPr>
          <w:ilvl w:val="2"/>
          <w:numId w:val="13"/>
        </w:numPr>
        <w:ind w:left="0" w:firstLine="0"/>
        <w:jc w:val="both"/>
        <w:rPr>
          <w:rFonts w:ascii="Calibri" w:hAnsi="Calibri" w:cs="Calibri"/>
          <w:sz w:val="24"/>
          <w:highlight w:val="yellow"/>
        </w:rPr>
      </w:pPr>
      <w:r w:rsidRPr="00D447B0">
        <w:rPr>
          <w:rFonts w:ascii="Calibri" w:hAnsi="Calibri" w:cs="Calibri"/>
          <w:sz w:val="24"/>
          <w:highlight w:val="yellow"/>
        </w:rPr>
        <w:t xml:space="preserve">In the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S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tatistics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tab at the top of the wizard window, select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S</w:t>
      </w:r>
      <w:r w:rsidRPr="00D447B0">
        <w:rPr>
          <w:rFonts w:ascii="Calibri" w:hAnsi="Calibri" w:cs="Calibri"/>
          <w:b/>
          <w:bCs/>
          <w:sz w:val="24"/>
          <w:highlight w:val="yellow"/>
        </w:rPr>
        <w:t xml:space="preserve">pecific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V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alues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 xml:space="preserve">and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V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 xml:space="preserve">olume </w:t>
      </w:r>
      <w:r w:rsidRPr="00D447B0">
        <w:rPr>
          <w:rFonts w:ascii="Calibri" w:hAnsi="Calibri" w:cs="Calibri"/>
          <w:sz w:val="24"/>
          <w:highlight w:val="yellow"/>
        </w:rPr>
        <w:t xml:space="preserve">under the </w:t>
      </w:r>
      <w:r w:rsidR="002C7AED" w:rsidRPr="00D447B0">
        <w:rPr>
          <w:rFonts w:ascii="Calibri" w:hAnsi="Calibri" w:cs="Calibri"/>
          <w:b/>
          <w:bCs/>
          <w:sz w:val="24"/>
          <w:highlight w:val="yellow"/>
        </w:rPr>
        <w:t>D</w:t>
      </w:r>
      <w:r w:rsidR="00280267" w:rsidRPr="00D447B0">
        <w:rPr>
          <w:rFonts w:ascii="Calibri" w:hAnsi="Calibri" w:cs="Calibri"/>
          <w:b/>
          <w:bCs/>
          <w:sz w:val="24"/>
          <w:highlight w:val="yellow"/>
        </w:rPr>
        <w:t>etailed</w:t>
      </w:r>
      <w:r w:rsidR="00280267" w:rsidRPr="00D447B0">
        <w:rPr>
          <w:rFonts w:ascii="Calibri" w:hAnsi="Calibri" w:cs="Calibri"/>
          <w:sz w:val="24"/>
          <w:highlight w:val="yellow"/>
        </w:rPr>
        <w:t xml:space="preserve"> </w:t>
      </w:r>
      <w:r w:rsidRPr="00D447B0">
        <w:rPr>
          <w:rFonts w:ascii="Calibri" w:hAnsi="Calibri" w:cs="Calibri"/>
          <w:sz w:val="24"/>
          <w:highlight w:val="yellow"/>
        </w:rPr>
        <w:t>tab</w:t>
      </w:r>
      <w:r w:rsidR="00396903" w:rsidRPr="00D447B0">
        <w:rPr>
          <w:rFonts w:ascii="Calibri" w:hAnsi="Calibri" w:cs="Calibri"/>
          <w:sz w:val="24"/>
          <w:highlight w:val="yellow"/>
        </w:rPr>
        <w:t>.</w:t>
      </w:r>
    </w:p>
    <w:p w14:paraId="7B482B16" w14:textId="77777777" w:rsidR="00360340" w:rsidRPr="00D447B0" w:rsidRDefault="00360340" w:rsidP="00EE2268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08AF3300" w14:textId="7035D705" w:rsidR="006E4797" w:rsidRPr="00D447B0" w:rsidRDefault="00551D82" w:rsidP="00EE2268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D447B0">
        <w:rPr>
          <w:b/>
          <w:color w:val="000000"/>
        </w:rPr>
        <w:t>REPRESENTATIVE RESULTS:</w:t>
      </w:r>
    </w:p>
    <w:p w14:paraId="5AEF86ED" w14:textId="0BDE6506" w:rsidR="0066174D" w:rsidRPr="00D447B0" w:rsidRDefault="00763745" w:rsidP="00EE2268">
      <w:r w:rsidRPr="00D447B0">
        <w:t>R</w:t>
      </w:r>
      <w:r w:rsidR="00C50FFB" w:rsidRPr="00D447B0">
        <w:t xml:space="preserve">epresentative results obtained with </w:t>
      </w:r>
      <w:r w:rsidRPr="00D447B0">
        <w:t xml:space="preserve">the described </w:t>
      </w:r>
      <w:r w:rsidR="00C50FFB" w:rsidRPr="00D447B0">
        <w:t>method workflow</w:t>
      </w:r>
      <w:r w:rsidRPr="00D447B0">
        <w:t xml:space="preserve"> are shown</w:t>
      </w:r>
      <w:r w:rsidR="001F364E" w:rsidRPr="00D447B0">
        <w:t xml:space="preserve">. </w:t>
      </w:r>
      <w:r w:rsidR="004523C3" w:rsidRPr="00D447B0">
        <w:t xml:space="preserve">E15.5 </w:t>
      </w:r>
      <w:r w:rsidRPr="00D447B0">
        <w:t xml:space="preserve">mice were used </w:t>
      </w:r>
      <w:r w:rsidR="00C50FFB" w:rsidRPr="00D447B0">
        <w:t xml:space="preserve">in the present demonstration, </w:t>
      </w:r>
      <w:r w:rsidR="004179CB" w:rsidRPr="00D447B0">
        <w:t>though</w:t>
      </w:r>
      <w:r w:rsidR="00C50FFB" w:rsidRPr="00D447B0">
        <w:t xml:space="preserve"> this protocol is easily adapted to virtually all embryonic ages ranging from E11 to late E17</w:t>
      </w:r>
      <w:r w:rsidR="001F364E" w:rsidRPr="00D447B0">
        <w:t xml:space="preserve">. </w:t>
      </w:r>
      <w:r w:rsidR="00C50FFB" w:rsidRPr="00D447B0">
        <w:t xml:space="preserve">In </w:t>
      </w:r>
      <w:r w:rsidRPr="00D447B0">
        <w:t>this</w:t>
      </w:r>
      <w:r w:rsidR="00C50FFB" w:rsidRPr="00D447B0">
        <w:t xml:space="preserve"> protocol, either </w:t>
      </w:r>
      <w:r w:rsidR="00C50FFB" w:rsidRPr="00D447B0">
        <w:rPr>
          <w:i/>
        </w:rPr>
        <w:t>ex</w:t>
      </w:r>
      <w:r w:rsidR="003D2183" w:rsidRPr="00D447B0">
        <w:rPr>
          <w:i/>
        </w:rPr>
        <w:t xml:space="preserve"> </w:t>
      </w:r>
      <w:r w:rsidR="002249B8" w:rsidRPr="00D447B0">
        <w:rPr>
          <w:i/>
        </w:rPr>
        <w:t>utero</w:t>
      </w:r>
      <w:r w:rsidR="00C50FFB" w:rsidRPr="00D447B0">
        <w:rPr>
          <w:i/>
        </w:rPr>
        <w:t xml:space="preserve"> </w:t>
      </w:r>
      <w:r w:rsidR="00C50FFB" w:rsidRPr="00D447B0">
        <w:t>electroporation (</w:t>
      </w:r>
      <w:r w:rsidR="00C50FFB" w:rsidRPr="00D447B0">
        <w:rPr>
          <w:bCs/>
        </w:rPr>
        <w:t xml:space="preserve">EUE; </w:t>
      </w:r>
      <w:r w:rsidR="00C50FFB" w:rsidRPr="00D447B0">
        <w:rPr>
          <w:b/>
        </w:rPr>
        <w:t>Figure 2A, 2C</w:t>
      </w:r>
      <w:r w:rsidR="002C7AED" w:rsidRPr="00D447B0">
        <w:rPr>
          <w:b/>
        </w:rPr>
        <w:t>–</w:t>
      </w:r>
      <w:r w:rsidR="00C50FFB" w:rsidRPr="00D447B0">
        <w:rPr>
          <w:b/>
        </w:rPr>
        <w:t>I</w:t>
      </w:r>
      <w:r w:rsidR="00C50FFB" w:rsidRPr="00D447B0">
        <w:t xml:space="preserve">) or </w:t>
      </w:r>
      <w:r w:rsidR="00C50FFB" w:rsidRPr="00D447B0">
        <w:rPr>
          <w:i/>
          <w:iCs/>
        </w:rPr>
        <w:t>in</w:t>
      </w:r>
      <w:r w:rsidR="003D2183" w:rsidRPr="00D447B0">
        <w:rPr>
          <w:i/>
          <w:iCs/>
        </w:rPr>
        <w:t xml:space="preserve"> </w:t>
      </w:r>
      <w:r w:rsidR="002249B8" w:rsidRPr="00D447B0">
        <w:rPr>
          <w:i/>
          <w:iCs/>
        </w:rPr>
        <w:t>utero</w:t>
      </w:r>
      <w:r w:rsidR="00C50FFB" w:rsidRPr="00D447B0">
        <w:t xml:space="preserve"> electroporation (</w:t>
      </w:r>
      <w:r w:rsidR="00C50FFB" w:rsidRPr="00D447B0">
        <w:rPr>
          <w:b/>
        </w:rPr>
        <w:t>IUE; Figure 2</w:t>
      </w:r>
      <w:proofErr w:type="gramStart"/>
      <w:r w:rsidR="00C50FFB" w:rsidRPr="00D447B0">
        <w:rPr>
          <w:b/>
        </w:rPr>
        <w:t>B</w:t>
      </w:r>
      <w:r w:rsidR="003D2183" w:rsidRPr="00D447B0">
        <w:rPr>
          <w:b/>
        </w:rPr>
        <w:t>,</w:t>
      </w:r>
      <w:r w:rsidR="00C50FFB" w:rsidRPr="00D447B0">
        <w:rPr>
          <w:b/>
        </w:rPr>
        <w:t>C</w:t>
      </w:r>
      <w:proofErr w:type="gramEnd"/>
      <w:r w:rsidR="003D2183" w:rsidRPr="00D447B0">
        <w:rPr>
          <w:b/>
        </w:rPr>
        <w:t>,</w:t>
      </w:r>
      <w:r w:rsidR="00C50FFB" w:rsidRPr="00D447B0">
        <w:rPr>
          <w:b/>
        </w:rPr>
        <w:t xml:space="preserve"> and 2J</w:t>
      </w:r>
      <w:r w:rsidR="002C7AED" w:rsidRPr="00D447B0">
        <w:rPr>
          <w:b/>
        </w:rPr>
        <w:t>–</w:t>
      </w:r>
      <w:r w:rsidR="00C50FFB" w:rsidRPr="00D447B0">
        <w:rPr>
          <w:b/>
        </w:rPr>
        <w:t>Q</w:t>
      </w:r>
      <w:r w:rsidR="00C50FFB" w:rsidRPr="00D447B0">
        <w:t xml:space="preserve">) </w:t>
      </w:r>
      <w:r w:rsidRPr="00D447B0">
        <w:t xml:space="preserve">were used </w:t>
      </w:r>
      <w:r w:rsidR="00C50FFB" w:rsidRPr="00D447B0">
        <w:t>to deliver plasmids into the progenitor neurons lining the lateral ventricles</w:t>
      </w:r>
      <w:r w:rsidR="001F364E" w:rsidRPr="00D447B0">
        <w:t xml:space="preserve">. </w:t>
      </w:r>
      <w:r w:rsidR="00C50FFB" w:rsidRPr="00D447B0">
        <w:t>These progenitors are the source of future cortical projecting neurons (CPN)</w:t>
      </w:r>
      <w:r w:rsidR="000174CC" w:rsidRPr="00D447B0">
        <w:fldChar w:fldCharType="begin">
          <w:fldData xml:space="preserve">PEVuZE5vdGU+PENpdGU+PEF1dGhvcj5Ob2N0b3I8L0F1dGhvcj48WWVhcj4yMDAxPC9ZZWFyPjxS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</w:fldData>
        </w:fldChar>
      </w:r>
      <w:r w:rsidR="00CE0AE7" w:rsidRPr="00D447B0">
        <w:instrText xml:space="preserve"> ADDIN EN.CITE </w:instrText>
      </w:r>
      <w:r w:rsidR="00CE0AE7" w:rsidRPr="00D447B0">
        <w:fldChar w:fldCharType="begin">
          <w:fldData xml:space="preserve">PEVuZE5vdGU+PENpdGU+PEF1dGhvcj5Ob2N0b3I8L0F1dGhvcj48WWVhcj4yMDAxPC9ZZWFyPjxS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</w:fldData>
        </w:fldChar>
      </w:r>
      <w:r w:rsidR="00CE0AE7" w:rsidRPr="00D447B0">
        <w:instrText xml:space="preserve"> ADDIN EN.CITE.DATA </w:instrText>
      </w:r>
      <w:r w:rsidR="00CE0AE7" w:rsidRPr="00D447B0">
        <w:fldChar w:fldCharType="end"/>
      </w:r>
      <w:r w:rsidR="000174CC" w:rsidRPr="00D447B0">
        <w:fldChar w:fldCharType="separate"/>
      </w:r>
      <w:r w:rsidR="00E14A19" w:rsidRPr="00D447B0">
        <w:rPr>
          <w:noProof/>
          <w:vertAlign w:val="superscript"/>
        </w:rPr>
        <w:t>15,16</w:t>
      </w:r>
      <w:r w:rsidR="000174CC" w:rsidRPr="00D447B0">
        <w:fldChar w:fldCharType="end"/>
      </w:r>
      <w:r w:rsidR="001F364E" w:rsidRPr="00D447B0">
        <w:t xml:space="preserve">. </w:t>
      </w:r>
      <w:r w:rsidRPr="00D447B0">
        <w:t>P</w:t>
      </w:r>
      <w:r w:rsidR="00C50FFB" w:rsidRPr="00D447B0">
        <w:t>lasmid mixes</w:t>
      </w:r>
      <w:r w:rsidRPr="00D447B0">
        <w:t xml:space="preserve"> were prepared</w:t>
      </w:r>
      <w:r w:rsidR="00C50FFB" w:rsidRPr="00D447B0">
        <w:t xml:space="preserve"> to drive sparse neuron-specific expression of either membrane-targeted (Lyn)-</w:t>
      </w:r>
      <w:proofErr w:type="spellStart"/>
      <w:r w:rsidR="00C50FFB" w:rsidRPr="00D447B0">
        <w:t>mNeonGreen</w:t>
      </w:r>
      <w:proofErr w:type="spellEnd"/>
      <w:r w:rsidR="00C50FFB" w:rsidRPr="00D447B0">
        <w:t xml:space="preserve"> (</w:t>
      </w:r>
      <w:r w:rsidR="00C50FFB" w:rsidRPr="00D447B0">
        <w:rPr>
          <w:b/>
        </w:rPr>
        <w:t>Figure 1A</w:t>
      </w:r>
      <w:r w:rsidR="00C50FFB" w:rsidRPr="00D447B0">
        <w:t xml:space="preserve">) or </w:t>
      </w:r>
      <w:proofErr w:type="spellStart"/>
      <w:r w:rsidR="00A84FE9" w:rsidRPr="00D447B0">
        <w:t>LifeAct</w:t>
      </w:r>
      <w:proofErr w:type="spellEnd"/>
      <w:r w:rsidR="00C50FFB" w:rsidRPr="00D447B0">
        <w:t>-enhanced (E)GFP (</w:t>
      </w:r>
      <w:r w:rsidR="00C50FFB" w:rsidRPr="00D447B0">
        <w:rPr>
          <w:b/>
        </w:rPr>
        <w:t>Figure 1B</w:t>
      </w:r>
      <w:r w:rsidR="00C50FFB" w:rsidRPr="00D447B0">
        <w:t xml:space="preserve">) to evaluate </w:t>
      </w:r>
      <w:r w:rsidR="002C7AED" w:rsidRPr="00D447B0">
        <w:t xml:space="preserve">the </w:t>
      </w:r>
      <w:r w:rsidR="00C50FFB" w:rsidRPr="00D447B0">
        <w:t xml:space="preserve">overall </w:t>
      </w:r>
      <w:r w:rsidR="00B957F8" w:rsidRPr="00D447B0">
        <w:t>behavior</w:t>
      </w:r>
      <w:r w:rsidR="00C50FFB" w:rsidRPr="00D447B0">
        <w:t xml:space="preserve"> and actin dynamics in growth cones</w:t>
      </w:r>
      <w:r w:rsidR="003D2183" w:rsidRPr="00D447B0">
        <w:t>,</w:t>
      </w:r>
      <w:r w:rsidR="00C50FFB" w:rsidRPr="00D447B0">
        <w:t xml:space="preserve"> respectively</w:t>
      </w:r>
      <w:r w:rsidR="001F364E" w:rsidRPr="00D447B0">
        <w:t xml:space="preserve">. </w:t>
      </w:r>
      <w:r w:rsidR="00C50FFB" w:rsidRPr="00D447B0">
        <w:t xml:space="preserve">Furthermore, </w:t>
      </w:r>
      <w:r w:rsidRPr="00D447B0">
        <w:t xml:space="preserve">a </w:t>
      </w:r>
      <w:r w:rsidR="00C50FFB" w:rsidRPr="00D447B0">
        <w:t xml:space="preserve">plasmid mix aimed to label individual neurons with either turbo(t)-RFP or </w:t>
      </w:r>
      <w:proofErr w:type="spellStart"/>
      <w:r w:rsidR="00C50FFB" w:rsidRPr="00D447B0">
        <w:t>zoanthus</w:t>
      </w:r>
      <w:proofErr w:type="spellEnd"/>
      <w:r w:rsidR="00C50FFB" w:rsidRPr="00D447B0">
        <w:t xml:space="preserve"> sp</w:t>
      </w:r>
      <w:r w:rsidR="001F364E" w:rsidRPr="00D447B0">
        <w:t xml:space="preserve">. </w:t>
      </w:r>
      <w:r w:rsidR="00C50FFB" w:rsidRPr="00D447B0">
        <w:t>(</w:t>
      </w:r>
      <w:proofErr w:type="spellStart"/>
      <w:r w:rsidR="00C50FFB" w:rsidRPr="00D447B0">
        <w:t>Zs</w:t>
      </w:r>
      <w:proofErr w:type="spellEnd"/>
      <w:r w:rsidR="00C50FFB" w:rsidRPr="00D447B0">
        <w:t>) green fluorescent protein (</w:t>
      </w:r>
      <w:proofErr w:type="spellStart"/>
      <w:r w:rsidR="00C50FFB" w:rsidRPr="00D447B0">
        <w:t>ZsGreen</w:t>
      </w:r>
      <w:proofErr w:type="spellEnd"/>
      <w:r w:rsidR="00C50FFB" w:rsidRPr="00D447B0">
        <w:t>) (</w:t>
      </w:r>
      <w:r w:rsidR="00C50FFB" w:rsidRPr="00D447B0">
        <w:rPr>
          <w:b/>
        </w:rPr>
        <w:t>Figure 1C</w:t>
      </w:r>
      <w:r w:rsidR="00C50FFB" w:rsidRPr="00D447B0">
        <w:t>)</w:t>
      </w:r>
      <w:r w:rsidRPr="00D447B0">
        <w:t xml:space="preserve"> was included</w:t>
      </w:r>
      <w:r w:rsidR="001F364E" w:rsidRPr="00D447B0">
        <w:t xml:space="preserve">. </w:t>
      </w:r>
      <w:r w:rsidR="00F029FF" w:rsidRPr="00D447B0">
        <w:t xml:space="preserve">This </w:t>
      </w:r>
      <w:r w:rsidR="00FC03F8" w:rsidRPr="00D447B0">
        <w:t xml:space="preserve">facilitates </w:t>
      </w:r>
      <w:r w:rsidR="003D2183" w:rsidRPr="00D447B0">
        <w:t xml:space="preserve">the </w:t>
      </w:r>
      <w:r w:rsidR="00FC03F8" w:rsidRPr="00D447B0">
        <w:t>monitoring of growth cone behavior from independent neighboring neurons.</w:t>
      </w:r>
    </w:p>
    <w:p w14:paraId="74738E81" w14:textId="77777777" w:rsidR="00F029FF" w:rsidRPr="00D447B0" w:rsidRDefault="00F029FF" w:rsidP="00EE2268"/>
    <w:p w14:paraId="6447854B" w14:textId="4E936994" w:rsidR="00C50FFB" w:rsidRPr="00D447B0" w:rsidRDefault="00CA19A9" w:rsidP="00EE2268">
      <w:r w:rsidRPr="00D447B0">
        <w:t>Brain dissection</w:t>
      </w:r>
      <w:r w:rsidR="00C50FFB" w:rsidRPr="00D447B0">
        <w:t xml:space="preserve"> from electroporated embryos is a </w:t>
      </w:r>
      <w:r w:rsidR="00AB4DD9" w:rsidRPr="00D447B0">
        <w:t>crucial</w:t>
      </w:r>
      <w:r w:rsidR="00C50FFB" w:rsidRPr="00D447B0">
        <w:t xml:space="preserve"> step that needs to be carefully performed </w:t>
      </w:r>
      <w:r w:rsidR="00AB4DD9" w:rsidRPr="00D447B0">
        <w:t>to obtain high-</w:t>
      </w:r>
      <w:r w:rsidR="00C50FFB" w:rsidRPr="00D447B0">
        <w:t>quality slices, preserving the native brain structure</w:t>
      </w:r>
      <w:r w:rsidR="001F364E" w:rsidRPr="00D447B0">
        <w:t xml:space="preserve">. </w:t>
      </w:r>
      <w:r w:rsidR="00DB1C06" w:rsidRPr="00D447B0">
        <w:t>D</w:t>
      </w:r>
      <w:r w:rsidR="00C50FFB" w:rsidRPr="00D447B0">
        <w:t>issection instrument</w:t>
      </w:r>
      <w:r w:rsidR="00DB1C06" w:rsidRPr="00D447B0">
        <w:t>s</w:t>
      </w:r>
      <w:r w:rsidR="00C50FFB" w:rsidRPr="00D447B0">
        <w:t xml:space="preserve"> and</w:t>
      </w:r>
      <w:r w:rsidR="00DB1C06" w:rsidRPr="00D447B0">
        <w:t xml:space="preserve"> </w:t>
      </w:r>
      <w:r w:rsidR="00C50FFB" w:rsidRPr="00D447B0">
        <w:t>vibratome were prepared beforehand and carefully ethanol-sterili</w:t>
      </w:r>
      <w:r w:rsidR="00AB4DD9" w:rsidRPr="00D447B0">
        <w:t>z</w:t>
      </w:r>
      <w:r w:rsidR="00C50FFB" w:rsidRPr="00D447B0">
        <w:t>ed (</w:t>
      </w:r>
      <w:r w:rsidR="00C50FFB" w:rsidRPr="00D447B0">
        <w:rPr>
          <w:b/>
        </w:rPr>
        <w:t>Figure 3</w:t>
      </w:r>
      <w:proofErr w:type="gramStart"/>
      <w:r w:rsidR="00C50FFB" w:rsidRPr="00D447B0">
        <w:rPr>
          <w:b/>
        </w:rPr>
        <w:t>A</w:t>
      </w:r>
      <w:r w:rsidR="00AB4DD9" w:rsidRPr="00D447B0">
        <w:rPr>
          <w:b/>
        </w:rPr>
        <w:t>,</w:t>
      </w:r>
      <w:r w:rsidR="00C50FFB" w:rsidRPr="00D447B0">
        <w:rPr>
          <w:b/>
        </w:rPr>
        <w:t>B</w:t>
      </w:r>
      <w:proofErr w:type="gramEnd"/>
      <w:r w:rsidR="00C50FFB" w:rsidRPr="00D447B0">
        <w:t>)</w:t>
      </w:r>
      <w:r w:rsidR="001F364E" w:rsidRPr="00D447B0">
        <w:t xml:space="preserve">. </w:t>
      </w:r>
      <w:r w:rsidR="00C50FFB" w:rsidRPr="00D447B0">
        <w:t xml:space="preserve">Next, the heads of electroporated embryos were carefully dissected </w:t>
      </w:r>
      <w:r w:rsidR="00DE2C07" w:rsidRPr="00D447B0">
        <w:t>and</w:t>
      </w:r>
      <w:r w:rsidR="00240915" w:rsidRPr="00D447B0">
        <w:t xml:space="preserve"> the</w:t>
      </w:r>
      <w:r w:rsidR="00DE2C07" w:rsidRPr="00D447B0">
        <w:t xml:space="preserve"> brains </w:t>
      </w:r>
      <w:r w:rsidR="00240915" w:rsidRPr="00D447B0">
        <w:t xml:space="preserve">were </w:t>
      </w:r>
      <w:r w:rsidR="00DE2C07" w:rsidRPr="00D447B0">
        <w:t>extracted</w:t>
      </w:r>
      <w:r w:rsidR="001F364E" w:rsidRPr="00D447B0">
        <w:t xml:space="preserve">. </w:t>
      </w:r>
      <w:r w:rsidR="00C50FFB" w:rsidRPr="00D447B0">
        <w:t>Here, representative dissection of brain</w:t>
      </w:r>
      <w:r w:rsidR="00725548" w:rsidRPr="00D447B0">
        <w:t>s</w:t>
      </w:r>
      <w:r w:rsidR="00C50FFB" w:rsidRPr="00D447B0">
        <w:t xml:space="preserve"> from</w:t>
      </w:r>
      <w:r w:rsidR="00240915" w:rsidRPr="00D447B0">
        <w:t xml:space="preserve"> the</w:t>
      </w:r>
      <w:r w:rsidR="00C50FFB" w:rsidRPr="00D447B0">
        <w:t xml:space="preserve"> embryos subjected to EUE at E15 (</w:t>
      </w:r>
      <w:r w:rsidR="00C50FFB" w:rsidRPr="00D447B0">
        <w:rPr>
          <w:b/>
        </w:rPr>
        <w:t>Figure 3C</w:t>
      </w:r>
      <w:r w:rsidR="002C7AED" w:rsidRPr="00D447B0">
        <w:rPr>
          <w:b/>
        </w:rPr>
        <w:t>–</w:t>
      </w:r>
      <w:r w:rsidR="00C50FFB" w:rsidRPr="00D447B0">
        <w:rPr>
          <w:b/>
        </w:rPr>
        <w:t>F</w:t>
      </w:r>
      <w:r w:rsidR="00C50FFB" w:rsidRPr="00D447B0">
        <w:t>) and E12.5 (</w:t>
      </w:r>
      <w:r w:rsidR="00C50FFB" w:rsidRPr="00D447B0">
        <w:rPr>
          <w:b/>
        </w:rPr>
        <w:t>Figure 3G</w:t>
      </w:r>
      <w:r w:rsidR="002C7AED" w:rsidRPr="00D447B0">
        <w:rPr>
          <w:b/>
        </w:rPr>
        <w:t>–</w:t>
      </w:r>
      <w:r w:rsidR="00C50FFB" w:rsidRPr="00D447B0">
        <w:rPr>
          <w:b/>
        </w:rPr>
        <w:t>J</w:t>
      </w:r>
      <w:r w:rsidR="00C50FFB" w:rsidRPr="00D447B0">
        <w:t>)</w:t>
      </w:r>
      <w:r w:rsidR="00725548" w:rsidRPr="00D447B0">
        <w:t xml:space="preserve"> are shown</w:t>
      </w:r>
      <w:r w:rsidR="001F364E" w:rsidRPr="00D447B0">
        <w:t xml:space="preserve">. </w:t>
      </w:r>
      <w:r w:rsidRPr="00D447B0">
        <w:t>Brains</w:t>
      </w:r>
      <w:r w:rsidR="00C50FFB" w:rsidRPr="00D447B0">
        <w:t xml:space="preserve"> are immediately encased in an agarose matrix, sliced</w:t>
      </w:r>
      <w:r w:rsidR="00240915" w:rsidRPr="00D447B0">
        <w:t>,</w:t>
      </w:r>
      <w:r w:rsidR="00C50FFB" w:rsidRPr="00D447B0">
        <w:t xml:space="preserve"> and placed on PTFE membrane insert</w:t>
      </w:r>
      <w:r w:rsidR="00CD5ED4" w:rsidRPr="00D447B0">
        <w:t>s</w:t>
      </w:r>
      <w:r w:rsidR="00C50FFB" w:rsidRPr="00D447B0">
        <w:t xml:space="preserve"> within a bottom-glass dish for incubation (</w:t>
      </w:r>
      <w:r w:rsidR="00C50FFB" w:rsidRPr="00D447B0">
        <w:rPr>
          <w:b/>
        </w:rPr>
        <w:t>Figure 3K</w:t>
      </w:r>
      <w:r w:rsidR="002C7AED" w:rsidRPr="00D447B0">
        <w:rPr>
          <w:b/>
        </w:rPr>
        <w:t>–</w:t>
      </w:r>
      <w:r w:rsidR="00C50FFB" w:rsidRPr="00D447B0">
        <w:rPr>
          <w:b/>
        </w:rPr>
        <w:t>M</w:t>
      </w:r>
      <w:r w:rsidR="00C50FFB" w:rsidRPr="00D447B0">
        <w:t>).</w:t>
      </w:r>
    </w:p>
    <w:p w14:paraId="26D17F64" w14:textId="77777777" w:rsidR="00C50FFB" w:rsidRPr="00D447B0" w:rsidRDefault="00C50FFB" w:rsidP="00EE2268"/>
    <w:p w14:paraId="780C2824" w14:textId="6A0B4177" w:rsidR="00C50FFB" w:rsidRPr="00D447B0" w:rsidRDefault="00E11944" w:rsidP="00EE2268">
      <w:pPr>
        <w:rPr>
          <w:rFonts w:eastAsia="Times New Roman" w:cs="Times New Roman"/>
        </w:rPr>
      </w:pPr>
      <w:r w:rsidRPr="00D447B0">
        <w:t xml:space="preserve">The health status of brain slices is a </w:t>
      </w:r>
      <w:r w:rsidR="0015140D" w:rsidRPr="00D447B0">
        <w:t>significant</w:t>
      </w:r>
      <w:r w:rsidRPr="00D447B0">
        <w:t xml:space="preserve"> point for control to ensure reliable results</w:t>
      </w:r>
      <w:r w:rsidR="001F364E" w:rsidRPr="00D447B0">
        <w:t xml:space="preserve">. </w:t>
      </w:r>
      <w:r w:rsidR="00CA19A9" w:rsidRPr="00D447B0">
        <w:t>A</w:t>
      </w:r>
      <w:r w:rsidRPr="00D447B0">
        <w:t xml:space="preserve"> visual inspection for any contamination</w:t>
      </w:r>
      <w:r w:rsidR="00CA19A9" w:rsidRPr="00D447B0">
        <w:t xml:space="preserve"> </w:t>
      </w:r>
      <w:r w:rsidR="0089148A" w:rsidRPr="00D447B0">
        <w:t>was</w:t>
      </w:r>
      <w:r w:rsidR="00CA19A9" w:rsidRPr="00D447B0">
        <w:t xml:space="preserve"> </w:t>
      </w:r>
      <w:r w:rsidR="00D87969" w:rsidRPr="00D447B0">
        <w:t>performed daily</w:t>
      </w:r>
      <w:r w:rsidR="001F364E" w:rsidRPr="00D447B0">
        <w:t xml:space="preserve">. </w:t>
      </w:r>
      <w:r w:rsidR="00C50FFB" w:rsidRPr="00D447B0">
        <w:t xml:space="preserve">Additionally, once the culture </w:t>
      </w:r>
      <w:r w:rsidR="0089148A" w:rsidRPr="00D447B0">
        <w:t xml:space="preserve">was </w:t>
      </w:r>
      <w:r w:rsidR="00C50FFB" w:rsidRPr="00D447B0">
        <w:t>finali</w:t>
      </w:r>
      <w:r w:rsidR="00D87969" w:rsidRPr="00D447B0">
        <w:t>z</w:t>
      </w:r>
      <w:r w:rsidR="00C50FFB" w:rsidRPr="00D447B0">
        <w:t>ed, the brain slices are fixed and subjected to immunohistochemistry</w:t>
      </w:r>
      <w:r w:rsidR="001F364E" w:rsidRPr="00D447B0">
        <w:t xml:space="preserve">. </w:t>
      </w:r>
      <w:r w:rsidR="00CA19A9" w:rsidRPr="00D447B0">
        <w:t>Here,</w:t>
      </w:r>
      <w:r w:rsidR="00550D59" w:rsidRPr="00D447B0">
        <w:rPr>
          <w:rFonts w:cs="Arial"/>
          <w:color w:val="4D5156"/>
          <w:shd w:val="clear" w:color="auto" w:fill="FFFFFF"/>
        </w:rPr>
        <w:t xml:space="preserve"> </w:t>
      </w:r>
      <w:r w:rsidR="00550D59" w:rsidRPr="00D447B0">
        <w:rPr>
          <w:rFonts w:eastAsia="Times New Roman"/>
          <w:color w:val="000000" w:themeColor="text1"/>
          <w:shd w:val="clear" w:color="auto" w:fill="FFFFFF"/>
        </w:rPr>
        <w:t>4′,6-diamidino-2-phenylindole</w:t>
      </w:r>
      <w:r w:rsidR="00C50FFB" w:rsidRPr="00D447B0">
        <w:rPr>
          <w:color w:val="000000" w:themeColor="text1"/>
        </w:rPr>
        <w:t xml:space="preserve"> </w:t>
      </w:r>
      <w:r w:rsidR="00550D59" w:rsidRPr="00D447B0">
        <w:rPr>
          <w:color w:val="000000" w:themeColor="text1"/>
        </w:rPr>
        <w:t>(</w:t>
      </w:r>
      <w:r w:rsidR="00C50FFB" w:rsidRPr="00D447B0">
        <w:t>DAPI</w:t>
      </w:r>
      <w:r w:rsidR="00550D59" w:rsidRPr="00D447B0">
        <w:t>)</w:t>
      </w:r>
      <w:r w:rsidR="00CA19A9" w:rsidRPr="00D447B0">
        <w:t xml:space="preserve"> </w:t>
      </w:r>
      <w:r w:rsidR="0089148A" w:rsidRPr="00D447B0">
        <w:t>was</w:t>
      </w:r>
      <w:r w:rsidR="00CA19A9" w:rsidRPr="00D447B0">
        <w:t xml:space="preserve"> used</w:t>
      </w:r>
      <w:r w:rsidR="00C50FFB" w:rsidRPr="00D447B0">
        <w:t xml:space="preserve"> to control </w:t>
      </w:r>
      <w:r w:rsidR="00D87969" w:rsidRPr="00D447B0">
        <w:t xml:space="preserve">the </w:t>
      </w:r>
      <w:r w:rsidR="00C50FFB" w:rsidRPr="00D447B0">
        <w:t>overall cellular organi</w:t>
      </w:r>
      <w:r w:rsidR="00D87969" w:rsidRPr="00D447B0">
        <w:t>z</w:t>
      </w:r>
      <w:r w:rsidR="00C50FFB" w:rsidRPr="00D447B0">
        <w:t>ation and vimentin staining to reveal glial organi</w:t>
      </w:r>
      <w:r w:rsidR="00D87969" w:rsidRPr="00D447B0">
        <w:t>z</w:t>
      </w:r>
      <w:r w:rsidR="00C50FFB" w:rsidRPr="00D447B0">
        <w:t>ation</w:t>
      </w:r>
      <w:r w:rsidR="00B41328" w:rsidRPr="00D447B0">
        <w:t>;</w:t>
      </w:r>
      <w:r w:rsidR="00C50FFB" w:rsidRPr="00D447B0">
        <w:t xml:space="preserve"> particularly, radial glia (RG) scaffold</w:t>
      </w:r>
      <w:r w:rsidR="001F364E" w:rsidRPr="00D447B0">
        <w:t xml:space="preserve">. </w:t>
      </w:r>
      <w:r w:rsidR="00C50FFB" w:rsidRPr="00D447B0">
        <w:t>Typically, successfully cultured brain slices derived from either IUE or EUE show normal cellular distribution as revealed by DAPI a</w:t>
      </w:r>
      <w:r w:rsidR="003E5620" w:rsidRPr="00D447B0">
        <w:t>nd</w:t>
      </w:r>
      <w:r w:rsidR="00C50FFB" w:rsidRPr="00D447B0">
        <w:t xml:space="preserve"> a </w:t>
      </w:r>
      <w:r w:rsidR="003E5620" w:rsidRPr="00D447B0">
        <w:t>somewhat</w:t>
      </w:r>
      <w:r w:rsidR="00C50FFB" w:rsidRPr="00D447B0">
        <w:t xml:space="preserve"> organi</w:t>
      </w:r>
      <w:r w:rsidR="003E5620" w:rsidRPr="00D447B0">
        <w:t>z</w:t>
      </w:r>
      <w:r w:rsidR="00C50FFB" w:rsidRPr="00D447B0">
        <w:t>ed array of RG with apically oriented pial-contacting processes</w:t>
      </w:r>
      <w:r w:rsidR="000174CC" w:rsidRPr="00D447B0">
        <w:fldChar w:fldCharType="begin"/>
      </w:r>
      <w:r w:rsidR="00CE0AE7" w:rsidRPr="00D447B0">
        <w:instrText xml:space="preserve"> ADDIN EN.CITE &lt;EndNote&gt;&lt;Cite&gt;&lt;Author&gt;Ferent&lt;/Author&gt;&lt;Year&gt;2020&lt;/Year&gt;&lt;RecNum&gt;146&lt;/RecNum&gt;&lt;DisplayText&gt;&lt;style face="superscript"&gt;17&lt;/style&gt;&lt;/DisplayText&gt;&lt;record&gt;&lt;rec-number&gt;146&lt;/rec-number&gt;&lt;foreign-keys&gt;&lt;key app="EN" db-id="t0afsedv5ffwz3ewxwa52pzwze2sx95pew59" timestamp="1625034590" guid="476c7027-d06b-46b2-abd4-363906f7f510"&gt;146&lt;/key&gt;&lt;/foreign-keys&gt;&lt;ref-type name="Journal Article"&gt;17&lt;/ref-type&gt;&lt;contributors&gt;&lt;authors&gt;&lt;author&gt;Ferent, J.&lt;/author&gt;&lt;author&gt;Zaidi, D.&lt;/author&gt;&lt;author&gt;Francis, F.&lt;/author&gt;&lt;/authors&gt;&lt;/contributors&gt;&lt;auth-address&gt;Inserm, U 1270, Paris, France.&amp;#xD;Sorbonne University, UMR-S 1270, IFM, Paris, France.&amp;#xD;Institut du Fer a Moulin, Paris, France.&lt;/auth-address&gt;&lt;titles&gt;&lt;title&gt;Extracellular Control of Radial Glia Proliferation and Scaffolding During Cortical Development and Pathology&lt;/title&gt;&lt;secondary-title&gt;Front Cell Dev Biol&lt;/secondary-title&gt;&lt;/titles&gt;&lt;pages&gt;578341&lt;/pages&gt;&lt;volume&gt;8&lt;/volume&gt;&lt;edition&gt;2020/11/13&lt;/edition&gt;&lt;keywords&gt;&lt;keyword&gt;apical radial glia&lt;/keyword&gt;&lt;keyword&gt;cell signaling&lt;/keyword&gt;&lt;keyword&gt;cell-cell interaction&lt;/keyword&gt;&lt;keyword&gt;cortical development&lt;/keyword&gt;&lt;keyword&gt;extracellular matrix&lt;/keyword&gt;&lt;keyword&gt;neuronal migration&lt;/keyword&gt;&lt;keyword&gt;scaffold&lt;/keyword&gt;&lt;/keywords&gt;&lt;dates&gt;&lt;year&gt;2020&lt;/year&gt;&lt;/dates&gt;&lt;isbn&gt;2296-634X (Print)&amp;#xD;2296-634X (Linking)&lt;/isbn&gt;&lt;accession-num&gt;33178693&lt;/accession-num&gt;&lt;urls&gt;&lt;related-urls&gt;&lt;url&gt;https://www.ncbi.nlm.nih.gov/pubmed/33178693&lt;/url&gt;&lt;/related-urls&gt;&lt;/urls&gt;&lt;custom2&gt;PMC7596222&lt;/custom2&gt;&lt;electronic-resource-num&gt;10.3389/fcell.2020.578341&lt;/electronic-resource-num&gt;&lt;/record&gt;&lt;/Cite&gt;&lt;/EndNote&gt;</w:instrText>
      </w:r>
      <w:r w:rsidR="000174CC" w:rsidRPr="00D447B0">
        <w:fldChar w:fldCharType="separate"/>
      </w:r>
      <w:r w:rsidR="00E14A19" w:rsidRPr="00D447B0">
        <w:rPr>
          <w:noProof/>
          <w:vertAlign w:val="superscript"/>
        </w:rPr>
        <w:t>17</w:t>
      </w:r>
      <w:r w:rsidR="000174CC" w:rsidRPr="00D447B0">
        <w:fldChar w:fldCharType="end"/>
      </w:r>
      <w:r w:rsidR="00C50FFB" w:rsidRPr="00D447B0">
        <w:t xml:space="preserve"> (</w:t>
      </w:r>
      <w:r w:rsidR="00C50FFB" w:rsidRPr="00D447B0">
        <w:rPr>
          <w:b/>
        </w:rPr>
        <w:t>Figure 4A</w:t>
      </w:r>
      <w:r w:rsidR="003E5620" w:rsidRPr="00D447B0">
        <w:rPr>
          <w:b/>
        </w:rPr>
        <w:t>,</w:t>
      </w:r>
      <w:r w:rsidR="00C50FFB" w:rsidRPr="00D447B0">
        <w:rPr>
          <w:b/>
        </w:rPr>
        <w:t>B respectively</w:t>
      </w:r>
      <w:r w:rsidR="00C50FFB" w:rsidRPr="00D447B0">
        <w:t>)</w:t>
      </w:r>
      <w:r w:rsidR="001F364E" w:rsidRPr="00D447B0">
        <w:t xml:space="preserve">. </w:t>
      </w:r>
      <w:r w:rsidR="00C50FFB" w:rsidRPr="00D447B0">
        <w:t>Occasionally, marked disturbances in the RG scaffolding in cultured brain slices</w:t>
      </w:r>
      <w:r w:rsidR="00CA19A9" w:rsidRPr="00D447B0">
        <w:t xml:space="preserve"> are observed</w:t>
      </w:r>
      <w:r w:rsidR="00C50FFB" w:rsidRPr="00D447B0">
        <w:t>, especially in those derived from EUE electroporation (</w:t>
      </w:r>
      <w:r w:rsidR="00C50FFB" w:rsidRPr="00D447B0">
        <w:rPr>
          <w:b/>
        </w:rPr>
        <w:t>Figure 4C</w:t>
      </w:r>
      <w:r w:rsidR="00C50FFB" w:rsidRPr="00D447B0">
        <w:t>)</w:t>
      </w:r>
      <w:r w:rsidR="001F364E" w:rsidRPr="00D447B0">
        <w:t xml:space="preserve">. </w:t>
      </w:r>
      <w:r w:rsidR="00C50FFB" w:rsidRPr="00D447B0">
        <w:t xml:space="preserve">Brain slices with </w:t>
      </w:r>
      <w:r w:rsidR="00DF6139" w:rsidRPr="00D447B0">
        <w:t>extremely disorganized RG scaffold show</w:t>
      </w:r>
      <w:r w:rsidR="00C50FFB" w:rsidRPr="00D447B0">
        <w:t xml:space="preserve"> impaired neuronal migration and defective axon growth (not shown)</w:t>
      </w:r>
      <w:r w:rsidR="001F364E" w:rsidRPr="00D447B0">
        <w:t xml:space="preserve">. </w:t>
      </w:r>
      <w:r w:rsidR="00C50FFB" w:rsidRPr="00D447B0">
        <w:t>Hence, controlling the RG scaffold is an easy post-culture method to sort the data obtained from reliable brain slices</w:t>
      </w:r>
      <w:r w:rsidR="00396903" w:rsidRPr="00D447B0">
        <w:t>.</w:t>
      </w:r>
    </w:p>
    <w:p w14:paraId="4DF2EF79" w14:textId="77777777" w:rsidR="0006727F" w:rsidRPr="00D447B0" w:rsidRDefault="0006727F" w:rsidP="00EE2268"/>
    <w:p w14:paraId="056CE318" w14:textId="07AA911E" w:rsidR="00C50FFB" w:rsidRPr="00D447B0" w:rsidRDefault="00C50FFB" w:rsidP="00EE2268">
      <w:pPr>
        <w:rPr>
          <w:b/>
          <w:bCs/>
        </w:rPr>
      </w:pPr>
      <w:r w:rsidRPr="00D447B0">
        <w:t xml:space="preserve">Brain slices derived from either IUE </w:t>
      </w:r>
      <w:r w:rsidR="0095734A" w:rsidRPr="00D447B0">
        <w:t>or</w:t>
      </w:r>
      <w:r w:rsidRPr="00D447B0">
        <w:t xml:space="preserve"> EUE with Lyn-</w:t>
      </w:r>
      <w:proofErr w:type="spellStart"/>
      <w:r w:rsidRPr="00D447B0">
        <w:t>mNeonGreen</w:t>
      </w:r>
      <w:proofErr w:type="spellEnd"/>
      <w:r w:rsidRPr="00D447B0">
        <w:t xml:space="preserve">-expressing plasmid mix result in similar sparse neuron </w:t>
      </w:r>
      <w:r w:rsidR="008B4E78" w:rsidRPr="00D447B0">
        <w:t>labeling</w:t>
      </w:r>
      <w:r w:rsidR="001F364E" w:rsidRPr="00D447B0">
        <w:t xml:space="preserve">. </w:t>
      </w:r>
      <w:r w:rsidRPr="00D447B0">
        <w:t>A representative pyramidal CPN expressing Lyn-</w:t>
      </w:r>
      <w:proofErr w:type="spellStart"/>
      <w:r w:rsidRPr="00D447B0">
        <w:t>mNeonGreen</w:t>
      </w:r>
      <w:proofErr w:type="spellEnd"/>
      <w:r w:rsidRPr="00D447B0">
        <w:t xml:space="preserve"> and the dynamic </w:t>
      </w:r>
      <w:r w:rsidR="008B4E78" w:rsidRPr="00D447B0">
        <w:t>behavior</w:t>
      </w:r>
      <w:r w:rsidRPr="00D447B0">
        <w:t xml:space="preserve"> of its growth cone </w:t>
      </w:r>
      <w:r w:rsidR="0095734A" w:rsidRPr="00D447B0">
        <w:t>is</w:t>
      </w:r>
      <w:r w:rsidRPr="00D447B0">
        <w:t xml:space="preserve"> shown as </w:t>
      </w:r>
      <w:r w:rsidR="00564352" w:rsidRPr="00D447B0">
        <w:t xml:space="preserve">an </w:t>
      </w:r>
      <w:r w:rsidRPr="00D447B0">
        <w:t>example (</w:t>
      </w:r>
      <w:r w:rsidRPr="00D447B0">
        <w:rPr>
          <w:b/>
        </w:rPr>
        <w:t>Figure 5A</w:t>
      </w:r>
      <w:r w:rsidR="00FA2164" w:rsidRPr="00D447B0">
        <w:rPr>
          <w:b/>
        </w:rPr>
        <w:t xml:space="preserve"> </w:t>
      </w:r>
      <w:r w:rsidR="00FA2164" w:rsidRPr="00D447B0">
        <w:rPr>
          <w:bCs/>
        </w:rPr>
        <w:t xml:space="preserve">and </w:t>
      </w:r>
      <w:r w:rsidR="00FA2164" w:rsidRPr="00D447B0">
        <w:rPr>
          <w:b/>
          <w:bCs/>
        </w:rPr>
        <w:t xml:space="preserve">Supplementary </w:t>
      </w:r>
      <w:r w:rsidR="00A51D4E" w:rsidRPr="00D447B0">
        <w:rPr>
          <w:b/>
          <w:bCs/>
        </w:rPr>
        <w:t>V</w:t>
      </w:r>
      <w:r w:rsidR="00FA2164" w:rsidRPr="00D447B0">
        <w:rPr>
          <w:b/>
          <w:bCs/>
        </w:rPr>
        <w:t>ideo 1</w:t>
      </w:r>
      <w:r w:rsidR="00564352" w:rsidRPr="00D447B0">
        <w:rPr>
          <w:b/>
          <w:bCs/>
        </w:rPr>
        <w:t>,</w:t>
      </w:r>
      <w:r w:rsidR="00FA2164" w:rsidRPr="00D447B0">
        <w:rPr>
          <w:b/>
          <w:bCs/>
        </w:rPr>
        <w:t xml:space="preserve"> </w:t>
      </w:r>
      <w:r w:rsidR="00FA2164" w:rsidRPr="00D447B0">
        <w:t>top left</w:t>
      </w:r>
      <w:r w:rsidRPr="00D447B0">
        <w:t>)</w:t>
      </w:r>
      <w:r w:rsidR="001F364E" w:rsidRPr="00D447B0">
        <w:t xml:space="preserve">. </w:t>
      </w:r>
      <w:r w:rsidRPr="00D447B0">
        <w:t>In addition, neurons</w:t>
      </w:r>
      <w:r w:rsidR="00CE6D50" w:rsidRPr="00D447B0">
        <w:t xml:space="preserve"> were labeled</w:t>
      </w:r>
      <w:r w:rsidRPr="00D447B0">
        <w:t xml:space="preserve"> using a plasmid expressing an actin probe to analy</w:t>
      </w:r>
      <w:r w:rsidR="00F00842" w:rsidRPr="00D447B0">
        <w:t>z</w:t>
      </w:r>
      <w:r w:rsidRPr="00D447B0">
        <w:t xml:space="preserve">e actin dynamics of axonal growth cones </w:t>
      </w:r>
      <w:r w:rsidRPr="00D447B0">
        <w:rPr>
          <w:i/>
          <w:iCs/>
        </w:rPr>
        <w:t>in</w:t>
      </w:r>
      <w:r w:rsidR="00F00842" w:rsidRPr="00D447B0">
        <w:rPr>
          <w:i/>
          <w:iCs/>
        </w:rPr>
        <w:t xml:space="preserve"> </w:t>
      </w:r>
      <w:r w:rsidR="00254CAB" w:rsidRPr="00D447B0">
        <w:rPr>
          <w:i/>
          <w:iCs/>
        </w:rPr>
        <w:t>situ</w:t>
      </w:r>
      <w:r w:rsidRPr="00D447B0">
        <w:t xml:space="preserve"> (</w:t>
      </w:r>
      <w:r w:rsidRPr="00D447B0">
        <w:rPr>
          <w:b/>
        </w:rPr>
        <w:t>Figure 5B</w:t>
      </w:r>
      <w:r w:rsidR="00FA2164" w:rsidRPr="00D447B0">
        <w:rPr>
          <w:b/>
        </w:rPr>
        <w:t xml:space="preserve"> </w:t>
      </w:r>
      <w:r w:rsidR="00FA2164" w:rsidRPr="00D447B0">
        <w:rPr>
          <w:bCs/>
        </w:rPr>
        <w:t xml:space="preserve">and </w:t>
      </w:r>
      <w:r w:rsidR="00FA2164" w:rsidRPr="00D447B0">
        <w:rPr>
          <w:b/>
          <w:bCs/>
        </w:rPr>
        <w:t xml:space="preserve">Supplementary </w:t>
      </w:r>
      <w:r w:rsidR="00A51D4E" w:rsidRPr="00D447B0">
        <w:rPr>
          <w:b/>
          <w:bCs/>
        </w:rPr>
        <w:t>V</w:t>
      </w:r>
      <w:r w:rsidR="00FA2164" w:rsidRPr="00D447B0">
        <w:rPr>
          <w:b/>
          <w:bCs/>
        </w:rPr>
        <w:t>ideo 1</w:t>
      </w:r>
      <w:r w:rsidR="00F00842" w:rsidRPr="00D447B0">
        <w:rPr>
          <w:b/>
          <w:bCs/>
        </w:rPr>
        <w:t>,</w:t>
      </w:r>
      <w:r w:rsidR="00FA2164" w:rsidRPr="00D447B0">
        <w:rPr>
          <w:b/>
          <w:bCs/>
        </w:rPr>
        <w:t xml:space="preserve"> </w:t>
      </w:r>
      <w:r w:rsidR="00FA2164" w:rsidRPr="00D447B0">
        <w:t>bottom left</w:t>
      </w:r>
      <w:r w:rsidRPr="00D447B0">
        <w:t>)</w:t>
      </w:r>
      <w:r w:rsidR="001F364E" w:rsidRPr="00D447B0">
        <w:t xml:space="preserve">. </w:t>
      </w:r>
      <w:r w:rsidR="005E208C" w:rsidRPr="00D447B0">
        <w:rPr>
          <w:i/>
          <w:iCs/>
        </w:rPr>
        <w:t>I</w:t>
      </w:r>
      <w:r w:rsidRPr="00D447B0">
        <w:rPr>
          <w:i/>
          <w:iCs/>
        </w:rPr>
        <w:t>n</w:t>
      </w:r>
      <w:r w:rsidR="00A52A9F" w:rsidRPr="00D447B0">
        <w:rPr>
          <w:i/>
          <w:iCs/>
        </w:rPr>
        <w:t xml:space="preserve"> </w:t>
      </w:r>
      <w:r w:rsidR="00254CAB" w:rsidRPr="00D447B0">
        <w:rPr>
          <w:i/>
          <w:iCs/>
        </w:rPr>
        <w:t>situ</w:t>
      </w:r>
      <w:r w:rsidRPr="00D447B0">
        <w:t xml:space="preserve"> experiments </w:t>
      </w:r>
      <w:r w:rsidR="00C219AE" w:rsidRPr="00D447B0">
        <w:t>w</w:t>
      </w:r>
      <w:r w:rsidR="00A52A9F" w:rsidRPr="00D447B0">
        <w:t>ere also performed with a dual-Cre/Dre fluorophore-expressing plasmid design (</w:t>
      </w:r>
      <w:r w:rsidR="00A52A9F" w:rsidRPr="00D447B0">
        <w:rPr>
          <w:b/>
          <w:bCs/>
        </w:rPr>
        <w:t>Figure 1C</w:t>
      </w:r>
      <w:r w:rsidR="00A52A9F" w:rsidRPr="00D447B0">
        <w:t xml:space="preserve"> and </w:t>
      </w:r>
      <w:r w:rsidR="00A52A9F" w:rsidRPr="00D447B0">
        <w:rPr>
          <w:b/>
          <w:bCs/>
        </w:rPr>
        <w:t xml:space="preserve">Supplementary </w:t>
      </w:r>
      <w:r w:rsidR="00A51D4E" w:rsidRPr="00D447B0">
        <w:rPr>
          <w:b/>
          <w:bCs/>
        </w:rPr>
        <w:t>V</w:t>
      </w:r>
      <w:r w:rsidR="00A52A9F" w:rsidRPr="00D447B0">
        <w:rPr>
          <w:b/>
          <w:bCs/>
        </w:rPr>
        <w:t>ideo 1</w:t>
      </w:r>
      <w:r w:rsidR="00E23DFC" w:rsidRPr="00D447B0">
        <w:t>,</w:t>
      </w:r>
      <w:r w:rsidR="00A52A9F" w:rsidRPr="00D447B0">
        <w:t xml:space="preserve"> right)</w:t>
      </w:r>
      <w:r w:rsidR="001F364E" w:rsidRPr="00D447B0">
        <w:t xml:space="preserve">. </w:t>
      </w:r>
      <w:proofErr w:type="spellStart"/>
      <w:r w:rsidRPr="00D447B0">
        <w:t>tRFP</w:t>
      </w:r>
      <w:proofErr w:type="spellEnd"/>
      <w:r w:rsidRPr="00D447B0">
        <w:t xml:space="preserve"> or </w:t>
      </w:r>
      <w:proofErr w:type="spellStart"/>
      <w:r w:rsidRPr="00D447B0">
        <w:t>ZsGreen</w:t>
      </w:r>
      <w:proofErr w:type="spellEnd"/>
      <w:r w:rsidRPr="00D447B0">
        <w:t xml:space="preserve"> fluorophores </w:t>
      </w:r>
      <w:r w:rsidR="00B36EB4" w:rsidRPr="00D447B0">
        <w:t xml:space="preserve">in this plasmid </w:t>
      </w:r>
      <w:r w:rsidRPr="00D447B0">
        <w:t>could be specifically and individually activated by either Dre or Cre recombinases</w:t>
      </w:r>
      <w:r w:rsidR="00282819" w:rsidRPr="00D447B0">
        <w:t>,</w:t>
      </w:r>
      <w:r w:rsidR="008C1561" w:rsidRPr="00D447B0">
        <w:t xml:space="preserve"> </w:t>
      </w:r>
      <w:r w:rsidRPr="00D447B0">
        <w:t>respectively</w:t>
      </w:r>
      <w:r w:rsidR="00282819" w:rsidRPr="00D447B0">
        <w:t>,</w:t>
      </w:r>
      <w:r w:rsidR="008C1561" w:rsidRPr="00D447B0">
        <w:t xml:space="preserve"> </w:t>
      </w:r>
      <w:r w:rsidRPr="00D447B0">
        <w:t xml:space="preserve">in </w:t>
      </w:r>
      <w:r w:rsidR="008B4E78" w:rsidRPr="00D447B0">
        <w:t>neighboring</w:t>
      </w:r>
      <w:r w:rsidRPr="00D447B0">
        <w:t xml:space="preserve"> neurons (</w:t>
      </w:r>
      <w:r w:rsidRPr="00D447B0">
        <w:rPr>
          <w:b/>
        </w:rPr>
        <w:t>Figure 5C</w:t>
      </w:r>
      <w:r w:rsidRPr="00D447B0">
        <w:t>)</w:t>
      </w:r>
      <w:r w:rsidR="001F364E" w:rsidRPr="00D447B0">
        <w:t xml:space="preserve">. </w:t>
      </w:r>
      <w:r w:rsidRPr="00D447B0">
        <w:t xml:space="preserve">This experimental line-up allows side-by-side analysis of growth cones from control neurons with </w:t>
      </w:r>
      <w:r w:rsidR="008B4E78" w:rsidRPr="00D447B0">
        <w:t>neighboring</w:t>
      </w:r>
      <w:r w:rsidRPr="00D447B0">
        <w:t xml:space="preserve"> modified neurons</w:t>
      </w:r>
      <w:r w:rsidR="00C15354" w:rsidRPr="00D447B0">
        <w:t xml:space="preserve"> (any given loss or gain of function)</w:t>
      </w:r>
      <w:r w:rsidR="001F364E" w:rsidRPr="00D447B0">
        <w:t xml:space="preserve">. </w:t>
      </w:r>
      <w:r w:rsidR="00975B17" w:rsidRPr="00D447B0">
        <w:t xml:space="preserve">This </w:t>
      </w:r>
      <w:r w:rsidR="00D33113" w:rsidRPr="00D447B0">
        <w:t>circumvent</w:t>
      </w:r>
      <w:r w:rsidR="003900A2" w:rsidRPr="00D447B0">
        <w:t>s</w:t>
      </w:r>
      <w:r w:rsidR="00D33113" w:rsidRPr="00D447B0">
        <w:t xml:space="preserve"> variability </w:t>
      </w:r>
      <w:r w:rsidR="00B53E91" w:rsidRPr="00D447B0">
        <w:t xml:space="preserve">arising </w:t>
      </w:r>
      <w:r w:rsidR="00D33113" w:rsidRPr="00D447B0">
        <w:t>from the use of different slices to test control and experimental conditions</w:t>
      </w:r>
      <w:r w:rsidR="001F364E" w:rsidRPr="00D447B0">
        <w:t>.</w:t>
      </w:r>
    </w:p>
    <w:p w14:paraId="3D50C67E" w14:textId="77777777" w:rsidR="00C50FFB" w:rsidRPr="00D447B0" w:rsidRDefault="00C50FFB" w:rsidP="00EE2268"/>
    <w:p w14:paraId="5EDBA125" w14:textId="68D1A0F2" w:rsidR="00C50FFB" w:rsidRPr="00D447B0" w:rsidRDefault="00223E2B" w:rsidP="00EE2268">
      <w:r w:rsidRPr="00D447B0">
        <w:t>K</w:t>
      </w:r>
      <w:r w:rsidR="00C50FFB" w:rsidRPr="00D447B0">
        <w:t>ymographs generated from the recorded movie</w:t>
      </w:r>
      <w:r w:rsidR="00C4707E" w:rsidRPr="00D447B0">
        <w:t xml:space="preserve"> were analy</w:t>
      </w:r>
      <w:r w:rsidR="00B753BB" w:rsidRPr="00D447B0">
        <w:t>z</w:t>
      </w:r>
      <w:r w:rsidR="00C4707E" w:rsidRPr="00D447B0">
        <w:t>ed</w:t>
      </w:r>
      <w:r w:rsidR="00D232FD" w:rsidRPr="00D447B0">
        <w:t>,</w:t>
      </w:r>
      <w:r w:rsidR="00C50FFB" w:rsidRPr="00D447B0">
        <w:t xml:space="preserve"> from which dynamic growth parameters such as protrusive activity over time and </w:t>
      </w:r>
      <w:r w:rsidR="002472D9" w:rsidRPr="00D447B0">
        <w:t>growth</w:t>
      </w:r>
      <w:r w:rsidR="00C50FFB" w:rsidRPr="00D447B0">
        <w:t xml:space="preserve"> length can be easily obtained (</w:t>
      </w:r>
      <w:r w:rsidR="00C50FFB" w:rsidRPr="00D447B0">
        <w:rPr>
          <w:b/>
        </w:rPr>
        <w:t>Figure 6A</w:t>
      </w:r>
      <w:r w:rsidR="00C50FFB" w:rsidRPr="00D447B0">
        <w:t>)</w:t>
      </w:r>
      <w:r w:rsidR="001F364E" w:rsidRPr="00D447B0">
        <w:t xml:space="preserve">. </w:t>
      </w:r>
      <w:r w:rsidR="00C50FFB" w:rsidRPr="00D447B0">
        <w:t>Note that a simple adjust</w:t>
      </w:r>
      <w:r w:rsidR="0008364F" w:rsidRPr="00D447B0">
        <w:t>ment</w:t>
      </w:r>
      <w:r w:rsidR="00C50FFB" w:rsidRPr="00D447B0">
        <w:t xml:space="preserve"> in the temporal resolution </w:t>
      </w:r>
      <w:r w:rsidR="00D232FD" w:rsidRPr="00D447B0">
        <w:t>of</w:t>
      </w:r>
      <w:r w:rsidR="00C50FFB" w:rsidRPr="00D447B0">
        <w:t xml:space="preserve"> the time-lapse allows </w:t>
      </w:r>
      <w:r w:rsidR="000311CD" w:rsidRPr="00D447B0">
        <w:t>measurement of</w:t>
      </w:r>
      <w:r w:rsidR="00C50FFB" w:rsidRPr="00D447B0">
        <w:t xml:space="preserve"> axon elongation speed </w:t>
      </w:r>
      <w:r w:rsidR="00B753BB" w:rsidRPr="00D447B0">
        <w:t>for</w:t>
      </w:r>
      <w:r w:rsidR="00C50FFB" w:rsidRPr="00D447B0">
        <w:t xml:space="preserve"> </w:t>
      </w:r>
      <w:r w:rsidR="00CD5ED4" w:rsidRPr="00D447B0">
        <w:t>2</w:t>
      </w:r>
      <w:r w:rsidR="00C50FFB" w:rsidRPr="00D447B0">
        <w:t xml:space="preserve"> h</w:t>
      </w:r>
      <w:r w:rsidR="00217C24" w:rsidRPr="00D447B0">
        <w:t xml:space="preserve"> (</w:t>
      </w:r>
      <w:r w:rsidR="00217C24" w:rsidRPr="00D447B0">
        <w:rPr>
          <w:b/>
        </w:rPr>
        <w:t>Figure 6</w:t>
      </w:r>
      <w:r w:rsidR="00CD5ED4" w:rsidRPr="00D447B0">
        <w:rPr>
          <w:b/>
        </w:rPr>
        <w:t>A</w:t>
      </w:r>
      <w:r w:rsidR="00217C24" w:rsidRPr="00D447B0">
        <w:t>)</w:t>
      </w:r>
      <w:r w:rsidR="001F364E" w:rsidRPr="00D447B0">
        <w:t xml:space="preserve">. </w:t>
      </w:r>
      <w:r w:rsidR="00C50FFB" w:rsidRPr="00D447B0">
        <w:t>Furthermore, the variation of growth cone volume over time</w:t>
      </w:r>
      <w:r w:rsidR="00282819" w:rsidRPr="00D447B0">
        <w:t>—</w:t>
      </w:r>
      <w:r w:rsidR="00C50FFB" w:rsidRPr="00D447B0">
        <w:t>a measure of general growth cone dynamic activity</w:t>
      </w:r>
      <w:r w:rsidR="00282819" w:rsidRPr="00D447B0">
        <w:t>—</w:t>
      </w:r>
      <w:r w:rsidR="00C50FFB" w:rsidRPr="00D447B0">
        <w:t>can be easily obtained</w:t>
      </w:r>
      <w:r w:rsidR="00B753BB" w:rsidRPr="00D447B0">
        <w:t>,</w:t>
      </w:r>
      <w:r w:rsidR="00C50FFB" w:rsidRPr="00D447B0">
        <w:t xml:space="preserve"> in this case with licensed software (</w:t>
      </w:r>
      <w:r w:rsidR="004128C2" w:rsidRPr="00D447B0">
        <w:rPr>
          <w:b/>
        </w:rPr>
        <w:t>F</w:t>
      </w:r>
      <w:r w:rsidR="00C50FFB" w:rsidRPr="00D447B0">
        <w:rPr>
          <w:b/>
        </w:rPr>
        <w:t xml:space="preserve">igure </w:t>
      </w:r>
      <w:r w:rsidR="004128C2" w:rsidRPr="00D447B0">
        <w:rPr>
          <w:b/>
        </w:rPr>
        <w:t>6B</w:t>
      </w:r>
      <w:r w:rsidR="004128C2" w:rsidRPr="00D447B0">
        <w:rPr>
          <w:bCs/>
        </w:rPr>
        <w:t xml:space="preserve"> and </w:t>
      </w:r>
      <w:r w:rsidR="00B753BB" w:rsidRPr="00D447B0">
        <w:rPr>
          <w:b/>
        </w:rPr>
        <w:t xml:space="preserve">Figure </w:t>
      </w:r>
      <w:r w:rsidR="004128C2" w:rsidRPr="00D447B0">
        <w:rPr>
          <w:b/>
        </w:rPr>
        <w:t>6</w:t>
      </w:r>
      <w:proofErr w:type="gramStart"/>
      <w:r w:rsidR="004128C2" w:rsidRPr="00D447B0">
        <w:rPr>
          <w:b/>
        </w:rPr>
        <w:t>E</w:t>
      </w:r>
      <w:r w:rsidR="00B753BB" w:rsidRPr="00D447B0">
        <w:rPr>
          <w:b/>
        </w:rPr>
        <w:t>,</w:t>
      </w:r>
      <w:r w:rsidR="004128C2" w:rsidRPr="00D447B0">
        <w:rPr>
          <w:b/>
        </w:rPr>
        <w:t>F</w:t>
      </w:r>
      <w:proofErr w:type="gramEnd"/>
      <w:r w:rsidR="00C50FFB" w:rsidRPr="00D447B0">
        <w:t>)</w:t>
      </w:r>
      <w:r w:rsidR="001F364E" w:rsidRPr="00D447B0">
        <w:t xml:space="preserve">. </w:t>
      </w:r>
      <w:r w:rsidR="00C50FFB" w:rsidRPr="00D447B0">
        <w:t>This can be used to evaluate the speed of actin treadmilling</w:t>
      </w:r>
      <w:r w:rsidR="00B45E4A" w:rsidRPr="00D447B0">
        <w:t xml:space="preserve"> and</w:t>
      </w:r>
      <w:r w:rsidR="00C50FFB" w:rsidRPr="00D447B0">
        <w:t xml:space="preserve"> the balance of filopodia/lamellipodia during growth cone exploring activity.</w:t>
      </w:r>
    </w:p>
    <w:p w14:paraId="699D193A" w14:textId="77777777" w:rsidR="00360340" w:rsidRPr="00D447B0" w:rsidRDefault="00360340" w:rsidP="00EE2268">
      <w:pPr>
        <w:rPr>
          <w:color w:val="808080"/>
        </w:rPr>
      </w:pPr>
    </w:p>
    <w:p w14:paraId="6D510784" w14:textId="4D18453F" w:rsidR="006E4797" w:rsidRPr="00D447B0" w:rsidRDefault="00551D82" w:rsidP="00EE2268">
      <w:pPr>
        <w:rPr>
          <w:color w:val="808080"/>
        </w:rPr>
      </w:pPr>
      <w:r w:rsidRPr="00D447B0">
        <w:rPr>
          <w:b/>
        </w:rPr>
        <w:t>FIGURE AND TABLE LEGENDS:</w:t>
      </w:r>
    </w:p>
    <w:p w14:paraId="1ADEF3F0" w14:textId="77777777" w:rsidR="004170C7" w:rsidRPr="00D447B0" w:rsidRDefault="004170C7" w:rsidP="00EE2268">
      <w:pPr>
        <w:rPr>
          <w:b/>
          <w:bCs/>
        </w:rPr>
      </w:pPr>
    </w:p>
    <w:p w14:paraId="2D610AEB" w14:textId="196B812B" w:rsidR="008A793F" w:rsidRPr="00D447B0" w:rsidRDefault="008A793F" w:rsidP="00EE2268">
      <w:pPr>
        <w:rPr>
          <w:rFonts w:eastAsia="Times New Roman"/>
          <w:color w:val="202124"/>
          <w:shd w:val="clear" w:color="auto" w:fill="FFFFFF"/>
        </w:rPr>
      </w:pPr>
      <w:r w:rsidRPr="00D447B0">
        <w:rPr>
          <w:b/>
          <w:bCs/>
        </w:rPr>
        <w:t>Figure 1</w:t>
      </w:r>
      <w:r w:rsidR="00AF2253" w:rsidRPr="00D447B0">
        <w:rPr>
          <w:b/>
          <w:bCs/>
        </w:rPr>
        <w:t>:</w:t>
      </w:r>
      <w:r w:rsidR="001F364E" w:rsidRPr="00D447B0">
        <w:rPr>
          <w:b/>
          <w:bCs/>
        </w:rPr>
        <w:t xml:space="preserve"> </w:t>
      </w:r>
      <w:r w:rsidRPr="00D447B0">
        <w:rPr>
          <w:b/>
          <w:bCs/>
        </w:rPr>
        <w:t>Schemes of the plasmids used in the protocol</w:t>
      </w:r>
      <w:r w:rsidR="001F364E" w:rsidRPr="00D447B0">
        <w:rPr>
          <w:b/>
          <w:bCs/>
        </w:rPr>
        <w:t>.</w:t>
      </w:r>
      <w:r w:rsidR="00AF2253" w:rsidRPr="00D447B0">
        <w:rPr>
          <w:b/>
          <w:bCs/>
        </w:rPr>
        <w:t xml:space="preserve"> </w:t>
      </w:r>
      <w:r w:rsidR="00AF2253" w:rsidRPr="00D447B0">
        <w:t>(</w:t>
      </w:r>
      <w:r w:rsidRPr="00D447B0">
        <w:rPr>
          <w:b/>
          <w:bCs/>
        </w:rPr>
        <w:t>A</w:t>
      </w:r>
      <w:r w:rsidR="00AF2253" w:rsidRPr="00D447B0">
        <w:t xml:space="preserve">) </w:t>
      </w:r>
      <w:proofErr w:type="spellStart"/>
      <w:r w:rsidR="00B53E91" w:rsidRPr="00D447B0">
        <w:rPr>
          <w:bCs/>
        </w:rPr>
        <w:t>p</w:t>
      </w:r>
      <w:r w:rsidRPr="00D447B0">
        <w:rPr>
          <w:bCs/>
        </w:rPr>
        <w:t>CAG</w:t>
      </w:r>
      <w:proofErr w:type="spellEnd"/>
      <w:r w:rsidRPr="00D447B0">
        <w:rPr>
          <w:bCs/>
        </w:rPr>
        <w:t>-lox-STOP-lox-Lyn-</w:t>
      </w:r>
      <w:proofErr w:type="spellStart"/>
      <w:r w:rsidRPr="00D447B0">
        <w:rPr>
          <w:bCs/>
        </w:rPr>
        <w:t>mNeonGreen</w:t>
      </w:r>
      <w:proofErr w:type="spellEnd"/>
      <w:r w:rsidR="00AF2253" w:rsidRPr="00D447B0">
        <w:rPr>
          <w:bCs/>
        </w:rPr>
        <w:t>. (</w:t>
      </w:r>
      <w:r w:rsidRPr="00D447B0">
        <w:rPr>
          <w:b/>
          <w:bCs/>
        </w:rPr>
        <w:t>B</w:t>
      </w:r>
      <w:r w:rsidR="00AF2253" w:rsidRPr="00D447B0">
        <w:t>)</w:t>
      </w:r>
      <w:r w:rsidR="001F364E" w:rsidRPr="00D447B0">
        <w:t xml:space="preserve"> </w:t>
      </w:r>
      <w:r w:rsidR="00B53E91" w:rsidRPr="00D447B0">
        <w:rPr>
          <w:bCs/>
        </w:rPr>
        <w:t>p</w:t>
      </w:r>
      <w:r w:rsidR="00941E0A" w:rsidRPr="00D447B0">
        <w:t>-</w:t>
      </w:r>
      <w:r w:rsidRPr="00D447B0">
        <w:rPr>
          <w:bCs/>
        </w:rPr>
        <w:t>T</w:t>
      </w:r>
      <w:r w:rsidR="00941E0A" w:rsidRPr="00D447B0">
        <w:rPr>
          <w:bCs/>
        </w:rPr>
        <w:t>ub-</w:t>
      </w:r>
      <w:r w:rsidR="00941E0A" w:rsidRPr="00D447B0">
        <w:rPr>
          <w:rFonts w:eastAsia="Times New Roman"/>
          <w:color w:val="202124"/>
          <w:shd w:val="clear" w:color="auto" w:fill="FFFFFF"/>
        </w:rPr>
        <w:t>alpha-</w:t>
      </w:r>
      <w:r w:rsidRPr="00D447B0">
        <w:rPr>
          <w:rFonts w:eastAsia="Times New Roman"/>
          <w:color w:val="202124"/>
          <w:shd w:val="clear" w:color="auto" w:fill="FFFFFF"/>
        </w:rPr>
        <w:t>1-</w:t>
      </w:r>
      <w:r w:rsidR="00A84FE9" w:rsidRPr="00D447B0">
        <w:rPr>
          <w:rFonts w:eastAsia="Times New Roman"/>
          <w:color w:val="202124"/>
          <w:shd w:val="clear" w:color="auto" w:fill="FFFFFF"/>
        </w:rPr>
        <w:t>LifeAct</w:t>
      </w:r>
      <w:r w:rsidRPr="00D447B0">
        <w:rPr>
          <w:rFonts w:eastAsia="Times New Roman"/>
          <w:color w:val="202124"/>
          <w:shd w:val="clear" w:color="auto" w:fill="FFFFFF"/>
        </w:rPr>
        <w:t>-GFP</w:t>
      </w:r>
      <w:r w:rsidR="001F364E" w:rsidRPr="00D447B0">
        <w:rPr>
          <w:rFonts w:eastAsia="Times New Roman"/>
          <w:color w:val="202124"/>
          <w:shd w:val="clear" w:color="auto" w:fill="FFFFFF"/>
        </w:rPr>
        <w:t>.</w:t>
      </w:r>
      <w:r w:rsidR="00F61EFA" w:rsidRPr="00D447B0">
        <w:rPr>
          <w:rFonts w:eastAsia="Times New Roman"/>
          <w:color w:val="202124"/>
          <w:shd w:val="clear" w:color="auto" w:fill="FFFFFF"/>
        </w:rPr>
        <w:t xml:space="preserve"> (</w:t>
      </w:r>
      <w:r w:rsidR="00F61EFA" w:rsidRPr="00D447B0">
        <w:rPr>
          <w:rFonts w:eastAsia="Times New Roman"/>
          <w:b/>
          <w:bCs/>
          <w:color w:val="202124"/>
          <w:shd w:val="clear" w:color="auto" w:fill="FFFFFF"/>
        </w:rPr>
        <w:t>C</w:t>
      </w:r>
      <w:r w:rsidR="00F61EFA" w:rsidRPr="00D447B0">
        <w:rPr>
          <w:rFonts w:eastAsia="Times New Roman"/>
          <w:color w:val="202124"/>
          <w:shd w:val="clear" w:color="auto" w:fill="FFFFFF"/>
        </w:rPr>
        <w:t>)</w:t>
      </w:r>
      <w:r w:rsidR="001F364E" w:rsidRPr="00D447B0">
        <w:rPr>
          <w:rFonts w:eastAsia="Times New Roman"/>
          <w:bCs/>
          <w:color w:val="202124"/>
          <w:shd w:val="clear" w:color="auto" w:fill="FFFFFF"/>
        </w:rPr>
        <w:t xml:space="preserve"> </w:t>
      </w:r>
      <w:proofErr w:type="spellStart"/>
      <w:r w:rsidR="00B53E91" w:rsidRPr="00D447B0">
        <w:rPr>
          <w:rFonts w:eastAsia="Times New Roman"/>
          <w:color w:val="202124"/>
          <w:shd w:val="clear" w:color="auto" w:fill="FFFFFF"/>
        </w:rPr>
        <w:t>p</w:t>
      </w:r>
      <w:r w:rsidRPr="00D447B0">
        <w:rPr>
          <w:rFonts w:eastAsia="Times New Roman"/>
          <w:color w:val="202124"/>
          <w:shd w:val="clear" w:color="auto" w:fill="FFFFFF"/>
        </w:rPr>
        <w:t>CAG</w:t>
      </w:r>
      <w:proofErr w:type="spellEnd"/>
      <w:r w:rsidRPr="00D447B0">
        <w:rPr>
          <w:rFonts w:eastAsia="Times New Roman"/>
          <w:color w:val="202124"/>
          <w:shd w:val="clear" w:color="auto" w:fill="FFFFFF"/>
        </w:rPr>
        <w:t>-lox-</w:t>
      </w:r>
      <w:proofErr w:type="spellStart"/>
      <w:r w:rsidRPr="00D447B0">
        <w:rPr>
          <w:rFonts w:eastAsia="Times New Roman"/>
          <w:color w:val="202124"/>
          <w:shd w:val="clear" w:color="auto" w:fill="FFFFFF"/>
        </w:rPr>
        <w:t>rox</w:t>
      </w:r>
      <w:proofErr w:type="spellEnd"/>
      <w:r w:rsidRPr="00D447B0">
        <w:rPr>
          <w:rFonts w:eastAsia="Times New Roman"/>
          <w:color w:val="202124"/>
          <w:shd w:val="clear" w:color="auto" w:fill="FFFFFF"/>
        </w:rPr>
        <w:t>-STOP-</w:t>
      </w:r>
      <w:proofErr w:type="spellStart"/>
      <w:r w:rsidRPr="00D447B0">
        <w:rPr>
          <w:rFonts w:eastAsia="Times New Roman"/>
          <w:color w:val="202124"/>
          <w:shd w:val="clear" w:color="auto" w:fill="FFFFFF"/>
        </w:rPr>
        <w:t>rox</w:t>
      </w:r>
      <w:proofErr w:type="spellEnd"/>
      <w:r w:rsidRPr="00D447B0">
        <w:rPr>
          <w:rFonts w:eastAsia="Times New Roman"/>
          <w:color w:val="202124"/>
          <w:shd w:val="clear" w:color="auto" w:fill="FFFFFF"/>
        </w:rPr>
        <w:t>-</w:t>
      </w:r>
      <w:proofErr w:type="spellStart"/>
      <w:r w:rsidRPr="00D447B0">
        <w:rPr>
          <w:rFonts w:eastAsia="Times New Roman"/>
          <w:color w:val="202124"/>
          <w:shd w:val="clear" w:color="auto" w:fill="FFFFFF"/>
        </w:rPr>
        <w:t>tRFP</w:t>
      </w:r>
      <w:proofErr w:type="spellEnd"/>
      <w:r w:rsidRPr="00D447B0">
        <w:rPr>
          <w:rFonts w:eastAsia="Times New Roman"/>
          <w:color w:val="202124"/>
          <w:shd w:val="clear" w:color="auto" w:fill="FFFFFF"/>
        </w:rPr>
        <w:t>-</w:t>
      </w:r>
      <w:proofErr w:type="spellStart"/>
      <w:r w:rsidRPr="00D447B0">
        <w:rPr>
          <w:rFonts w:eastAsia="Times New Roman"/>
          <w:color w:val="202124"/>
          <w:shd w:val="clear" w:color="auto" w:fill="FFFFFF"/>
        </w:rPr>
        <w:t>pA</w:t>
      </w:r>
      <w:proofErr w:type="spellEnd"/>
      <w:r w:rsidRPr="00D447B0">
        <w:rPr>
          <w:rFonts w:eastAsia="Times New Roman"/>
          <w:color w:val="202124"/>
          <w:shd w:val="clear" w:color="auto" w:fill="FFFFFF"/>
        </w:rPr>
        <w:t>-lox-</w:t>
      </w:r>
      <w:proofErr w:type="spellStart"/>
      <w:r w:rsidRPr="00D447B0">
        <w:rPr>
          <w:rFonts w:eastAsia="Times New Roman"/>
          <w:color w:val="202124"/>
          <w:shd w:val="clear" w:color="auto" w:fill="FFFFFF"/>
        </w:rPr>
        <w:t>ZsGreen</w:t>
      </w:r>
      <w:proofErr w:type="spellEnd"/>
      <w:r w:rsidRPr="00D447B0">
        <w:rPr>
          <w:rFonts w:eastAsia="Times New Roman"/>
          <w:color w:val="202124"/>
          <w:shd w:val="clear" w:color="auto" w:fill="FFFFFF"/>
        </w:rPr>
        <w:t>-</w:t>
      </w:r>
      <w:proofErr w:type="spellStart"/>
      <w:r w:rsidRPr="00D447B0">
        <w:rPr>
          <w:rFonts w:eastAsia="Times New Roman"/>
          <w:color w:val="202124"/>
          <w:shd w:val="clear" w:color="auto" w:fill="FFFFFF"/>
        </w:rPr>
        <w:t>pA</w:t>
      </w:r>
      <w:r w:rsidR="001F364E" w:rsidRPr="00D447B0">
        <w:rPr>
          <w:rFonts w:eastAsia="Times New Roman"/>
          <w:color w:val="202124"/>
          <w:shd w:val="clear" w:color="auto" w:fill="FFFFFF"/>
        </w:rPr>
        <w:t>.</w:t>
      </w:r>
      <w:proofErr w:type="spellEnd"/>
      <w:r w:rsidR="001F364E" w:rsidRPr="00D447B0">
        <w:rPr>
          <w:rFonts w:eastAsia="Times New Roman"/>
          <w:color w:val="202124"/>
          <w:shd w:val="clear" w:color="auto" w:fill="FFFFFF"/>
        </w:rPr>
        <w:t xml:space="preserve"> </w:t>
      </w:r>
      <w:r w:rsidR="002E45B2" w:rsidRPr="00D447B0">
        <w:rPr>
          <w:rFonts w:eastAsia="Times New Roman"/>
          <w:color w:val="202124"/>
          <w:shd w:val="clear" w:color="auto" w:fill="FFFFFF"/>
        </w:rPr>
        <w:t>Relevant information regarding plasmid components and fluorophore</w:t>
      </w:r>
      <w:r w:rsidR="00F61EFA" w:rsidRPr="00D447B0">
        <w:rPr>
          <w:rFonts w:eastAsia="Times New Roman"/>
          <w:color w:val="202124"/>
          <w:shd w:val="clear" w:color="auto" w:fill="FFFFFF"/>
        </w:rPr>
        <w:t>'</w:t>
      </w:r>
      <w:r w:rsidR="002E45B2" w:rsidRPr="00D447B0">
        <w:rPr>
          <w:rFonts w:eastAsia="Times New Roman"/>
          <w:color w:val="202124"/>
          <w:shd w:val="clear" w:color="auto" w:fill="FFFFFF"/>
        </w:rPr>
        <w:t xml:space="preserve">s origin </w:t>
      </w:r>
      <w:r w:rsidR="00F61EFA" w:rsidRPr="00D447B0">
        <w:rPr>
          <w:rFonts w:eastAsia="Times New Roman"/>
          <w:color w:val="202124"/>
          <w:shd w:val="clear" w:color="auto" w:fill="FFFFFF"/>
        </w:rPr>
        <w:t>is</w:t>
      </w:r>
      <w:r w:rsidR="002E45B2" w:rsidRPr="00D447B0">
        <w:rPr>
          <w:rFonts w:eastAsia="Times New Roman"/>
          <w:color w:val="202124"/>
          <w:shd w:val="clear" w:color="auto" w:fill="FFFFFF"/>
        </w:rPr>
        <w:t xml:space="preserve"> found in the boxes</w:t>
      </w:r>
      <w:r w:rsidR="001F364E" w:rsidRPr="00D447B0">
        <w:rPr>
          <w:rFonts w:eastAsia="Times New Roman"/>
          <w:color w:val="202124"/>
          <w:shd w:val="clear" w:color="auto" w:fill="FFFFFF"/>
        </w:rPr>
        <w:t xml:space="preserve">. </w:t>
      </w:r>
    </w:p>
    <w:p w14:paraId="7EECAF03" w14:textId="77777777" w:rsidR="008A793F" w:rsidRPr="00D447B0" w:rsidRDefault="008A793F" w:rsidP="00EE2268">
      <w:pPr>
        <w:rPr>
          <w:rFonts w:eastAsia="Times New Roman"/>
        </w:rPr>
      </w:pPr>
    </w:p>
    <w:p w14:paraId="5902F788" w14:textId="39C73696" w:rsidR="008A793F" w:rsidRPr="00D447B0" w:rsidRDefault="008A793F" w:rsidP="00EE2268">
      <w:r w:rsidRPr="00D447B0">
        <w:rPr>
          <w:b/>
          <w:bCs/>
        </w:rPr>
        <w:t>Figure 2</w:t>
      </w:r>
      <w:r w:rsidR="000413EB" w:rsidRPr="00D447B0">
        <w:rPr>
          <w:b/>
          <w:bCs/>
        </w:rPr>
        <w:t>:</w:t>
      </w:r>
      <w:r w:rsidR="001F364E" w:rsidRPr="00D447B0">
        <w:rPr>
          <w:b/>
          <w:bCs/>
        </w:rPr>
        <w:t xml:space="preserve"> </w:t>
      </w:r>
      <w:r w:rsidRPr="00D447B0">
        <w:rPr>
          <w:b/>
          <w:bCs/>
        </w:rPr>
        <w:t>Workflow of</w:t>
      </w:r>
      <w:r w:rsidRPr="00D447B0">
        <w:rPr>
          <w:b/>
          <w:bCs/>
          <w:i/>
          <w:iCs/>
        </w:rPr>
        <w:t xml:space="preserve"> ex</w:t>
      </w:r>
      <w:r w:rsidR="000413EB" w:rsidRPr="00D447B0">
        <w:rPr>
          <w:b/>
          <w:bCs/>
          <w:i/>
          <w:iCs/>
        </w:rPr>
        <w:t xml:space="preserve"> </w:t>
      </w:r>
      <w:r w:rsidR="002249B8" w:rsidRPr="00D447B0">
        <w:rPr>
          <w:b/>
          <w:bCs/>
          <w:i/>
          <w:iCs/>
        </w:rPr>
        <w:t>utero</w:t>
      </w:r>
      <w:r w:rsidRPr="00D447B0">
        <w:rPr>
          <w:b/>
          <w:bCs/>
          <w:i/>
          <w:iCs/>
        </w:rPr>
        <w:t xml:space="preserve"> </w:t>
      </w:r>
      <w:r w:rsidRPr="00D447B0">
        <w:rPr>
          <w:b/>
          <w:bCs/>
        </w:rPr>
        <w:t xml:space="preserve">and </w:t>
      </w:r>
      <w:r w:rsidRPr="00D447B0">
        <w:rPr>
          <w:b/>
          <w:bCs/>
          <w:i/>
          <w:iCs/>
        </w:rPr>
        <w:t>in</w:t>
      </w:r>
      <w:r w:rsidR="000413EB" w:rsidRPr="00D447B0">
        <w:rPr>
          <w:b/>
          <w:bCs/>
          <w:i/>
          <w:iCs/>
        </w:rPr>
        <w:t xml:space="preserve"> </w:t>
      </w:r>
      <w:r w:rsidR="002249B8" w:rsidRPr="00D447B0">
        <w:rPr>
          <w:b/>
          <w:bCs/>
          <w:i/>
          <w:iCs/>
        </w:rPr>
        <w:t>utero</w:t>
      </w:r>
      <w:r w:rsidRPr="00D447B0">
        <w:rPr>
          <w:b/>
          <w:bCs/>
          <w:i/>
          <w:iCs/>
        </w:rPr>
        <w:t xml:space="preserve"> </w:t>
      </w:r>
      <w:r w:rsidRPr="00D447B0">
        <w:rPr>
          <w:b/>
          <w:bCs/>
        </w:rPr>
        <w:t>electroporation of E15.5 mice</w:t>
      </w:r>
      <w:r w:rsidR="001F364E" w:rsidRPr="00D447B0">
        <w:rPr>
          <w:b/>
          <w:bCs/>
        </w:rPr>
        <w:t>.</w:t>
      </w:r>
      <w:r w:rsidR="000413EB" w:rsidRPr="00D447B0">
        <w:rPr>
          <w:b/>
          <w:bCs/>
        </w:rPr>
        <w:t xml:space="preserve"> </w:t>
      </w:r>
      <w:r w:rsidR="000413EB" w:rsidRPr="00D447B0">
        <w:t>(</w:t>
      </w:r>
      <w:r w:rsidR="000413EB" w:rsidRPr="00D447B0">
        <w:rPr>
          <w:b/>
          <w:bCs/>
        </w:rPr>
        <w:t>A</w:t>
      </w:r>
      <w:r w:rsidR="000413EB" w:rsidRPr="00D447B0">
        <w:t xml:space="preserve">) </w:t>
      </w:r>
      <w:r w:rsidRPr="00D447B0">
        <w:t xml:space="preserve">Set up of surgery station for </w:t>
      </w:r>
      <w:r w:rsidRPr="00D447B0">
        <w:rPr>
          <w:i/>
          <w:iCs/>
        </w:rPr>
        <w:t>ex</w:t>
      </w:r>
      <w:r w:rsidR="000413EB" w:rsidRPr="00D447B0">
        <w:rPr>
          <w:i/>
          <w:iCs/>
        </w:rPr>
        <w:t xml:space="preserve"> </w:t>
      </w:r>
      <w:r w:rsidR="002249B8" w:rsidRPr="00D447B0">
        <w:rPr>
          <w:i/>
          <w:iCs/>
        </w:rPr>
        <w:t>utero</w:t>
      </w:r>
      <w:r w:rsidRPr="00D447B0">
        <w:rPr>
          <w:i/>
          <w:iCs/>
        </w:rPr>
        <w:t xml:space="preserve"> </w:t>
      </w:r>
      <w:r w:rsidRPr="00D447B0">
        <w:t>electroporation</w:t>
      </w:r>
      <w:r w:rsidR="001F364E" w:rsidRPr="00D447B0">
        <w:t>.</w:t>
      </w:r>
      <w:r w:rsidR="000413EB" w:rsidRPr="00D447B0">
        <w:t xml:space="preserve"> (</w:t>
      </w:r>
      <w:r w:rsidR="000413EB" w:rsidRPr="00D447B0">
        <w:rPr>
          <w:b/>
          <w:bCs/>
        </w:rPr>
        <w:t>B</w:t>
      </w:r>
      <w:r w:rsidR="000413EB" w:rsidRPr="00D447B0">
        <w:t xml:space="preserve">) </w:t>
      </w:r>
      <w:r w:rsidRPr="00D447B0">
        <w:t xml:space="preserve">Set up of surgery station for </w:t>
      </w:r>
      <w:r w:rsidRPr="00D447B0">
        <w:rPr>
          <w:i/>
          <w:iCs/>
        </w:rPr>
        <w:t>in</w:t>
      </w:r>
      <w:r w:rsidR="000413EB" w:rsidRPr="00D447B0">
        <w:rPr>
          <w:i/>
          <w:iCs/>
        </w:rPr>
        <w:t xml:space="preserve"> </w:t>
      </w:r>
      <w:r w:rsidR="002249B8" w:rsidRPr="00D447B0">
        <w:rPr>
          <w:i/>
          <w:iCs/>
        </w:rPr>
        <w:t>utero</w:t>
      </w:r>
      <w:r w:rsidRPr="00D447B0">
        <w:rPr>
          <w:i/>
          <w:iCs/>
        </w:rPr>
        <w:t xml:space="preserve"> </w:t>
      </w:r>
      <w:r w:rsidRPr="00D447B0">
        <w:t>electroporation</w:t>
      </w:r>
      <w:r w:rsidR="000413EB" w:rsidRPr="00D447B0">
        <w:t>. (</w:t>
      </w:r>
      <w:r w:rsidR="000413EB" w:rsidRPr="00D447B0">
        <w:rPr>
          <w:b/>
          <w:bCs/>
        </w:rPr>
        <w:t>C</w:t>
      </w:r>
      <w:r w:rsidR="000413EB" w:rsidRPr="00D447B0">
        <w:t xml:space="preserve">) </w:t>
      </w:r>
      <w:r w:rsidRPr="00D447B0">
        <w:t xml:space="preserve">Uterine horns pulled outside </w:t>
      </w:r>
      <w:r w:rsidR="003E7294" w:rsidRPr="00D447B0">
        <w:t xml:space="preserve">the </w:t>
      </w:r>
      <w:r w:rsidRPr="00D447B0">
        <w:t xml:space="preserve">abdominal cavity of </w:t>
      </w:r>
      <w:r w:rsidR="003E7294" w:rsidRPr="00D447B0">
        <w:t xml:space="preserve">the </w:t>
      </w:r>
      <w:r w:rsidRPr="00D447B0">
        <w:t>anestheti</w:t>
      </w:r>
      <w:r w:rsidR="003E7294" w:rsidRPr="00D447B0">
        <w:t>z</w:t>
      </w:r>
      <w:r w:rsidRPr="00D447B0">
        <w:t>ed mouse</w:t>
      </w:r>
      <w:r w:rsidR="001F364E" w:rsidRPr="00D447B0">
        <w:t>.</w:t>
      </w:r>
      <w:r w:rsidR="003E7294" w:rsidRPr="00D447B0">
        <w:t xml:space="preserve"> (</w:t>
      </w:r>
      <w:r w:rsidR="003E7294" w:rsidRPr="00D447B0">
        <w:rPr>
          <w:b/>
          <w:bCs/>
        </w:rPr>
        <w:t>D</w:t>
      </w:r>
      <w:r w:rsidR="003E7294" w:rsidRPr="00D447B0">
        <w:t xml:space="preserve">) </w:t>
      </w:r>
      <w:r w:rsidRPr="00D447B0">
        <w:t xml:space="preserve">Extraction of </w:t>
      </w:r>
      <w:r w:rsidR="003E7294" w:rsidRPr="00D447B0">
        <w:t xml:space="preserve">an </w:t>
      </w:r>
      <w:r w:rsidRPr="00D447B0">
        <w:t xml:space="preserve">embryo from </w:t>
      </w:r>
      <w:r w:rsidR="003E7294" w:rsidRPr="00D447B0">
        <w:t xml:space="preserve">the </w:t>
      </w:r>
      <w:r w:rsidRPr="00D447B0">
        <w:t>uterine sack</w:t>
      </w:r>
      <w:r w:rsidR="001F364E" w:rsidRPr="00D447B0">
        <w:t>.</w:t>
      </w:r>
      <w:r w:rsidR="003E7294" w:rsidRPr="00D447B0">
        <w:t xml:space="preserve"> (</w:t>
      </w:r>
      <w:r w:rsidR="003E7294" w:rsidRPr="00D447B0">
        <w:rPr>
          <w:b/>
          <w:bCs/>
        </w:rPr>
        <w:t>E</w:t>
      </w:r>
      <w:r w:rsidR="003E7294" w:rsidRPr="00D447B0">
        <w:t xml:space="preserve">) </w:t>
      </w:r>
      <w:r w:rsidR="00BC6E3D" w:rsidRPr="00D447B0">
        <w:t>Embryo sacrifice</w:t>
      </w:r>
      <w:r w:rsidRPr="00D447B0">
        <w:t xml:space="preserve"> by complete spinal cord transection </w:t>
      </w:r>
      <w:r w:rsidRPr="00D447B0">
        <w:rPr>
          <w:i/>
          <w:iCs/>
        </w:rPr>
        <w:t>via</w:t>
      </w:r>
      <w:r w:rsidRPr="00D447B0">
        <w:t xml:space="preserve"> a diagonal incision; </w:t>
      </w:r>
      <w:r w:rsidR="00AD3A39" w:rsidRPr="00D447B0">
        <w:t xml:space="preserve">note that </w:t>
      </w:r>
      <w:r w:rsidRPr="00D447B0">
        <w:t xml:space="preserve">beheading </w:t>
      </w:r>
      <w:r w:rsidR="0089148A" w:rsidRPr="00D447B0">
        <w:t xml:space="preserve">was </w:t>
      </w:r>
      <w:r w:rsidRPr="00D447B0">
        <w:t>avoided</w:t>
      </w:r>
      <w:r w:rsidR="001F364E" w:rsidRPr="00D447B0">
        <w:t>.</w:t>
      </w:r>
      <w:r w:rsidR="003E7294" w:rsidRPr="00D447B0">
        <w:t xml:space="preserve"> (</w:t>
      </w:r>
      <w:r w:rsidR="003E7294" w:rsidRPr="00D447B0">
        <w:rPr>
          <w:b/>
          <w:bCs/>
        </w:rPr>
        <w:t>F</w:t>
      </w:r>
      <w:r w:rsidR="003E7294" w:rsidRPr="00D447B0">
        <w:t xml:space="preserve">) </w:t>
      </w:r>
      <w:r w:rsidR="002B011F" w:rsidRPr="00D447B0">
        <w:t>P</w:t>
      </w:r>
      <w:r w:rsidRPr="00D447B0">
        <w:t xml:space="preserve">lacement of embryo in </w:t>
      </w:r>
      <w:r w:rsidR="003E7294" w:rsidRPr="00D447B0">
        <w:t xml:space="preserve">the </w:t>
      </w:r>
      <w:r w:rsidRPr="00D447B0">
        <w:t>holder and injected with DNA/</w:t>
      </w:r>
      <w:r w:rsidR="00B36C86" w:rsidRPr="00D447B0">
        <w:t>Fast Green</w:t>
      </w:r>
      <w:r w:rsidRPr="00D447B0">
        <w:t xml:space="preserve"> mixture into </w:t>
      </w:r>
      <w:r w:rsidR="003E7294" w:rsidRPr="00D447B0">
        <w:t xml:space="preserve">the </w:t>
      </w:r>
      <w:r w:rsidRPr="00D447B0">
        <w:t>left lateral ventricle</w:t>
      </w:r>
      <w:r w:rsidR="003E7294" w:rsidRPr="00D447B0">
        <w:t>. (</w:t>
      </w:r>
      <w:proofErr w:type="gramStart"/>
      <w:r w:rsidR="003E7294" w:rsidRPr="00D447B0">
        <w:rPr>
          <w:b/>
          <w:bCs/>
        </w:rPr>
        <w:t>G</w:t>
      </w:r>
      <w:r w:rsidR="003E7294" w:rsidRPr="00D447B0">
        <w:t>,</w:t>
      </w:r>
      <w:r w:rsidR="003E7294" w:rsidRPr="00D447B0">
        <w:rPr>
          <w:b/>
          <w:bCs/>
        </w:rPr>
        <w:t>H</w:t>
      </w:r>
      <w:proofErr w:type="gramEnd"/>
      <w:r w:rsidR="003E7294" w:rsidRPr="00D447B0">
        <w:t xml:space="preserve">) </w:t>
      </w:r>
      <w:r w:rsidRPr="00D447B0">
        <w:t xml:space="preserve">Position </w:t>
      </w:r>
      <w:r w:rsidR="00AB7D5B" w:rsidRPr="00D447B0">
        <w:t xml:space="preserve">the </w:t>
      </w:r>
      <w:r w:rsidRPr="00D447B0">
        <w:t>embryo</w:t>
      </w:r>
      <w:r w:rsidR="003D2653" w:rsidRPr="00D447B0">
        <w:t>'</w:t>
      </w:r>
      <w:r w:rsidRPr="00D447B0">
        <w:t xml:space="preserve">s head between platinum </w:t>
      </w:r>
      <w:r w:rsidR="00BD1ECD" w:rsidRPr="00D447B0">
        <w:t>tweezer electrodes</w:t>
      </w:r>
      <w:r w:rsidRPr="00D447B0">
        <w:t xml:space="preserve"> with </w:t>
      </w:r>
      <w:r w:rsidR="00AB7D5B" w:rsidRPr="00D447B0">
        <w:t xml:space="preserve">the </w:t>
      </w:r>
      <w:r w:rsidRPr="00D447B0">
        <w:t>cathode (red arrow) over the cortex at a 60° angle</w:t>
      </w:r>
      <w:r w:rsidR="001F364E" w:rsidRPr="00D447B0">
        <w:t>.</w:t>
      </w:r>
      <w:r w:rsidR="00AB7D5B" w:rsidRPr="00D447B0">
        <w:t xml:space="preserve"> (</w:t>
      </w:r>
      <w:r w:rsidR="00AB7D5B" w:rsidRPr="00D447B0">
        <w:rPr>
          <w:b/>
          <w:bCs/>
        </w:rPr>
        <w:t>I</w:t>
      </w:r>
      <w:r w:rsidR="00AB7D5B" w:rsidRPr="00D447B0">
        <w:t xml:space="preserve">) </w:t>
      </w:r>
      <w:r w:rsidRPr="00D447B0">
        <w:t>Placement of embryo</w:t>
      </w:r>
      <w:r w:rsidR="003D2653" w:rsidRPr="00D447B0">
        <w:t>'</w:t>
      </w:r>
      <w:r w:rsidRPr="00D447B0">
        <w:t xml:space="preserve">s arms (black arrows) outside the holder to prevent sliding of </w:t>
      </w:r>
      <w:r w:rsidR="00AB7D5B" w:rsidRPr="00D447B0">
        <w:t xml:space="preserve">the </w:t>
      </w:r>
      <w:r w:rsidRPr="00D447B0">
        <w:t xml:space="preserve">embryo during </w:t>
      </w:r>
      <w:r w:rsidR="00AB7D5B" w:rsidRPr="00D447B0">
        <w:t xml:space="preserve">the </w:t>
      </w:r>
      <w:r w:rsidRPr="00D447B0">
        <w:t>procedure</w:t>
      </w:r>
      <w:r w:rsidR="001F364E" w:rsidRPr="00D447B0">
        <w:t>.</w:t>
      </w:r>
      <w:r w:rsidR="00AB7D5B" w:rsidRPr="00D447B0">
        <w:t xml:space="preserve"> (</w:t>
      </w:r>
      <w:r w:rsidR="00AB7D5B" w:rsidRPr="00D447B0">
        <w:rPr>
          <w:b/>
          <w:bCs/>
        </w:rPr>
        <w:t>J</w:t>
      </w:r>
      <w:r w:rsidR="00AB7D5B" w:rsidRPr="00D447B0">
        <w:t xml:space="preserve">) </w:t>
      </w:r>
      <w:r w:rsidRPr="00D447B0">
        <w:t xml:space="preserve">Rotation of </w:t>
      </w:r>
      <w:r w:rsidR="00AB7D5B" w:rsidRPr="00D447B0">
        <w:t xml:space="preserve">the </w:t>
      </w:r>
      <w:r w:rsidRPr="00D447B0">
        <w:t xml:space="preserve">embryo inside </w:t>
      </w:r>
      <w:r w:rsidR="00CC6FEB" w:rsidRPr="00D447B0">
        <w:t xml:space="preserve">the </w:t>
      </w:r>
      <w:r w:rsidRPr="00D447B0">
        <w:t>uterine sack to expose the head</w:t>
      </w:r>
      <w:r w:rsidR="001F364E" w:rsidRPr="00D447B0">
        <w:t>.</w:t>
      </w:r>
      <w:r w:rsidR="00AB7D5B" w:rsidRPr="00D447B0">
        <w:t xml:space="preserve"> (</w:t>
      </w:r>
      <w:proofErr w:type="gramStart"/>
      <w:r w:rsidR="00AB7D5B" w:rsidRPr="00D447B0">
        <w:rPr>
          <w:b/>
          <w:bCs/>
        </w:rPr>
        <w:t>K,L</w:t>
      </w:r>
      <w:proofErr w:type="gramEnd"/>
      <w:r w:rsidR="00AB7D5B" w:rsidRPr="00D447B0">
        <w:t xml:space="preserve">) </w:t>
      </w:r>
      <w:r w:rsidRPr="00D447B0">
        <w:t>Injection of DNA/</w:t>
      </w:r>
      <w:r w:rsidR="00B36C86" w:rsidRPr="00D447B0">
        <w:t>Fast Green</w:t>
      </w:r>
      <w:r w:rsidRPr="00D447B0">
        <w:t xml:space="preserve"> mixture into embryo</w:t>
      </w:r>
      <w:r w:rsidR="003D2653" w:rsidRPr="00D447B0">
        <w:t>'</w:t>
      </w:r>
      <w:r w:rsidRPr="00D447B0">
        <w:t>s lateral ventricles through the uterine wall</w:t>
      </w:r>
      <w:r w:rsidR="001F364E" w:rsidRPr="00D447B0">
        <w:t>.</w:t>
      </w:r>
      <w:r w:rsidR="00CC6FEB" w:rsidRPr="00D447B0">
        <w:t xml:space="preserve"> (</w:t>
      </w:r>
      <w:r w:rsidR="00CC6FEB" w:rsidRPr="00D447B0">
        <w:rPr>
          <w:b/>
          <w:bCs/>
        </w:rPr>
        <w:t>M</w:t>
      </w:r>
      <w:r w:rsidR="00CC6FEB" w:rsidRPr="00D447B0">
        <w:t xml:space="preserve">) </w:t>
      </w:r>
      <w:r w:rsidRPr="00D447B0">
        <w:t xml:space="preserve">Position </w:t>
      </w:r>
      <w:r w:rsidR="00CC6FEB" w:rsidRPr="00D447B0">
        <w:t xml:space="preserve">the </w:t>
      </w:r>
      <w:r w:rsidRPr="00D447B0">
        <w:t>embryo</w:t>
      </w:r>
      <w:r w:rsidR="003D2653" w:rsidRPr="00D447B0">
        <w:t>'</w:t>
      </w:r>
      <w:r w:rsidRPr="00D447B0">
        <w:t xml:space="preserve">s head between platinum </w:t>
      </w:r>
      <w:r w:rsidR="00BD1ECD" w:rsidRPr="00D447B0">
        <w:t>tweezer electrodes</w:t>
      </w:r>
      <w:r w:rsidR="006A261E" w:rsidRPr="00D447B0">
        <w:t xml:space="preserve"> </w:t>
      </w:r>
      <w:r w:rsidRPr="00D447B0">
        <w:t xml:space="preserve">with </w:t>
      </w:r>
      <w:r w:rsidR="00CC6FEB" w:rsidRPr="00D447B0">
        <w:t xml:space="preserve">a </w:t>
      </w:r>
      <w:r w:rsidRPr="00D447B0">
        <w:t>cathode (red arrow) over the cortex at a 60° angle</w:t>
      </w:r>
      <w:r w:rsidR="001F364E" w:rsidRPr="00D447B0">
        <w:t>.</w:t>
      </w:r>
      <w:r w:rsidR="00CC6FEB" w:rsidRPr="00D447B0">
        <w:t xml:space="preserve"> (</w:t>
      </w:r>
      <w:r w:rsidR="00CC6FEB" w:rsidRPr="00D447B0">
        <w:rPr>
          <w:b/>
          <w:bCs/>
        </w:rPr>
        <w:t>N</w:t>
      </w:r>
      <w:r w:rsidR="00CC6FEB" w:rsidRPr="00D447B0">
        <w:t xml:space="preserve">) </w:t>
      </w:r>
      <w:r w:rsidRPr="00D447B0">
        <w:t xml:space="preserve">Sutured muscle incision </w:t>
      </w:r>
      <w:r w:rsidRPr="00D447B0">
        <w:rPr>
          <w:i/>
          <w:iCs/>
        </w:rPr>
        <w:t>via</w:t>
      </w:r>
      <w:r w:rsidRPr="00D447B0">
        <w:t xml:space="preserve"> running locking suture</w:t>
      </w:r>
      <w:r w:rsidR="001F364E" w:rsidRPr="00D447B0">
        <w:t>.</w:t>
      </w:r>
      <w:r w:rsidR="00CC6FEB" w:rsidRPr="00D447B0">
        <w:t xml:space="preserve"> (</w:t>
      </w:r>
      <w:r w:rsidR="00CC6FEB" w:rsidRPr="00D447B0">
        <w:rPr>
          <w:b/>
          <w:bCs/>
        </w:rPr>
        <w:t>O</w:t>
      </w:r>
      <w:r w:rsidR="00CC6FEB" w:rsidRPr="00D447B0">
        <w:t xml:space="preserve">) </w:t>
      </w:r>
      <w:r w:rsidRPr="00D447B0">
        <w:t xml:space="preserve">Sutured skin incision </w:t>
      </w:r>
      <w:r w:rsidRPr="00D447B0">
        <w:rPr>
          <w:i/>
          <w:iCs/>
        </w:rPr>
        <w:t>via</w:t>
      </w:r>
      <w:r w:rsidRPr="00D447B0">
        <w:t xml:space="preserve"> </w:t>
      </w:r>
      <w:r w:rsidR="00CC6FEB" w:rsidRPr="00D447B0">
        <w:t xml:space="preserve">an </w:t>
      </w:r>
      <w:r w:rsidRPr="00D447B0">
        <w:t>interrupted suture</w:t>
      </w:r>
      <w:r w:rsidR="00CC6FEB" w:rsidRPr="00D447B0">
        <w:t>. (</w:t>
      </w:r>
      <w:r w:rsidR="00CC6FEB" w:rsidRPr="00D447B0">
        <w:rPr>
          <w:b/>
          <w:bCs/>
        </w:rPr>
        <w:t>P</w:t>
      </w:r>
      <w:r w:rsidR="00CC6FEB" w:rsidRPr="00D447B0">
        <w:t xml:space="preserve">) </w:t>
      </w:r>
      <w:r w:rsidRPr="00D447B0">
        <w:t xml:space="preserve">Securing of </w:t>
      </w:r>
      <w:r w:rsidR="00CC6FEB" w:rsidRPr="00D447B0">
        <w:t xml:space="preserve">the </w:t>
      </w:r>
      <w:r w:rsidRPr="00D447B0">
        <w:t>wou</w:t>
      </w:r>
      <w:r w:rsidR="003F1391" w:rsidRPr="00D447B0">
        <w:t>nd</w:t>
      </w:r>
      <w:r w:rsidRPr="00D447B0">
        <w:t xml:space="preserve"> using surgical wound clips and disinfection using betadine</w:t>
      </w:r>
      <w:r w:rsidR="001F364E" w:rsidRPr="00D447B0">
        <w:t>.</w:t>
      </w:r>
      <w:r w:rsidR="00CC6FEB" w:rsidRPr="00D447B0">
        <w:t xml:space="preserve"> (</w:t>
      </w:r>
      <w:r w:rsidR="00CC6FEB" w:rsidRPr="00D447B0">
        <w:rPr>
          <w:b/>
          <w:bCs/>
        </w:rPr>
        <w:t>Q</w:t>
      </w:r>
      <w:r w:rsidR="00CC6FEB" w:rsidRPr="00D447B0">
        <w:t xml:space="preserve">) </w:t>
      </w:r>
      <w:r w:rsidR="00B90FF0" w:rsidRPr="00D447B0">
        <w:t>P</w:t>
      </w:r>
      <w:r w:rsidRPr="00D447B0">
        <w:t xml:space="preserve">lacement of </w:t>
      </w:r>
      <w:r w:rsidR="00CC6FEB" w:rsidRPr="00D447B0">
        <w:t xml:space="preserve">the </w:t>
      </w:r>
      <w:r w:rsidRPr="00D447B0">
        <w:t xml:space="preserve">mouse in </w:t>
      </w:r>
      <w:r w:rsidR="00282819" w:rsidRPr="00D447B0">
        <w:t xml:space="preserve">the </w:t>
      </w:r>
      <w:r w:rsidRPr="00D447B0">
        <w:t xml:space="preserve">recovery </w:t>
      </w:r>
      <w:r w:rsidRPr="00D447B0">
        <w:lastRenderedPageBreak/>
        <w:t>cage with far infrared warming light</w:t>
      </w:r>
      <w:r w:rsidR="001F364E" w:rsidRPr="00D447B0">
        <w:t>.</w:t>
      </w:r>
    </w:p>
    <w:p w14:paraId="61DEF68B" w14:textId="77777777" w:rsidR="008A793F" w:rsidRPr="00D447B0" w:rsidRDefault="008A793F" w:rsidP="00EE2268">
      <w:pPr>
        <w:rPr>
          <w:b/>
          <w:bCs/>
        </w:rPr>
      </w:pPr>
    </w:p>
    <w:p w14:paraId="41A5200B" w14:textId="5A206B39" w:rsidR="008A793F" w:rsidRPr="00D447B0" w:rsidRDefault="008A793F" w:rsidP="00EE2268">
      <w:pPr>
        <w:rPr>
          <w:bCs/>
        </w:rPr>
      </w:pPr>
      <w:r w:rsidRPr="00D447B0">
        <w:rPr>
          <w:b/>
          <w:bCs/>
        </w:rPr>
        <w:t>Figure 3</w:t>
      </w:r>
      <w:r w:rsidR="00CD791A" w:rsidRPr="00D447B0">
        <w:rPr>
          <w:b/>
          <w:bCs/>
        </w:rPr>
        <w:t>:</w:t>
      </w:r>
      <w:r w:rsidR="001F364E" w:rsidRPr="00D447B0">
        <w:rPr>
          <w:b/>
          <w:bCs/>
        </w:rPr>
        <w:t xml:space="preserve"> </w:t>
      </w:r>
      <w:r w:rsidRPr="00D447B0">
        <w:rPr>
          <w:b/>
          <w:bCs/>
        </w:rPr>
        <w:t>Extraction of E15.5 and E12.5 brains and organotypic slice culture procedure</w:t>
      </w:r>
      <w:r w:rsidR="00CD791A" w:rsidRPr="00D447B0">
        <w:rPr>
          <w:b/>
          <w:bCs/>
        </w:rPr>
        <w:t xml:space="preserve">. </w:t>
      </w:r>
      <w:r w:rsidR="00CD791A" w:rsidRPr="00D447B0">
        <w:t>(</w:t>
      </w:r>
      <w:r w:rsidR="00CD791A" w:rsidRPr="00D447B0">
        <w:rPr>
          <w:b/>
          <w:bCs/>
        </w:rPr>
        <w:t>A</w:t>
      </w:r>
      <w:r w:rsidR="00CD791A" w:rsidRPr="00D447B0">
        <w:t>) T</w:t>
      </w:r>
      <w:r w:rsidRPr="00D447B0">
        <w:t xml:space="preserve">ools used for </w:t>
      </w:r>
      <w:r w:rsidR="00F02787" w:rsidRPr="00D447B0">
        <w:t xml:space="preserve">the </w:t>
      </w:r>
      <w:r w:rsidRPr="00D447B0">
        <w:t>brain extraction procedure</w:t>
      </w:r>
      <w:r w:rsidR="00F02787" w:rsidRPr="00D447B0">
        <w:t>. (</w:t>
      </w:r>
      <w:r w:rsidR="00F02787" w:rsidRPr="00D447B0">
        <w:rPr>
          <w:b/>
          <w:bCs/>
        </w:rPr>
        <w:t>B</w:t>
      </w:r>
      <w:r w:rsidR="00F02787" w:rsidRPr="00D447B0">
        <w:t>)</w:t>
      </w:r>
      <w:r w:rsidR="001F364E" w:rsidRPr="00D447B0">
        <w:t xml:space="preserve"> </w:t>
      </w:r>
      <w:r w:rsidRPr="00D447B0">
        <w:t>Set up of organotypic culture station</w:t>
      </w:r>
      <w:r w:rsidR="001F364E" w:rsidRPr="00D447B0">
        <w:t>.</w:t>
      </w:r>
      <w:r w:rsidR="00F02787" w:rsidRPr="00D447B0">
        <w:t xml:space="preserve"> (</w:t>
      </w:r>
      <w:r w:rsidR="00F02787" w:rsidRPr="00D447B0">
        <w:rPr>
          <w:b/>
          <w:bCs/>
        </w:rPr>
        <w:t>C</w:t>
      </w:r>
      <w:r w:rsidR="00282819" w:rsidRPr="00D447B0">
        <w:rPr>
          <w:b/>
          <w:bCs/>
        </w:rPr>
        <w:t>–</w:t>
      </w:r>
      <w:r w:rsidR="00F02787" w:rsidRPr="00D447B0">
        <w:rPr>
          <w:b/>
          <w:bCs/>
        </w:rPr>
        <w:t>F</w:t>
      </w:r>
      <w:r w:rsidR="00F02787" w:rsidRPr="00D447B0">
        <w:t xml:space="preserve">) </w:t>
      </w:r>
      <w:r w:rsidRPr="00D447B0">
        <w:rPr>
          <w:bCs/>
        </w:rPr>
        <w:t>Extraction of E15.5 brain</w:t>
      </w:r>
      <w:r w:rsidR="001F364E" w:rsidRPr="00D447B0">
        <w:rPr>
          <w:bCs/>
        </w:rPr>
        <w:t>.</w:t>
      </w:r>
      <w:r w:rsidR="00F02787" w:rsidRPr="00D447B0">
        <w:rPr>
          <w:bCs/>
        </w:rPr>
        <w:t xml:space="preserve"> (</w:t>
      </w:r>
      <w:r w:rsidR="00F02787" w:rsidRPr="00D447B0">
        <w:rPr>
          <w:b/>
        </w:rPr>
        <w:t>G</w:t>
      </w:r>
      <w:r w:rsidR="00282819" w:rsidRPr="00D447B0">
        <w:rPr>
          <w:b/>
        </w:rPr>
        <w:t>–</w:t>
      </w:r>
      <w:r w:rsidR="00F02787" w:rsidRPr="00D447B0">
        <w:rPr>
          <w:b/>
        </w:rPr>
        <w:t>J</w:t>
      </w:r>
      <w:r w:rsidR="00F02787" w:rsidRPr="00D447B0">
        <w:rPr>
          <w:bCs/>
        </w:rPr>
        <w:t xml:space="preserve">) </w:t>
      </w:r>
      <w:r w:rsidRPr="00D447B0">
        <w:rPr>
          <w:bCs/>
        </w:rPr>
        <w:t>Extraction of E12.5 brain</w:t>
      </w:r>
      <w:r w:rsidR="001F364E" w:rsidRPr="00D447B0">
        <w:rPr>
          <w:bCs/>
        </w:rPr>
        <w:t xml:space="preserve">. </w:t>
      </w:r>
      <w:r w:rsidRPr="00D447B0">
        <w:rPr>
          <w:bCs/>
        </w:rPr>
        <w:t xml:space="preserve">Dotted lines highlight </w:t>
      </w:r>
      <w:r w:rsidR="00F02787" w:rsidRPr="00D447B0">
        <w:rPr>
          <w:bCs/>
        </w:rPr>
        <w:t xml:space="preserve">the </w:t>
      </w:r>
      <w:r w:rsidRPr="00D447B0">
        <w:rPr>
          <w:bCs/>
        </w:rPr>
        <w:t>location of incisions</w:t>
      </w:r>
      <w:r w:rsidR="001F364E" w:rsidRPr="00D447B0">
        <w:rPr>
          <w:bCs/>
        </w:rPr>
        <w:t xml:space="preserve">. </w:t>
      </w:r>
      <w:r w:rsidRPr="00D447B0">
        <w:rPr>
          <w:bCs/>
        </w:rPr>
        <w:t>Red arrow</w:t>
      </w:r>
      <w:r w:rsidR="00734478" w:rsidRPr="00D447B0">
        <w:rPr>
          <w:bCs/>
        </w:rPr>
        <w:t>s</w:t>
      </w:r>
      <w:r w:rsidR="00F02787" w:rsidRPr="00D447B0">
        <w:rPr>
          <w:bCs/>
        </w:rPr>
        <w:t xml:space="preserve"> are</w:t>
      </w:r>
      <w:r w:rsidRPr="00D447B0">
        <w:rPr>
          <w:bCs/>
        </w:rPr>
        <w:t xml:space="preserve"> pointing out </w:t>
      </w:r>
      <w:r w:rsidR="00F02787" w:rsidRPr="00D447B0">
        <w:rPr>
          <w:bCs/>
        </w:rPr>
        <w:t xml:space="preserve">the </w:t>
      </w:r>
      <w:r w:rsidRPr="00D447B0">
        <w:rPr>
          <w:bCs/>
        </w:rPr>
        <w:t>direction of pulling by forceps</w:t>
      </w:r>
      <w:r w:rsidR="001F364E" w:rsidRPr="00D447B0">
        <w:rPr>
          <w:bCs/>
        </w:rPr>
        <w:t>.</w:t>
      </w:r>
      <w:r w:rsidR="00F02787" w:rsidRPr="00D447B0">
        <w:rPr>
          <w:bCs/>
        </w:rPr>
        <w:t xml:space="preserve"> (</w:t>
      </w:r>
      <w:r w:rsidR="00F02787" w:rsidRPr="00D447B0">
        <w:rPr>
          <w:b/>
        </w:rPr>
        <w:t>K</w:t>
      </w:r>
      <w:r w:rsidR="00F02787" w:rsidRPr="00D447B0">
        <w:rPr>
          <w:bCs/>
        </w:rPr>
        <w:t xml:space="preserve">) </w:t>
      </w:r>
      <w:r w:rsidRPr="00D447B0">
        <w:rPr>
          <w:bCs/>
        </w:rPr>
        <w:t xml:space="preserve">Embedding </w:t>
      </w:r>
      <w:r w:rsidR="00F02787" w:rsidRPr="00D447B0">
        <w:rPr>
          <w:bCs/>
        </w:rPr>
        <w:t xml:space="preserve">the </w:t>
      </w:r>
      <w:r w:rsidRPr="00D447B0">
        <w:rPr>
          <w:bCs/>
        </w:rPr>
        <w:t>brain in</w:t>
      </w:r>
      <w:r w:rsidR="00282819" w:rsidRPr="00D447B0">
        <w:rPr>
          <w:bCs/>
        </w:rPr>
        <w:t xml:space="preserve"> a</w:t>
      </w:r>
      <w:r w:rsidRPr="00D447B0">
        <w:rPr>
          <w:bCs/>
        </w:rPr>
        <w:t xml:space="preserve"> 3 cm dish containing 3</w:t>
      </w:r>
      <w:r w:rsidR="005A2D67" w:rsidRPr="00D447B0">
        <w:rPr>
          <w:bCs/>
        </w:rPr>
        <w:t>%</w:t>
      </w:r>
      <w:r w:rsidRPr="00D447B0">
        <w:rPr>
          <w:bCs/>
        </w:rPr>
        <w:t xml:space="preserve"> low melt agarose</w:t>
      </w:r>
      <w:r w:rsidR="008E1026" w:rsidRPr="00D447B0">
        <w:rPr>
          <w:bCs/>
        </w:rPr>
        <w:t>,</w:t>
      </w:r>
      <w:r w:rsidRPr="00D447B0">
        <w:rPr>
          <w:bCs/>
        </w:rPr>
        <w:t xml:space="preserve"> leaving </w:t>
      </w:r>
      <w:r w:rsidR="008E1026" w:rsidRPr="00D447B0">
        <w:rPr>
          <w:bCs/>
        </w:rPr>
        <w:t xml:space="preserve">a </w:t>
      </w:r>
      <w:r w:rsidRPr="00D447B0">
        <w:rPr>
          <w:bCs/>
        </w:rPr>
        <w:t>1</w:t>
      </w:r>
      <w:r w:rsidR="00282819" w:rsidRPr="00D447B0">
        <w:rPr>
          <w:bCs/>
        </w:rPr>
        <w:t>–</w:t>
      </w:r>
      <w:r w:rsidRPr="00D447B0">
        <w:rPr>
          <w:bCs/>
        </w:rPr>
        <w:t>2 mm agarose spacing gap under the brain</w:t>
      </w:r>
      <w:r w:rsidR="001F364E" w:rsidRPr="00D447B0">
        <w:rPr>
          <w:bCs/>
        </w:rPr>
        <w:t>.</w:t>
      </w:r>
      <w:r w:rsidR="00F02787" w:rsidRPr="00D447B0">
        <w:rPr>
          <w:bCs/>
        </w:rPr>
        <w:t xml:space="preserve"> (</w:t>
      </w:r>
      <w:r w:rsidR="00F02787" w:rsidRPr="00D447B0">
        <w:rPr>
          <w:b/>
        </w:rPr>
        <w:t>L</w:t>
      </w:r>
      <w:r w:rsidR="00F02787" w:rsidRPr="00D447B0">
        <w:rPr>
          <w:bCs/>
        </w:rPr>
        <w:t xml:space="preserve">) </w:t>
      </w:r>
      <w:r w:rsidRPr="00D447B0">
        <w:rPr>
          <w:bCs/>
        </w:rPr>
        <w:t xml:space="preserve">Collection of 150 </w:t>
      </w:r>
      <w:r w:rsidR="006754C5" w:rsidRPr="00D447B0">
        <w:rPr>
          <w:bCs/>
        </w:rPr>
        <w:t>µ</w:t>
      </w:r>
      <w:r w:rsidRPr="00D447B0">
        <w:rPr>
          <w:bCs/>
        </w:rPr>
        <w:t>m brain slice</w:t>
      </w:r>
      <w:r w:rsidR="001F364E" w:rsidRPr="00D447B0">
        <w:rPr>
          <w:bCs/>
        </w:rPr>
        <w:t>.</w:t>
      </w:r>
      <w:r w:rsidR="004D58D3" w:rsidRPr="00D447B0">
        <w:rPr>
          <w:bCs/>
        </w:rPr>
        <w:t xml:space="preserve"> (</w:t>
      </w:r>
      <w:r w:rsidR="004D58D3" w:rsidRPr="00D447B0">
        <w:rPr>
          <w:b/>
        </w:rPr>
        <w:t>M</w:t>
      </w:r>
      <w:r w:rsidR="004D58D3" w:rsidRPr="00D447B0">
        <w:rPr>
          <w:bCs/>
        </w:rPr>
        <w:t xml:space="preserve">) </w:t>
      </w:r>
      <w:r w:rsidRPr="00D447B0">
        <w:rPr>
          <w:bCs/>
        </w:rPr>
        <w:t>Placement of brain slices on PTFE membrane inserts immobili</w:t>
      </w:r>
      <w:r w:rsidR="008E1026" w:rsidRPr="00D447B0">
        <w:rPr>
          <w:bCs/>
        </w:rPr>
        <w:t>z</w:t>
      </w:r>
      <w:r w:rsidRPr="00D447B0">
        <w:rPr>
          <w:bCs/>
        </w:rPr>
        <w:t>ed in a 35 mm dish using paraffin</w:t>
      </w:r>
      <w:r w:rsidR="00144872" w:rsidRPr="00D447B0">
        <w:rPr>
          <w:bCs/>
        </w:rPr>
        <w:t xml:space="preserve"> film</w:t>
      </w:r>
      <w:r w:rsidR="00C165E3" w:rsidRPr="00D447B0">
        <w:rPr>
          <w:bCs/>
        </w:rPr>
        <w:t xml:space="preserve"> (</w:t>
      </w:r>
      <w:r w:rsidR="00734478" w:rsidRPr="00D447B0">
        <w:rPr>
          <w:bCs/>
        </w:rPr>
        <w:t>blue</w:t>
      </w:r>
      <w:r w:rsidR="00C165E3" w:rsidRPr="00D447B0">
        <w:rPr>
          <w:bCs/>
        </w:rPr>
        <w:t xml:space="preserve"> arrow)</w:t>
      </w:r>
      <w:r w:rsidR="001F364E" w:rsidRPr="00D447B0">
        <w:rPr>
          <w:bCs/>
        </w:rPr>
        <w:t xml:space="preserve">. </w:t>
      </w:r>
      <w:r w:rsidR="00F476E8" w:rsidRPr="00D447B0">
        <w:rPr>
          <w:bCs/>
        </w:rPr>
        <w:t xml:space="preserve">Red </w:t>
      </w:r>
      <w:r w:rsidR="008F09DA" w:rsidRPr="00D447B0">
        <w:rPr>
          <w:bCs/>
        </w:rPr>
        <w:t>star</w:t>
      </w:r>
      <w:r w:rsidR="00F476E8" w:rsidRPr="00D447B0">
        <w:rPr>
          <w:bCs/>
        </w:rPr>
        <w:t xml:space="preserve"> marking </w:t>
      </w:r>
      <w:r w:rsidR="008F09DA" w:rsidRPr="00D447B0">
        <w:rPr>
          <w:bCs/>
        </w:rPr>
        <w:t xml:space="preserve">indicates </w:t>
      </w:r>
      <w:r w:rsidR="008E1026" w:rsidRPr="00D447B0">
        <w:rPr>
          <w:bCs/>
        </w:rPr>
        <w:t>a given brain slice collection</w:t>
      </w:r>
      <w:r w:rsidR="008F09DA" w:rsidRPr="00D447B0">
        <w:rPr>
          <w:bCs/>
        </w:rPr>
        <w:t xml:space="preserve"> from vibratome (L) and its </w:t>
      </w:r>
      <w:r w:rsidR="00F476E8" w:rsidRPr="00D447B0">
        <w:rPr>
          <w:bCs/>
        </w:rPr>
        <w:t>transfer to PTFE membrane</w:t>
      </w:r>
      <w:r w:rsidR="008F09DA" w:rsidRPr="00D447B0">
        <w:rPr>
          <w:bCs/>
        </w:rPr>
        <w:t xml:space="preserve"> (M)</w:t>
      </w:r>
      <w:r w:rsidR="001F364E" w:rsidRPr="00D447B0">
        <w:rPr>
          <w:bCs/>
        </w:rPr>
        <w:t>.</w:t>
      </w:r>
    </w:p>
    <w:p w14:paraId="76CB0EE6" w14:textId="77777777" w:rsidR="008A793F" w:rsidRPr="00D447B0" w:rsidRDefault="008A793F" w:rsidP="00EE2268"/>
    <w:p w14:paraId="670783A4" w14:textId="31201C5E" w:rsidR="008A793F" w:rsidRPr="00D447B0" w:rsidRDefault="008A793F" w:rsidP="00EE2268">
      <w:pPr>
        <w:rPr>
          <w:b/>
          <w:bCs/>
        </w:rPr>
      </w:pPr>
      <w:r w:rsidRPr="00D447B0">
        <w:rPr>
          <w:b/>
          <w:bCs/>
        </w:rPr>
        <w:t>Figure 4</w:t>
      </w:r>
      <w:r w:rsidR="00E3752C" w:rsidRPr="00D447B0">
        <w:rPr>
          <w:b/>
          <w:bCs/>
        </w:rPr>
        <w:t>:</w:t>
      </w:r>
      <w:r w:rsidR="001F364E" w:rsidRPr="00D447B0">
        <w:rPr>
          <w:b/>
          <w:bCs/>
        </w:rPr>
        <w:t xml:space="preserve"> </w:t>
      </w:r>
      <w:r w:rsidRPr="00D447B0">
        <w:rPr>
          <w:b/>
          <w:bCs/>
        </w:rPr>
        <w:t>Conserved radial glial cell structure in healthy organotypic slices</w:t>
      </w:r>
      <w:r w:rsidR="001F364E" w:rsidRPr="00D447B0">
        <w:rPr>
          <w:b/>
          <w:bCs/>
        </w:rPr>
        <w:t xml:space="preserve">. </w:t>
      </w:r>
      <w:r w:rsidR="006B7F72" w:rsidRPr="00D447B0">
        <w:t>Confocal images</w:t>
      </w:r>
      <w:r w:rsidR="00884C47" w:rsidRPr="00D447B0">
        <w:t xml:space="preserve"> of E17.5 brain slices revealing RG array (vimentin; green)</w:t>
      </w:r>
      <w:r w:rsidR="006B7F72" w:rsidRPr="00D447B0">
        <w:t xml:space="preserve"> </w:t>
      </w:r>
      <w:r w:rsidRPr="00D447B0">
        <w:t xml:space="preserve">and </w:t>
      </w:r>
      <w:r w:rsidR="00884C47" w:rsidRPr="00D447B0">
        <w:t>overall cell organi</w:t>
      </w:r>
      <w:r w:rsidR="00E3752C" w:rsidRPr="00D447B0">
        <w:t>z</w:t>
      </w:r>
      <w:r w:rsidR="00884C47" w:rsidRPr="00D447B0">
        <w:t>ation (</w:t>
      </w:r>
      <w:r w:rsidR="00FB1B37" w:rsidRPr="00D447B0">
        <w:t>DA</w:t>
      </w:r>
      <w:r w:rsidRPr="00D447B0">
        <w:t>PI</w:t>
      </w:r>
      <w:r w:rsidR="00FB1B37" w:rsidRPr="00D447B0">
        <w:t>;</w:t>
      </w:r>
      <w:r w:rsidRPr="00D447B0">
        <w:t xml:space="preserve"> magenta) </w:t>
      </w:r>
      <w:r w:rsidR="00FB1B37" w:rsidRPr="00D447B0">
        <w:t>following</w:t>
      </w:r>
      <w:r w:rsidRPr="00D447B0">
        <w:t xml:space="preserve"> </w:t>
      </w:r>
      <w:r w:rsidR="00311B94" w:rsidRPr="00D447B0">
        <w:rPr>
          <w:iCs/>
        </w:rPr>
        <w:t>IUE</w:t>
      </w:r>
      <w:r w:rsidRPr="00D447B0">
        <w:t xml:space="preserve"> (</w:t>
      </w:r>
      <w:r w:rsidRPr="00D447B0">
        <w:rPr>
          <w:b/>
          <w:bCs/>
        </w:rPr>
        <w:t>A</w:t>
      </w:r>
      <w:r w:rsidRPr="00D447B0">
        <w:t xml:space="preserve">) and </w:t>
      </w:r>
      <w:r w:rsidR="00311B94" w:rsidRPr="00D447B0">
        <w:rPr>
          <w:iCs/>
        </w:rPr>
        <w:t>EUE</w:t>
      </w:r>
      <w:r w:rsidRPr="00D447B0">
        <w:t xml:space="preserve"> (</w:t>
      </w:r>
      <w:proofErr w:type="gramStart"/>
      <w:r w:rsidRPr="00D447B0">
        <w:rPr>
          <w:b/>
          <w:bCs/>
        </w:rPr>
        <w:t>B</w:t>
      </w:r>
      <w:r w:rsidR="00E3752C" w:rsidRPr="00D447B0">
        <w:rPr>
          <w:b/>
          <w:bCs/>
        </w:rPr>
        <w:t>,</w:t>
      </w:r>
      <w:r w:rsidRPr="00D447B0">
        <w:rPr>
          <w:b/>
          <w:bCs/>
        </w:rPr>
        <w:t>C</w:t>
      </w:r>
      <w:proofErr w:type="gramEnd"/>
      <w:r w:rsidRPr="00D447B0">
        <w:t>)</w:t>
      </w:r>
      <w:r w:rsidR="001F364E" w:rsidRPr="00D447B0">
        <w:t xml:space="preserve">. </w:t>
      </w:r>
      <w:r w:rsidR="00FB1B37" w:rsidRPr="00D447B0">
        <w:t>Note the strong disturbances in the RG array that may occasionally result from EUE (</w:t>
      </w:r>
      <w:r w:rsidR="00FB1B37" w:rsidRPr="00D447B0">
        <w:rPr>
          <w:b/>
        </w:rPr>
        <w:t>C</w:t>
      </w:r>
      <w:r w:rsidR="00FB1B37" w:rsidRPr="00D447B0">
        <w:t>)</w:t>
      </w:r>
      <w:r w:rsidR="001F364E" w:rsidRPr="00D447B0">
        <w:t xml:space="preserve">. </w:t>
      </w:r>
      <w:r w:rsidRPr="00D447B0">
        <w:t>Magnifications correspond to the red dotted frames in the main figure</w:t>
      </w:r>
      <w:r w:rsidR="007957D9" w:rsidRPr="00D447B0">
        <w:t>: s</w:t>
      </w:r>
      <w:r w:rsidRPr="00D447B0">
        <w:t>cale bars</w:t>
      </w:r>
      <w:r w:rsidR="00AD3A39" w:rsidRPr="00D447B0">
        <w:t>,</w:t>
      </w:r>
      <w:r w:rsidRPr="00D447B0">
        <w:t xml:space="preserve"> </w:t>
      </w:r>
      <w:r w:rsidR="0073781A" w:rsidRPr="00D447B0">
        <w:t>10</w:t>
      </w:r>
      <w:r w:rsidR="00546A14" w:rsidRPr="00D447B0">
        <w:rPr>
          <w:bCs/>
        </w:rPr>
        <w:t xml:space="preserve"> </w:t>
      </w:r>
      <w:r w:rsidR="00C64D84" w:rsidRPr="00D447B0">
        <w:rPr>
          <w:bCs/>
        </w:rPr>
        <w:t>µm</w:t>
      </w:r>
      <w:r w:rsidR="001F364E" w:rsidRPr="00D447B0">
        <w:t>.</w:t>
      </w:r>
    </w:p>
    <w:p w14:paraId="26520E9C" w14:textId="77777777" w:rsidR="008A793F" w:rsidRPr="00D447B0" w:rsidRDefault="008A793F" w:rsidP="00EE2268">
      <w:pPr>
        <w:rPr>
          <w:b/>
          <w:bCs/>
        </w:rPr>
      </w:pPr>
    </w:p>
    <w:p w14:paraId="35073CF5" w14:textId="1CD63113" w:rsidR="008A793F" w:rsidRPr="00D447B0" w:rsidRDefault="008A793F" w:rsidP="00EE2268">
      <w:pPr>
        <w:rPr>
          <w:b/>
          <w:bCs/>
        </w:rPr>
      </w:pPr>
      <w:r w:rsidRPr="00D447B0">
        <w:rPr>
          <w:b/>
          <w:bCs/>
        </w:rPr>
        <w:t>Figure 5</w:t>
      </w:r>
      <w:r w:rsidR="00417719" w:rsidRPr="00D447B0">
        <w:rPr>
          <w:b/>
          <w:bCs/>
        </w:rPr>
        <w:t>:</w:t>
      </w:r>
      <w:r w:rsidR="001F364E" w:rsidRPr="00D447B0">
        <w:rPr>
          <w:b/>
          <w:bCs/>
        </w:rPr>
        <w:t xml:space="preserve"> </w:t>
      </w:r>
      <w:r w:rsidR="002315B0" w:rsidRPr="00D447B0">
        <w:rPr>
          <w:b/>
          <w:bCs/>
          <w:i/>
        </w:rPr>
        <w:t>In</w:t>
      </w:r>
      <w:r w:rsidR="00417719" w:rsidRPr="00D447B0">
        <w:rPr>
          <w:b/>
          <w:bCs/>
          <w:i/>
        </w:rPr>
        <w:t xml:space="preserve"> </w:t>
      </w:r>
      <w:r w:rsidR="00254CAB" w:rsidRPr="00D447B0">
        <w:rPr>
          <w:b/>
          <w:bCs/>
          <w:i/>
        </w:rPr>
        <w:t>situ</w:t>
      </w:r>
      <w:r w:rsidR="002315B0" w:rsidRPr="00D447B0">
        <w:rPr>
          <w:b/>
          <w:bCs/>
          <w:i/>
        </w:rPr>
        <w:t xml:space="preserve"> </w:t>
      </w:r>
      <w:r w:rsidR="002315B0" w:rsidRPr="00D447B0">
        <w:rPr>
          <w:b/>
          <w:bCs/>
        </w:rPr>
        <w:t>visuali</w:t>
      </w:r>
      <w:r w:rsidR="00417719" w:rsidRPr="00D447B0">
        <w:rPr>
          <w:b/>
          <w:bCs/>
        </w:rPr>
        <w:t>z</w:t>
      </w:r>
      <w:r w:rsidR="002315B0" w:rsidRPr="00D447B0">
        <w:rPr>
          <w:b/>
          <w:bCs/>
        </w:rPr>
        <w:t xml:space="preserve">ation of </w:t>
      </w:r>
      <w:r w:rsidR="00417719" w:rsidRPr="00D447B0">
        <w:rPr>
          <w:b/>
          <w:bCs/>
        </w:rPr>
        <w:t xml:space="preserve">the </w:t>
      </w:r>
      <w:r w:rsidR="002315B0" w:rsidRPr="00D447B0">
        <w:rPr>
          <w:b/>
          <w:bCs/>
        </w:rPr>
        <w:t>growth cone dynamics in</w:t>
      </w:r>
      <w:r w:rsidR="00B756FA" w:rsidRPr="00D447B0">
        <w:rPr>
          <w:b/>
          <w:bCs/>
        </w:rPr>
        <w:t xml:space="preserve"> acute</w:t>
      </w:r>
      <w:r w:rsidR="002315B0" w:rsidRPr="00D447B0">
        <w:rPr>
          <w:b/>
          <w:bCs/>
        </w:rPr>
        <w:t xml:space="preserve"> organotypic slices</w:t>
      </w:r>
      <w:r w:rsidR="00417719" w:rsidRPr="00D447B0">
        <w:rPr>
          <w:b/>
          <w:bCs/>
        </w:rPr>
        <w:t xml:space="preserve">. </w:t>
      </w:r>
      <w:r w:rsidR="00417719" w:rsidRPr="00D447B0">
        <w:t>(</w:t>
      </w:r>
      <w:proofErr w:type="gramStart"/>
      <w:r w:rsidRPr="00D447B0">
        <w:rPr>
          <w:b/>
          <w:bCs/>
        </w:rPr>
        <w:t>A</w:t>
      </w:r>
      <w:r w:rsidR="00417719" w:rsidRPr="00D447B0">
        <w:rPr>
          <w:b/>
          <w:bCs/>
        </w:rPr>
        <w:t>,B</w:t>
      </w:r>
      <w:proofErr w:type="gramEnd"/>
      <w:r w:rsidR="00417719" w:rsidRPr="00D447B0">
        <w:t xml:space="preserve">) </w:t>
      </w:r>
      <w:r w:rsidRPr="00D447B0">
        <w:t>Neurons and their corresponding growth cones labeled with Lyn-</w:t>
      </w:r>
      <w:proofErr w:type="spellStart"/>
      <w:r w:rsidRPr="00D447B0">
        <w:t>mNeonGreen</w:t>
      </w:r>
      <w:proofErr w:type="spellEnd"/>
      <w:r w:rsidRPr="00D447B0">
        <w:t xml:space="preserve"> and </w:t>
      </w:r>
      <w:proofErr w:type="spellStart"/>
      <w:r w:rsidR="00A84FE9" w:rsidRPr="00D447B0">
        <w:t>LifeAct</w:t>
      </w:r>
      <w:proofErr w:type="spellEnd"/>
      <w:r w:rsidRPr="00D447B0">
        <w:t>-GFP, respectively</w:t>
      </w:r>
      <w:r w:rsidR="001F364E" w:rsidRPr="00D447B0">
        <w:t>.</w:t>
      </w:r>
      <w:r w:rsidR="002F3833" w:rsidRPr="00D447B0">
        <w:t xml:space="preserve"> </w:t>
      </w:r>
      <w:r w:rsidR="00876C0F" w:rsidRPr="00D447B0">
        <w:t xml:space="preserve">Red </w:t>
      </w:r>
      <w:r w:rsidR="003307C4" w:rsidRPr="00D447B0">
        <w:t>star</w:t>
      </w:r>
      <w:r w:rsidR="00876C0F" w:rsidRPr="00D447B0">
        <w:t xml:space="preserve"> marking growth cone of Lyn-</w:t>
      </w:r>
      <w:proofErr w:type="spellStart"/>
      <w:r w:rsidR="00876C0F" w:rsidRPr="00D447B0">
        <w:t>mNeonGreen</w:t>
      </w:r>
      <w:proofErr w:type="spellEnd"/>
      <w:r w:rsidR="00876C0F" w:rsidRPr="00D447B0">
        <w:t xml:space="preserve"> expressing neuron</w:t>
      </w:r>
      <w:r w:rsidR="001F364E" w:rsidRPr="00D447B0">
        <w:t xml:space="preserve">. </w:t>
      </w:r>
      <w:r w:rsidR="00876C0F" w:rsidRPr="00D447B0">
        <w:t xml:space="preserve">Blue asterisk marking growth cone of </w:t>
      </w:r>
      <w:proofErr w:type="spellStart"/>
      <w:r w:rsidR="00876C0F" w:rsidRPr="00D447B0">
        <w:t>LifeAct</w:t>
      </w:r>
      <w:proofErr w:type="spellEnd"/>
      <w:r w:rsidR="00876C0F" w:rsidRPr="00D447B0">
        <w:t>-GFP expressing neuron</w:t>
      </w:r>
      <w:r w:rsidR="001F364E" w:rsidRPr="00D447B0">
        <w:t>.</w:t>
      </w:r>
      <w:r w:rsidR="002F3833" w:rsidRPr="00D447B0">
        <w:t xml:space="preserve"> (</w:t>
      </w:r>
      <w:r w:rsidR="002F3833" w:rsidRPr="00D447B0">
        <w:rPr>
          <w:b/>
          <w:bCs/>
        </w:rPr>
        <w:t>C</w:t>
      </w:r>
      <w:r w:rsidR="002F3833" w:rsidRPr="00D447B0">
        <w:t xml:space="preserve">) </w:t>
      </w:r>
      <w:r w:rsidR="00161A2A" w:rsidRPr="00D447B0">
        <w:t>Neighboring neurons</w:t>
      </w:r>
      <w:r w:rsidRPr="00D447B0">
        <w:t xml:space="preserve"> labeled with</w:t>
      </w:r>
      <w:r w:rsidR="007D2F1E" w:rsidRPr="00D447B0">
        <w:t xml:space="preserve"> the</w:t>
      </w:r>
      <w:r w:rsidRPr="00D447B0">
        <w:t xml:space="preserve"> dual plasmid system containing </w:t>
      </w:r>
      <w:proofErr w:type="spellStart"/>
      <w:r w:rsidRPr="00D447B0">
        <w:t>tRFP</w:t>
      </w:r>
      <w:proofErr w:type="spellEnd"/>
      <w:r w:rsidRPr="00D447B0">
        <w:t xml:space="preserve"> (magenta) and </w:t>
      </w:r>
      <w:proofErr w:type="spellStart"/>
      <w:r w:rsidRPr="00D447B0">
        <w:t>ZsGreen</w:t>
      </w:r>
      <w:proofErr w:type="spellEnd"/>
      <w:r w:rsidRPr="00D447B0">
        <w:t xml:space="preserve"> (green) and their corresponding growth cones</w:t>
      </w:r>
      <w:r w:rsidR="001F364E" w:rsidRPr="00D447B0">
        <w:t xml:space="preserve">. </w:t>
      </w:r>
      <w:r w:rsidR="006F3357" w:rsidRPr="00D447B0">
        <w:t>Growth cones imaged</w:t>
      </w:r>
      <w:r w:rsidR="00262F3F" w:rsidRPr="00D447B0">
        <w:t xml:space="preserve"> </w:t>
      </w:r>
      <w:r w:rsidR="00AD3A39" w:rsidRPr="00D447B0">
        <w:t xml:space="preserve">(right) </w:t>
      </w:r>
      <w:r w:rsidR="006F3357" w:rsidRPr="00D447B0">
        <w:t xml:space="preserve">were outside </w:t>
      </w:r>
      <w:r w:rsidR="00AD3A39" w:rsidRPr="00D447B0">
        <w:t xml:space="preserve">the </w:t>
      </w:r>
      <w:r w:rsidR="006F3357" w:rsidRPr="00D447B0">
        <w:t>captured frame (left)</w:t>
      </w:r>
      <w:r w:rsidR="002F3833" w:rsidRPr="00D447B0">
        <w:t>,</w:t>
      </w:r>
      <w:r w:rsidR="00C16A2C" w:rsidRPr="00D447B0">
        <w:t xml:space="preserve"> obtained shortly after </w:t>
      </w:r>
      <w:r w:rsidR="00CD09AB" w:rsidRPr="00D447B0">
        <w:t xml:space="preserve">acquiring </w:t>
      </w:r>
      <w:r w:rsidR="00AD3A39" w:rsidRPr="00D447B0">
        <w:t xml:space="preserve">the growth cone </w:t>
      </w:r>
      <w:r w:rsidR="00CD09AB" w:rsidRPr="00D447B0">
        <w:t>time-lapse</w:t>
      </w:r>
      <w:r w:rsidR="002F3833" w:rsidRPr="00D447B0">
        <w:t>; s</w:t>
      </w:r>
      <w:r w:rsidRPr="00D447B0">
        <w:t>cale bars</w:t>
      </w:r>
      <w:r w:rsidR="00AD3A39" w:rsidRPr="00D447B0">
        <w:t>,</w:t>
      </w:r>
      <w:r w:rsidRPr="00D447B0">
        <w:t xml:space="preserve"> 5 µm</w:t>
      </w:r>
      <w:r w:rsidR="00396903" w:rsidRPr="00D447B0">
        <w:t>.</w:t>
      </w:r>
    </w:p>
    <w:p w14:paraId="71BA4503" w14:textId="77777777" w:rsidR="008A793F" w:rsidRPr="00D447B0" w:rsidRDefault="008A793F" w:rsidP="00EE2268">
      <w:pPr>
        <w:rPr>
          <w:b/>
          <w:bCs/>
        </w:rPr>
      </w:pPr>
    </w:p>
    <w:p w14:paraId="11F68545" w14:textId="4D114211" w:rsidR="008A793F" w:rsidRPr="00D447B0" w:rsidRDefault="008A793F" w:rsidP="00EE2268">
      <w:r w:rsidRPr="00D447B0">
        <w:rPr>
          <w:b/>
          <w:bCs/>
        </w:rPr>
        <w:t>Figure 6</w:t>
      </w:r>
      <w:r w:rsidR="00825FAF" w:rsidRPr="00D447B0">
        <w:rPr>
          <w:b/>
          <w:bCs/>
        </w:rPr>
        <w:t>:</w:t>
      </w:r>
      <w:r w:rsidR="001F364E" w:rsidRPr="00D447B0">
        <w:rPr>
          <w:b/>
          <w:bCs/>
        </w:rPr>
        <w:t xml:space="preserve"> </w:t>
      </w:r>
      <w:r w:rsidRPr="00D447B0">
        <w:rPr>
          <w:b/>
          <w:bCs/>
        </w:rPr>
        <w:t xml:space="preserve">Analysis of axon </w:t>
      </w:r>
      <w:r w:rsidR="002472D9" w:rsidRPr="00D447B0">
        <w:rPr>
          <w:b/>
          <w:bCs/>
        </w:rPr>
        <w:t>growth</w:t>
      </w:r>
      <w:r w:rsidR="00E46C37" w:rsidRPr="00D447B0">
        <w:rPr>
          <w:b/>
          <w:bCs/>
        </w:rPr>
        <w:t xml:space="preserve"> speed</w:t>
      </w:r>
      <w:r w:rsidRPr="00D447B0">
        <w:rPr>
          <w:b/>
          <w:bCs/>
        </w:rPr>
        <w:t xml:space="preserve"> and growth cone volume</w:t>
      </w:r>
      <w:r w:rsidR="001F364E" w:rsidRPr="00D447B0">
        <w:rPr>
          <w:b/>
          <w:bCs/>
        </w:rPr>
        <w:t>.</w:t>
      </w:r>
      <w:r w:rsidR="0053522C" w:rsidRPr="00D447B0">
        <w:rPr>
          <w:b/>
          <w:bCs/>
        </w:rPr>
        <w:t xml:space="preserve"> </w:t>
      </w:r>
      <w:r w:rsidR="0053522C" w:rsidRPr="00D447B0">
        <w:t>(</w:t>
      </w:r>
      <w:r w:rsidR="0053522C" w:rsidRPr="00D447B0">
        <w:rPr>
          <w:b/>
          <w:bCs/>
        </w:rPr>
        <w:t>A</w:t>
      </w:r>
      <w:r w:rsidR="0053522C" w:rsidRPr="00D447B0">
        <w:t xml:space="preserve">) </w:t>
      </w:r>
      <w:r w:rsidR="00A4388F" w:rsidRPr="00D447B0">
        <w:t>Axon tracing on a neuron expressing</w:t>
      </w:r>
      <w:r w:rsidRPr="00D447B0">
        <w:t xml:space="preserve"> Lyn-</w:t>
      </w:r>
      <w:proofErr w:type="spellStart"/>
      <w:r w:rsidRPr="00D447B0">
        <w:t>mNeonGreen</w:t>
      </w:r>
      <w:proofErr w:type="spellEnd"/>
      <w:r w:rsidR="00A4388F" w:rsidRPr="00D447B0">
        <w:t xml:space="preserve"> </w:t>
      </w:r>
      <w:r w:rsidRPr="00D447B0">
        <w:t>(top) and its corresponding kymograph (below) generated using ImageJ</w:t>
      </w:r>
      <w:r w:rsidR="001F364E" w:rsidRPr="00D447B0">
        <w:t>.</w:t>
      </w:r>
      <w:r w:rsidR="0053522C" w:rsidRPr="00D447B0">
        <w:t xml:space="preserve"> (</w:t>
      </w:r>
      <w:r w:rsidR="0053522C" w:rsidRPr="00D447B0">
        <w:rPr>
          <w:b/>
          <w:bCs/>
        </w:rPr>
        <w:t>B</w:t>
      </w:r>
      <w:r w:rsidR="0053522C" w:rsidRPr="00D447B0">
        <w:t xml:space="preserve">) </w:t>
      </w:r>
      <w:r w:rsidR="0008542F" w:rsidRPr="00D447B0">
        <w:t xml:space="preserve">Reconstruction of z-stack video of growth cone using </w:t>
      </w:r>
      <w:r w:rsidR="00B72037" w:rsidRPr="00D447B0">
        <w:t xml:space="preserve">the image analysis </w:t>
      </w:r>
      <w:r w:rsidR="0008542F" w:rsidRPr="00D447B0">
        <w:t>software</w:t>
      </w:r>
      <w:r w:rsidR="00615193" w:rsidRPr="00D447B0">
        <w:t xml:space="preserve"> (top) and the same growth cone highlighted using </w:t>
      </w:r>
      <w:r w:rsidR="008557D0" w:rsidRPr="00D447B0">
        <w:t xml:space="preserve">the </w:t>
      </w:r>
      <w:r w:rsidR="00615193" w:rsidRPr="00D447B0">
        <w:t>surfaces measurement tool (below).</w:t>
      </w:r>
      <w:r w:rsidR="00B72037" w:rsidRPr="00D447B0">
        <w:t xml:space="preserve"> (</w:t>
      </w:r>
      <w:r w:rsidR="00B72037" w:rsidRPr="00D447B0">
        <w:rPr>
          <w:b/>
          <w:bCs/>
        </w:rPr>
        <w:t>C</w:t>
      </w:r>
      <w:r w:rsidR="00B72037" w:rsidRPr="00D447B0">
        <w:t xml:space="preserve">) </w:t>
      </w:r>
      <w:r w:rsidR="00615193" w:rsidRPr="00D447B0">
        <w:t>Graphs</w:t>
      </w:r>
      <w:r w:rsidR="006E5A4E" w:rsidRPr="00D447B0">
        <w:t xml:space="preserve"> showing changes </w:t>
      </w:r>
      <w:r w:rsidR="00EA2115" w:rsidRPr="00D447B0">
        <w:t xml:space="preserve">in </w:t>
      </w:r>
      <w:r w:rsidR="002472D9" w:rsidRPr="00D447B0">
        <w:t>growth</w:t>
      </w:r>
      <w:r w:rsidR="00DC751A" w:rsidRPr="00D447B0">
        <w:t xml:space="preserve"> speed</w:t>
      </w:r>
      <w:r w:rsidR="0006091D" w:rsidRPr="00D447B0">
        <w:t xml:space="preserve"> over time</w:t>
      </w:r>
      <w:r w:rsidR="006E5A4E" w:rsidRPr="00D447B0">
        <w:t xml:space="preserve"> </w:t>
      </w:r>
      <w:r w:rsidR="0006091D" w:rsidRPr="00D447B0">
        <w:t>for</w:t>
      </w:r>
      <w:r w:rsidR="00EA2115" w:rsidRPr="00D447B0">
        <w:t xml:space="preserve"> </w:t>
      </w:r>
      <w:r w:rsidR="00615193" w:rsidRPr="00D447B0">
        <w:t>several axons</w:t>
      </w:r>
      <w:r w:rsidR="001F364E" w:rsidRPr="00D447B0">
        <w:t>.</w:t>
      </w:r>
      <w:r w:rsidR="00B72037" w:rsidRPr="00D447B0">
        <w:t xml:space="preserve"> (</w:t>
      </w:r>
      <w:r w:rsidR="00B72037" w:rsidRPr="00D447B0">
        <w:rPr>
          <w:b/>
          <w:bCs/>
        </w:rPr>
        <w:t>D</w:t>
      </w:r>
      <w:r w:rsidR="00B72037" w:rsidRPr="00D447B0">
        <w:t>) The a</w:t>
      </w:r>
      <w:r w:rsidR="00615193" w:rsidRPr="00D447B0">
        <w:t xml:space="preserve">verage </w:t>
      </w:r>
      <w:r w:rsidR="002472D9" w:rsidRPr="00D447B0">
        <w:t>growth</w:t>
      </w:r>
      <w:r w:rsidR="00396903" w:rsidRPr="00D447B0">
        <w:t xml:space="preserve"> </w:t>
      </w:r>
      <w:r w:rsidR="00615193" w:rsidRPr="00D447B0">
        <w:t xml:space="preserve">speed of axons </w:t>
      </w:r>
      <w:r w:rsidR="00B72037" w:rsidRPr="00D447B0">
        <w:t xml:space="preserve">is </w:t>
      </w:r>
      <w:r w:rsidR="00615193" w:rsidRPr="00D447B0">
        <w:t>quantified in (</w:t>
      </w:r>
      <w:r w:rsidR="00615193" w:rsidRPr="00D447B0">
        <w:rPr>
          <w:b/>
        </w:rPr>
        <w:t>C</w:t>
      </w:r>
      <w:r w:rsidR="00615193" w:rsidRPr="00D447B0">
        <w:t>)</w:t>
      </w:r>
      <w:r w:rsidR="001F364E" w:rsidRPr="00D447B0">
        <w:t>.</w:t>
      </w:r>
      <w:r w:rsidR="00B72037" w:rsidRPr="00D447B0">
        <w:t xml:space="preserve"> (</w:t>
      </w:r>
      <w:r w:rsidR="00B72037" w:rsidRPr="00D447B0">
        <w:rPr>
          <w:b/>
          <w:bCs/>
        </w:rPr>
        <w:t>E</w:t>
      </w:r>
      <w:r w:rsidR="00B72037" w:rsidRPr="00D447B0">
        <w:t xml:space="preserve">) </w:t>
      </w:r>
      <w:r w:rsidR="0063194C" w:rsidRPr="00D447B0">
        <w:t>G</w:t>
      </w:r>
      <w:r w:rsidRPr="00D447B0">
        <w:t>raph showing the change</w:t>
      </w:r>
      <w:r w:rsidR="0063194C" w:rsidRPr="00D447B0">
        <w:t>s</w:t>
      </w:r>
      <w:r w:rsidRPr="00D447B0">
        <w:t xml:space="preserve"> in</w:t>
      </w:r>
      <w:r w:rsidR="0063194C" w:rsidRPr="00D447B0">
        <w:t xml:space="preserve"> </w:t>
      </w:r>
      <w:r w:rsidR="00B72037" w:rsidRPr="00D447B0">
        <w:t xml:space="preserve">the </w:t>
      </w:r>
      <w:r w:rsidR="0063194C" w:rsidRPr="00D447B0">
        <w:t>growth cone</w:t>
      </w:r>
      <w:r w:rsidRPr="00D447B0">
        <w:t xml:space="preserve"> volume over time</w:t>
      </w:r>
      <w:r w:rsidR="001F364E" w:rsidRPr="00D447B0">
        <w:t>.</w:t>
      </w:r>
      <w:r w:rsidR="00B72037" w:rsidRPr="00D447B0">
        <w:t xml:space="preserve"> (</w:t>
      </w:r>
      <w:r w:rsidR="00B72037" w:rsidRPr="00D447B0">
        <w:rPr>
          <w:b/>
          <w:bCs/>
        </w:rPr>
        <w:t>F</w:t>
      </w:r>
      <w:r w:rsidR="00B72037" w:rsidRPr="00D447B0">
        <w:t>) The a</w:t>
      </w:r>
      <w:r w:rsidR="0063194C" w:rsidRPr="00D447B0">
        <w:t xml:space="preserve">verage volume of growth cones </w:t>
      </w:r>
      <w:r w:rsidR="00B72037" w:rsidRPr="00D447B0">
        <w:t xml:space="preserve">is </w:t>
      </w:r>
      <w:r w:rsidR="0063194C" w:rsidRPr="00D447B0">
        <w:t>quantified in (</w:t>
      </w:r>
      <w:r w:rsidR="0063194C" w:rsidRPr="00D447B0">
        <w:rPr>
          <w:b/>
          <w:bCs/>
        </w:rPr>
        <w:t>E</w:t>
      </w:r>
      <w:r w:rsidR="0063194C" w:rsidRPr="00D447B0">
        <w:t>)</w:t>
      </w:r>
      <w:r w:rsidR="00B72037" w:rsidRPr="00D447B0">
        <w:t>; s</w:t>
      </w:r>
      <w:r w:rsidRPr="00D447B0">
        <w:t>cale bar</w:t>
      </w:r>
      <w:r w:rsidR="00787DA2" w:rsidRPr="00D447B0">
        <w:t>,</w:t>
      </w:r>
      <w:r w:rsidRPr="00D447B0">
        <w:t xml:space="preserve"> </w:t>
      </w:r>
      <w:r w:rsidR="00212B41" w:rsidRPr="00D447B0">
        <w:t>5</w:t>
      </w:r>
      <w:r w:rsidRPr="00D447B0">
        <w:t xml:space="preserve"> µm.</w:t>
      </w:r>
    </w:p>
    <w:p w14:paraId="3963613D" w14:textId="77777777" w:rsidR="008A793F" w:rsidRPr="00D447B0" w:rsidRDefault="008A793F" w:rsidP="00EE2268">
      <w:pPr>
        <w:rPr>
          <w:b/>
          <w:bCs/>
        </w:rPr>
      </w:pPr>
    </w:p>
    <w:p w14:paraId="3A264928" w14:textId="4994210B" w:rsidR="00CC0731" w:rsidRPr="00D447B0" w:rsidRDefault="008A793F" w:rsidP="00EE2268">
      <w:pPr>
        <w:rPr>
          <w:bCs/>
        </w:rPr>
      </w:pPr>
      <w:r w:rsidRPr="00D447B0">
        <w:rPr>
          <w:b/>
          <w:bCs/>
        </w:rPr>
        <w:t>Figure 7</w:t>
      </w:r>
      <w:r w:rsidR="009073EA" w:rsidRPr="00D447B0">
        <w:rPr>
          <w:b/>
          <w:bCs/>
        </w:rPr>
        <w:t xml:space="preserve">: </w:t>
      </w:r>
      <w:r w:rsidR="0001176B" w:rsidRPr="00D447B0">
        <w:rPr>
          <w:b/>
          <w:bCs/>
        </w:rPr>
        <w:t>R</w:t>
      </w:r>
      <w:r w:rsidRPr="00D447B0">
        <w:rPr>
          <w:b/>
          <w:bCs/>
        </w:rPr>
        <w:t xml:space="preserve">adial migration and neuronal </w:t>
      </w:r>
      <w:r w:rsidR="00B30F76" w:rsidRPr="00D447B0">
        <w:rPr>
          <w:b/>
          <w:bCs/>
        </w:rPr>
        <w:t xml:space="preserve">polarization </w:t>
      </w:r>
      <w:r w:rsidRPr="00D447B0">
        <w:rPr>
          <w:b/>
          <w:bCs/>
        </w:rPr>
        <w:t xml:space="preserve">of </w:t>
      </w:r>
      <w:r w:rsidR="00FF4330" w:rsidRPr="00D447B0">
        <w:rPr>
          <w:b/>
          <w:bCs/>
        </w:rPr>
        <w:t xml:space="preserve">pyramidal </w:t>
      </w:r>
      <w:r w:rsidR="0001176B" w:rsidRPr="00D447B0">
        <w:rPr>
          <w:b/>
          <w:bCs/>
        </w:rPr>
        <w:t>c</w:t>
      </w:r>
      <w:r w:rsidRPr="00D447B0">
        <w:rPr>
          <w:b/>
          <w:bCs/>
        </w:rPr>
        <w:t>ortical neurons</w:t>
      </w:r>
      <w:r w:rsidR="001F364E" w:rsidRPr="00D447B0">
        <w:rPr>
          <w:b/>
          <w:bCs/>
        </w:rPr>
        <w:t xml:space="preserve">. </w:t>
      </w:r>
      <w:r w:rsidR="00111966" w:rsidRPr="00D447B0">
        <w:rPr>
          <w:bCs/>
        </w:rPr>
        <w:t>Diagram illustrating</w:t>
      </w:r>
      <w:r w:rsidR="00DD14C3" w:rsidRPr="00D447B0">
        <w:rPr>
          <w:bCs/>
        </w:rPr>
        <w:t xml:space="preserve"> developing</w:t>
      </w:r>
      <w:r w:rsidR="00111966" w:rsidRPr="00D447B0">
        <w:rPr>
          <w:bCs/>
        </w:rPr>
        <w:t xml:space="preserve"> p</w:t>
      </w:r>
      <w:r w:rsidR="00CC0731" w:rsidRPr="00D447B0">
        <w:rPr>
          <w:bCs/>
        </w:rPr>
        <w:t>yramidal cortical neurons (pink) migrat</w:t>
      </w:r>
      <w:r w:rsidR="00571943" w:rsidRPr="00D447B0">
        <w:rPr>
          <w:bCs/>
        </w:rPr>
        <w:t>ing</w:t>
      </w:r>
      <w:r w:rsidR="00CC0731" w:rsidRPr="00D447B0">
        <w:rPr>
          <w:bCs/>
        </w:rPr>
        <w:t xml:space="preserve"> radially from </w:t>
      </w:r>
      <w:r w:rsidR="00DD14C3" w:rsidRPr="00D447B0">
        <w:rPr>
          <w:bCs/>
        </w:rPr>
        <w:t xml:space="preserve">the germinal ventricular </w:t>
      </w:r>
      <w:r w:rsidR="00CC0731" w:rsidRPr="00D447B0">
        <w:rPr>
          <w:bCs/>
        </w:rPr>
        <w:t xml:space="preserve">zone (VZ) </w:t>
      </w:r>
      <w:r w:rsidR="00466B7A" w:rsidRPr="00D447B0">
        <w:rPr>
          <w:bCs/>
        </w:rPr>
        <w:t xml:space="preserve">toward </w:t>
      </w:r>
      <w:r w:rsidR="00CC0731" w:rsidRPr="00D447B0">
        <w:rPr>
          <w:bCs/>
        </w:rPr>
        <w:t>the pia surface</w:t>
      </w:r>
      <w:r w:rsidR="001F364E" w:rsidRPr="00D447B0">
        <w:rPr>
          <w:bCs/>
        </w:rPr>
        <w:t xml:space="preserve">. </w:t>
      </w:r>
      <w:r w:rsidR="0012094C" w:rsidRPr="00D447B0">
        <w:rPr>
          <w:bCs/>
        </w:rPr>
        <w:t>Guided by radial glia processes (</w:t>
      </w:r>
      <w:r w:rsidR="00466B7A" w:rsidRPr="00D447B0">
        <w:rPr>
          <w:bCs/>
        </w:rPr>
        <w:t>gray</w:t>
      </w:r>
      <w:r w:rsidR="0012094C" w:rsidRPr="00D447B0">
        <w:rPr>
          <w:bCs/>
        </w:rPr>
        <w:t xml:space="preserve">), migrating </w:t>
      </w:r>
      <w:r w:rsidR="00B30F76" w:rsidRPr="00D447B0">
        <w:rPr>
          <w:bCs/>
        </w:rPr>
        <w:t xml:space="preserve">polarized </w:t>
      </w:r>
      <w:r w:rsidR="00A70572" w:rsidRPr="00D447B0">
        <w:rPr>
          <w:bCs/>
        </w:rPr>
        <w:t xml:space="preserve">neurons </w:t>
      </w:r>
      <w:r w:rsidR="0012094C" w:rsidRPr="00D447B0">
        <w:rPr>
          <w:bCs/>
        </w:rPr>
        <w:t xml:space="preserve">establish a </w:t>
      </w:r>
      <w:r w:rsidR="00A70572" w:rsidRPr="00D447B0">
        <w:rPr>
          <w:bCs/>
        </w:rPr>
        <w:t>leading process, future dendrite, and trailing process, future axon,</w:t>
      </w:r>
      <w:r w:rsidR="00B75D05" w:rsidRPr="00D447B0">
        <w:rPr>
          <w:bCs/>
        </w:rPr>
        <w:t xml:space="preserve"> </w:t>
      </w:r>
      <w:r w:rsidR="0012094C" w:rsidRPr="00D447B0">
        <w:rPr>
          <w:bCs/>
        </w:rPr>
        <w:t xml:space="preserve">that </w:t>
      </w:r>
      <w:r w:rsidR="00B75D05" w:rsidRPr="00D447B0">
        <w:rPr>
          <w:bCs/>
        </w:rPr>
        <w:t>continue to</w:t>
      </w:r>
      <w:r w:rsidR="00CC0731" w:rsidRPr="00D447B0">
        <w:rPr>
          <w:bCs/>
        </w:rPr>
        <w:t xml:space="preserve"> extend </w:t>
      </w:r>
      <w:r w:rsidR="00466B7A" w:rsidRPr="00D447B0">
        <w:rPr>
          <w:bCs/>
        </w:rPr>
        <w:t xml:space="preserve">downward toward </w:t>
      </w:r>
      <w:r w:rsidR="00CC0731" w:rsidRPr="00D447B0">
        <w:rPr>
          <w:bCs/>
        </w:rPr>
        <w:t>the intermediate zone (IZ)</w:t>
      </w:r>
      <w:r w:rsidR="001F364E" w:rsidRPr="00D447B0">
        <w:rPr>
          <w:bCs/>
        </w:rPr>
        <w:t xml:space="preserve">. </w:t>
      </w:r>
      <w:r w:rsidR="0012094C" w:rsidRPr="00D447B0">
        <w:rPr>
          <w:bCs/>
        </w:rPr>
        <w:t>Dashed red boxes represent the cortical areas w</w:t>
      </w:r>
      <w:r w:rsidR="00156AE0" w:rsidRPr="00D447B0">
        <w:rPr>
          <w:bCs/>
        </w:rPr>
        <w:t>h</w:t>
      </w:r>
      <w:r w:rsidR="0012094C" w:rsidRPr="00D447B0">
        <w:rPr>
          <w:bCs/>
        </w:rPr>
        <w:t xml:space="preserve">ere growth cones </w:t>
      </w:r>
      <w:r w:rsidR="00156AE0" w:rsidRPr="00D447B0">
        <w:rPr>
          <w:bCs/>
        </w:rPr>
        <w:t xml:space="preserve">were </w:t>
      </w:r>
      <w:r w:rsidR="0012094C" w:rsidRPr="00D447B0">
        <w:rPr>
          <w:bCs/>
        </w:rPr>
        <w:t>imaged</w:t>
      </w:r>
      <w:r w:rsidR="009073EA" w:rsidRPr="00D447B0">
        <w:rPr>
          <w:bCs/>
        </w:rPr>
        <w:t xml:space="preserve">. </w:t>
      </w:r>
      <w:proofErr w:type="gramStart"/>
      <w:r w:rsidR="0012094C" w:rsidRPr="00D447B0">
        <w:rPr>
          <w:bCs/>
        </w:rPr>
        <w:t>Specifically</w:t>
      </w:r>
      <w:proofErr w:type="gramEnd"/>
      <w:r w:rsidR="0012094C" w:rsidRPr="00D447B0">
        <w:rPr>
          <w:bCs/>
        </w:rPr>
        <w:t xml:space="preserve"> </w:t>
      </w:r>
      <w:r w:rsidR="00CC0731" w:rsidRPr="00D447B0">
        <w:rPr>
          <w:bCs/>
        </w:rPr>
        <w:t>in the</w:t>
      </w:r>
      <w:r w:rsidR="005F6CE9" w:rsidRPr="00D447B0">
        <w:rPr>
          <w:bCs/>
        </w:rPr>
        <w:t xml:space="preserve"> IZ,</w:t>
      </w:r>
      <w:r w:rsidR="00CC0731" w:rsidRPr="00D447B0">
        <w:rPr>
          <w:bCs/>
        </w:rPr>
        <w:t xml:space="preserve"> subventricular zone (SVZ), or joining axon bundles (green)</w:t>
      </w:r>
      <w:r w:rsidR="001F364E" w:rsidRPr="00D447B0">
        <w:rPr>
          <w:bCs/>
        </w:rPr>
        <w:t xml:space="preserve">. </w:t>
      </w:r>
      <w:r w:rsidR="009073EA" w:rsidRPr="00D447B0">
        <w:rPr>
          <w:bCs/>
        </w:rPr>
        <w:t>The i</w:t>
      </w:r>
      <w:r w:rsidR="00057332" w:rsidRPr="00D447B0">
        <w:rPr>
          <w:bCs/>
        </w:rPr>
        <w:t>llustration</w:t>
      </w:r>
      <w:r w:rsidR="00787DA2" w:rsidRPr="00D447B0">
        <w:rPr>
          <w:bCs/>
        </w:rPr>
        <w:t xml:space="preserve"> was created </w:t>
      </w:r>
      <w:r w:rsidR="00E840E7" w:rsidRPr="00D447B0">
        <w:rPr>
          <w:bCs/>
        </w:rPr>
        <w:t>with</w:t>
      </w:r>
      <w:r w:rsidR="009073EA" w:rsidRPr="00D447B0">
        <w:rPr>
          <w:bCs/>
        </w:rPr>
        <w:t xml:space="preserve"> a web-based tool,</w:t>
      </w:r>
      <w:r w:rsidR="00E840E7" w:rsidRPr="00D447B0">
        <w:rPr>
          <w:bCs/>
        </w:rPr>
        <w:t xml:space="preserve"> BioRender.com.</w:t>
      </w:r>
    </w:p>
    <w:p w14:paraId="292E41C2" w14:textId="43F6865A" w:rsidR="007F2B83" w:rsidRPr="00D447B0" w:rsidRDefault="007F2B83" w:rsidP="00EE2268">
      <w:pPr>
        <w:rPr>
          <w:bCs/>
        </w:rPr>
      </w:pPr>
    </w:p>
    <w:p w14:paraId="638CF9D1" w14:textId="52C47FD5" w:rsidR="007F2B83" w:rsidRPr="00D447B0" w:rsidRDefault="007F2B83" w:rsidP="00EE2268">
      <w:pPr>
        <w:rPr>
          <w:bCs/>
        </w:rPr>
      </w:pPr>
      <w:r w:rsidRPr="00D447B0">
        <w:rPr>
          <w:b/>
        </w:rPr>
        <w:t xml:space="preserve">Table 1: </w:t>
      </w:r>
      <w:r w:rsidR="0078251B" w:rsidRPr="00D447B0">
        <w:rPr>
          <w:b/>
        </w:rPr>
        <w:t>List of plasmids used in the Protocol.</w:t>
      </w:r>
      <w:r w:rsidR="00A33E7F" w:rsidRPr="00D447B0">
        <w:rPr>
          <w:b/>
        </w:rPr>
        <w:t xml:space="preserve"> </w:t>
      </w:r>
      <w:r w:rsidR="00654441" w:rsidRPr="00D447B0">
        <w:rPr>
          <w:bCs/>
        </w:rPr>
        <w:t>Name, concentration</w:t>
      </w:r>
      <w:r w:rsidR="00C82516" w:rsidRPr="00D447B0">
        <w:rPr>
          <w:bCs/>
        </w:rPr>
        <w:t>,</w:t>
      </w:r>
      <w:r w:rsidR="00654441" w:rsidRPr="00D447B0">
        <w:rPr>
          <w:bCs/>
        </w:rPr>
        <w:t xml:space="preserve"> and intended use </w:t>
      </w:r>
      <w:r w:rsidR="006620FA" w:rsidRPr="00D447B0">
        <w:rPr>
          <w:bCs/>
        </w:rPr>
        <w:t>of</w:t>
      </w:r>
      <w:r w:rsidR="00654441" w:rsidRPr="00D447B0">
        <w:rPr>
          <w:bCs/>
        </w:rPr>
        <w:t xml:space="preserve"> each </w:t>
      </w:r>
      <w:r w:rsidR="009004EA" w:rsidRPr="00D447B0">
        <w:rPr>
          <w:bCs/>
        </w:rPr>
        <w:t xml:space="preserve">utilized </w:t>
      </w:r>
      <w:r w:rsidR="00654441" w:rsidRPr="00D447B0">
        <w:rPr>
          <w:bCs/>
        </w:rPr>
        <w:t>plasmid.</w:t>
      </w:r>
    </w:p>
    <w:p w14:paraId="46604D05" w14:textId="27FC3D9D" w:rsidR="00FA2164" w:rsidRPr="00D447B0" w:rsidRDefault="00FA2164" w:rsidP="00EE2268">
      <w:pPr>
        <w:rPr>
          <w:bCs/>
        </w:rPr>
      </w:pPr>
    </w:p>
    <w:p w14:paraId="03250C8E" w14:textId="0A12BE93" w:rsidR="00FA2164" w:rsidRPr="00D447B0" w:rsidRDefault="00FA2164" w:rsidP="00EE2268">
      <w:pPr>
        <w:rPr>
          <w:b/>
          <w:bCs/>
        </w:rPr>
      </w:pPr>
      <w:r w:rsidRPr="00D447B0">
        <w:rPr>
          <w:b/>
        </w:rPr>
        <w:t xml:space="preserve">Supplementary </w:t>
      </w:r>
      <w:r w:rsidR="00A51D4E" w:rsidRPr="00D447B0">
        <w:rPr>
          <w:b/>
        </w:rPr>
        <w:t>Video</w:t>
      </w:r>
      <w:r w:rsidRPr="00D447B0">
        <w:rPr>
          <w:b/>
        </w:rPr>
        <w:t xml:space="preserve"> 1</w:t>
      </w:r>
      <w:r w:rsidR="00782055" w:rsidRPr="00D447B0">
        <w:rPr>
          <w:b/>
        </w:rPr>
        <w:t>:</w:t>
      </w:r>
      <w:r w:rsidR="001F364E" w:rsidRPr="00D447B0">
        <w:rPr>
          <w:b/>
        </w:rPr>
        <w:t xml:space="preserve"> </w:t>
      </w:r>
      <w:r w:rsidRPr="00D447B0">
        <w:rPr>
          <w:b/>
          <w:bCs/>
          <w:i/>
        </w:rPr>
        <w:t>In</w:t>
      </w:r>
      <w:r w:rsidR="00782055" w:rsidRPr="00D447B0">
        <w:rPr>
          <w:b/>
          <w:bCs/>
          <w:i/>
        </w:rPr>
        <w:t xml:space="preserve"> </w:t>
      </w:r>
      <w:r w:rsidRPr="00D447B0">
        <w:rPr>
          <w:b/>
          <w:bCs/>
          <w:i/>
        </w:rPr>
        <w:t xml:space="preserve">situ </w:t>
      </w:r>
      <w:r w:rsidRPr="00D447B0">
        <w:rPr>
          <w:b/>
          <w:bCs/>
        </w:rPr>
        <w:t>visuali</w:t>
      </w:r>
      <w:r w:rsidR="00782055" w:rsidRPr="00D447B0">
        <w:rPr>
          <w:b/>
          <w:bCs/>
        </w:rPr>
        <w:t>z</w:t>
      </w:r>
      <w:r w:rsidRPr="00D447B0">
        <w:rPr>
          <w:b/>
          <w:bCs/>
        </w:rPr>
        <w:t xml:space="preserve">ation of </w:t>
      </w:r>
      <w:r w:rsidR="00782055" w:rsidRPr="00D447B0">
        <w:rPr>
          <w:b/>
          <w:bCs/>
        </w:rPr>
        <w:t xml:space="preserve">the </w:t>
      </w:r>
      <w:r w:rsidRPr="00D447B0">
        <w:rPr>
          <w:b/>
          <w:bCs/>
        </w:rPr>
        <w:t>growth cone dynamics in acute organotypic slices</w:t>
      </w:r>
      <w:r w:rsidR="00782055" w:rsidRPr="00D447B0">
        <w:rPr>
          <w:b/>
          <w:bCs/>
        </w:rPr>
        <w:t>.</w:t>
      </w:r>
      <w:r w:rsidR="001F364E" w:rsidRPr="00D447B0">
        <w:rPr>
          <w:b/>
          <w:bCs/>
        </w:rPr>
        <w:t xml:space="preserve"> </w:t>
      </w:r>
      <w:r w:rsidRPr="00D447B0">
        <w:t>Dynamics of growth cones labeled with Lyn-</w:t>
      </w:r>
      <w:proofErr w:type="spellStart"/>
      <w:r w:rsidRPr="00D447B0">
        <w:t>mNeonGreen</w:t>
      </w:r>
      <w:proofErr w:type="spellEnd"/>
      <w:r w:rsidRPr="00D447B0">
        <w:t xml:space="preserve"> </w:t>
      </w:r>
      <w:r w:rsidR="00782055" w:rsidRPr="00D447B0">
        <w:t xml:space="preserve">(top left) </w:t>
      </w:r>
      <w:r w:rsidRPr="00D447B0">
        <w:t xml:space="preserve">and </w:t>
      </w:r>
      <w:proofErr w:type="spellStart"/>
      <w:r w:rsidRPr="00D447B0">
        <w:t>LifeAct</w:t>
      </w:r>
      <w:proofErr w:type="spellEnd"/>
      <w:r w:rsidRPr="00D447B0">
        <w:t>-GFP</w:t>
      </w:r>
      <w:r w:rsidR="00782055" w:rsidRPr="00D447B0">
        <w:t xml:space="preserve"> (bottom left)</w:t>
      </w:r>
      <w:r w:rsidR="001F364E" w:rsidRPr="00D447B0">
        <w:t xml:space="preserve">. </w:t>
      </w:r>
      <w:r w:rsidR="00156AE0" w:rsidRPr="00D447B0">
        <w:t>Neighboring</w:t>
      </w:r>
      <w:r w:rsidRPr="00D447B0">
        <w:t xml:space="preserve"> growth cones </w:t>
      </w:r>
      <w:r w:rsidR="00782055" w:rsidRPr="00D447B0">
        <w:t xml:space="preserve">are </w:t>
      </w:r>
      <w:r w:rsidR="00A1740A" w:rsidRPr="00D447B0">
        <w:t>differentially</w:t>
      </w:r>
      <w:r w:rsidRPr="00D447B0">
        <w:t xml:space="preserve"> labeled with the dual plasmid system containing </w:t>
      </w:r>
      <w:proofErr w:type="spellStart"/>
      <w:r w:rsidRPr="00D447B0">
        <w:t>tRFP</w:t>
      </w:r>
      <w:proofErr w:type="spellEnd"/>
      <w:r w:rsidRPr="00D447B0">
        <w:t xml:space="preserve"> (magenta</w:t>
      </w:r>
      <w:r w:rsidR="008F3F86" w:rsidRPr="00D447B0">
        <w:t>; top right</w:t>
      </w:r>
      <w:r w:rsidRPr="00D447B0">
        <w:t xml:space="preserve">) and </w:t>
      </w:r>
      <w:proofErr w:type="spellStart"/>
      <w:r w:rsidRPr="00D447B0">
        <w:t>ZsGreen</w:t>
      </w:r>
      <w:proofErr w:type="spellEnd"/>
      <w:r w:rsidRPr="00D447B0">
        <w:t xml:space="preserve"> (green</w:t>
      </w:r>
      <w:r w:rsidR="008F3F86" w:rsidRPr="00D447B0">
        <w:t>; bottom right</w:t>
      </w:r>
      <w:r w:rsidRPr="00D447B0">
        <w:t>)</w:t>
      </w:r>
      <w:r w:rsidR="001F364E" w:rsidRPr="00D447B0">
        <w:t xml:space="preserve">. </w:t>
      </w:r>
      <w:r w:rsidR="00CD3355" w:rsidRPr="00D447B0">
        <w:t xml:space="preserve">Imaging interval, 2.5 s. </w:t>
      </w:r>
      <w:r w:rsidRPr="00D447B0">
        <w:t>Scale bars</w:t>
      </w:r>
      <w:r w:rsidR="00CA630B" w:rsidRPr="00D447B0">
        <w:t>,</w:t>
      </w:r>
      <w:r w:rsidRPr="00D447B0">
        <w:t xml:space="preserve"> 5 µm.</w:t>
      </w:r>
    </w:p>
    <w:p w14:paraId="32EAFD7D" w14:textId="77777777" w:rsidR="006E4797" w:rsidRPr="00D447B0" w:rsidRDefault="006E4797" w:rsidP="00EE2268">
      <w:pPr>
        <w:rPr>
          <w:color w:val="808080"/>
        </w:rPr>
      </w:pPr>
    </w:p>
    <w:p w14:paraId="7C0B6465" w14:textId="320779E3" w:rsidR="006E4797" w:rsidRPr="00D447B0" w:rsidRDefault="00551D82" w:rsidP="00EE2268">
      <w:pPr>
        <w:rPr>
          <w:b/>
        </w:rPr>
      </w:pPr>
      <w:r w:rsidRPr="00D447B0">
        <w:rPr>
          <w:b/>
        </w:rPr>
        <w:t>DISCUSSION:</w:t>
      </w:r>
    </w:p>
    <w:p w14:paraId="1C62C1E1" w14:textId="56C214F9" w:rsidR="007E228A" w:rsidRPr="00D447B0" w:rsidRDefault="000174CC" w:rsidP="007E228A">
      <w:r w:rsidRPr="00D447B0">
        <w:t xml:space="preserve">How </w:t>
      </w:r>
      <w:r w:rsidR="006636FC" w:rsidRPr="00D447B0">
        <w:t xml:space="preserve">the </w:t>
      </w:r>
      <w:r w:rsidRPr="00D447B0">
        <w:t>growth cones sense and react to their surrounding environment to coordinate simultaneous axon extension and guidance is still a matter of debate</w:t>
      </w:r>
      <w:r w:rsidRPr="00D447B0">
        <w:fldChar w:fldCharType="begin">
          <w:fldData xml:space="preserve">PEVuZE5vdGU+PENpdGU+PEF1dGhvcj5EZW50PC9BdXRob3I+PFllYXI+MjAxMTwvWWVhcj48UmVj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</w:fldData>
        </w:fldChar>
      </w:r>
      <w:r w:rsidR="00CE0AE7" w:rsidRPr="00D447B0">
        <w:instrText xml:space="preserve"> ADDIN EN.CITE </w:instrText>
      </w:r>
      <w:r w:rsidR="00CE0AE7" w:rsidRPr="00D447B0">
        <w:fldChar w:fldCharType="begin">
          <w:fldData xml:space="preserve">PEVuZE5vdGU+PENpdGU+PEF1dGhvcj5EZW50PC9BdXRob3I+PFllYXI+MjAxMTwvWWVhcj48UmVj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</w:fldData>
        </w:fldChar>
      </w:r>
      <w:r w:rsidR="00CE0AE7" w:rsidRPr="00D447B0">
        <w:instrText xml:space="preserve"> ADDIN EN.CITE.DATA </w:instrText>
      </w:r>
      <w:r w:rsidR="00CE0AE7" w:rsidRPr="00D447B0">
        <w:fldChar w:fldCharType="end"/>
      </w:r>
      <w:r w:rsidRPr="00D447B0">
        <w:fldChar w:fldCharType="separate"/>
      </w:r>
      <w:r w:rsidR="00E14A19" w:rsidRPr="00D447B0">
        <w:rPr>
          <w:noProof/>
          <w:vertAlign w:val="superscript"/>
        </w:rPr>
        <w:t>3,18</w:t>
      </w:r>
      <w:r w:rsidRPr="00D447B0">
        <w:fldChar w:fldCharType="end"/>
      </w:r>
      <w:r w:rsidR="001F364E" w:rsidRPr="00D447B0">
        <w:t xml:space="preserve">. </w:t>
      </w:r>
      <w:r w:rsidRPr="00D447B0">
        <w:t xml:space="preserve">Pioneering studies in 2D substrates </w:t>
      </w:r>
      <w:r w:rsidR="009F5225" w:rsidRPr="00D447B0">
        <w:t>provided</w:t>
      </w:r>
      <w:r w:rsidRPr="00D447B0">
        <w:t xml:space="preserve"> a glimpse into the </w:t>
      </w:r>
      <w:r w:rsidR="006636FC" w:rsidRPr="00D447B0">
        <w:t>fundamental</w:t>
      </w:r>
      <w:r w:rsidRPr="00D447B0">
        <w:t xml:space="preserve"> molecular mechanisms generat</w:t>
      </w:r>
      <w:r w:rsidR="00D353DC" w:rsidRPr="00D447B0">
        <w:t>ing</w:t>
      </w:r>
      <w:r w:rsidRPr="00D447B0">
        <w:t xml:space="preserve"> the </w:t>
      </w:r>
      <w:r w:rsidR="00F87447" w:rsidRPr="00D447B0">
        <w:t>forces that</w:t>
      </w:r>
      <w:r w:rsidR="00D353DC" w:rsidRPr="00D447B0">
        <w:t xml:space="preserve"> </w:t>
      </w:r>
      <w:r w:rsidRPr="00D447B0">
        <w:t>dri</w:t>
      </w:r>
      <w:r w:rsidR="00D353DC" w:rsidRPr="00D447B0">
        <w:t>ve</w:t>
      </w:r>
      <w:r w:rsidRPr="00D447B0">
        <w:t xml:space="preserve"> growth cone dynamics during axon formation, outgrowth</w:t>
      </w:r>
      <w:r w:rsidR="006636FC" w:rsidRPr="00D447B0">
        <w:t>,</w:t>
      </w:r>
      <w:r w:rsidRPr="00D447B0">
        <w:t xml:space="preserve"> and navigation</w:t>
      </w:r>
      <w:r w:rsidRPr="00D447B0">
        <w:fldChar w:fldCharType="begin">
          <w:fldData xml:space="preserve">PEVuZE5vdGU+PENpdGU+PEF1dGhvcj5EdXByYXo8L0F1dGhvcj48WWVhcj4yMDE5PC9ZZWFyPjxS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==
</w:fldData>
        </w:fldChar>
      </w:r>
      <w:r w:rsidR="00CE0AE7" w:rsidRPr="00D447B0">
        <w:instrText xml:space="preserve"> ADDIN EN.CITE </w:instrText>
      </w:r>
      <w:r w:rsidR="00CE0AE7" w:rsidRPr="00D447B0">
        <w:fldChar w:fldCharType="begin">
          <w:fldData xml:space="preserve">PEVuZE5vdGU+PENpdGU+PEF1dGhvcj5EdXByYXo8L0F1dGhvcj48WWVhcj4yMDE5PC9ZZWFyPjxS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==
</w:fldData>
        </w:fldChar>
      </w:r>
      <w:r w:rsidR="00CE0AE7" w:rsidRPr="00D447B0">
        <w:instrText xml:space="preserve"> ADDIN EN.CITE.DATA </w:instrText>
      </w:r>
      <w:r w:rsidR="00CE0AE7" w:rsidRPr="00D447B0">
        <w:fldChar w:fldCharType="end"/>
      </w:r>
      <w:r w:rsidRPr="00D447B0">
        <w:fldChar w:fldCharType="separate"/>
      </w:r>
      <w:r w:rsidR="00E14A19" w:rsidRPr="00D447B0">
        <w:rPr>
          <w:noProof/>
          <w:vertAlign w:val="superscript"/>
        </w:rPr>
        <w:t>2,10</w:t>
      </w:r>
      <w:r w:rsidR="00466B7A" w:rsidRPr="00D447B0">
        <w:rPr>
          <w:noProof/>
          <w:vertAlign w:val="superscript"/>
        </w:rPr>
        <w:t>–</w:t>
      </w:r>
      <w:r w:rsidR="00E14A19" w:rsidRPr="00D447B0">
        <w:rPr>
          <w:noProof/>
          <w:vertAlign w:val="superscript"/>
        </w:rPr>
        <w:t>12,19</w:t>
      </w:r>
      <w:r w:rsidRPr="00D447B0">
        <w:fldChar w:fldCharType="end"/>
      </w:r>
      <w:r w:rsidR="001F364E" w:rsidRPr="00D447B0">
        <w:t xml:space="preserve">. </w:t>
      </w:r>
      <w:r w:rsidRPr="00D447B0">
        <w:t xml:space="preserve">More recently, studies in 3D matrices revealed how much influence a third dimension has in the </w:t>
      </w:r>
      <w:r w:rsidR="00487F9C" w:rsidRPr="00D447B0">
        <w:t>behavior</w:t>
      </w:r>
      <w:r w:rsidRPr="00D447B0">
        <w:t xml:space="preserve"> of </w:t>
      </w:r>
      <w:r w:rsidR="006636FC" w:rsidRPr="00D447B0">
        <w:t xml:space="preserve">the </w:t>
      </w:r>
      <w:r w:rsidRPr="00D447B0">
        <w:t>growth cone and consequently in axon growth</w:t>
      </w:r>
      <w:r w:rsidRPr="00D447B0">
        <w:fldChar w:fldCharType="begin">
          <w:fldData xml:space="preserve">PEVuZE5vdGU+PENpdGU+PEF1dGhvcj5OaWNob2w8L0F1dGhvcj48WWVhcj4yMDE5PC9ZZWFyPjxS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</w:fldData>
        </w:fldChar>
      </w:r>
      <w:r w:rsidR="00CE0AE7" w:rsidRPr="00D447B0">
        <w:instrText xml:space="preserve"> ADDIN EN.CITE </w:instrText>
      </w:r>
      <w:r w:rsidR="00CE0AE7" w:rsidRPr="00D447B0">
        <w:fldChar w:fldCharType="begin">
          <w:fldData xml:space="preserve">PEVuZE5vdGU+PENpdGU+PEF1dGhvcj5OaWNob2w8L0F1dGhvcj48WWVhcj4yMDE5PC9ZZWFyPjxS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</w:fldData>
        </w:fldChar>
      </w:r>
      <w:r w:rsidR="00CE0AE7" w:rsidRPr="00D447B0">
        <w:instrText xml:space="preserve"> ADDIN EN.CITE.DATA </w:instrText>
      </w:r>
      <w:r w:rsidR="00CE0AE7" w:rsidRPr="00D447B0">
        <w:fldChar w:fldCharType="end"/>
      </w:r>
      <w:r w:rsidRPr="00D447B0">
        <w:fldChar w:fldCharType="separate"/>
      </w:r>
      <w:r w:rsidR="00FF2B41" w:rsidRPr="00D447B0">
        <w:rPr>
          <w:noProof/>
          <w:vertAlign w:val="superscript"/>
        </w:rPr>
        <w:t>8,9</w:t>
      </w:r>
      <w:r w:rsidRPr="00D447B0">
        <w:fldChar w:fldCharType="end"/>
      </w:r>
      <w:r w:rsidR="001F364E" w:rsidRPr="00D447B0">
        <w:t xml:space="preserve">. </w:t>
      </w:r>
      <w:r w:rsidRPr="00D447B0">
        <w:t xml:space="preserve">Nevertheless, the intricate mechanisms instructing growth cone dynamics </w:t>
      </w:r>
      <w:r w:rsidRPr="00D447B0">
        <w:rPr>
          <w:i/>
        </w:rPr>
        <w:t>in</w:t>
      </w:r>
      <w:r w:rsidR="006636FC" w:rsidRPr="00D447B0">
        <w:rPr>
          <w:i/>
        </w:rPr>
        <w:t xml:space="preserve"> </w:t>
      </w:r>
      <w:r w:rsidR="00B821B3" w:rsidRPr="00D447B0">
        <w:rPr>
          <w:i/>
        </w:rPr>
        <w:t>vivo</w:t>
      </w:r>
      <w:r w:rsidRPr="00D447B0">
        <w:t xml:space="preserve"> remain to be </w:t>
      </w:r>
      <w:r w:rsidR="006636FC" w:rsidRPr="00D447B0">
        <w:t>thorough</w:t>
      </w:r>
      <w:r w:rsidRPr="00D447B0">
        <w:t>ly examined.</w:t>
      </w:r>
    </w:p>
    <w:p w14:paraId="21333330" w14:textId="77777777" w:rsidR="007E228A" w:rsidRPr="00D447B0" w:rsidRDefault="007E228A" w:rsidP="007E228A"/>
    <w:p w14:paraId="6DFAAC1F" w14:textId="4503CEA9" w:rsidR="006667D3" w:rsidRPr="00D447B0" w:rsidRDefault="00105CDE" w:rsidP="007E228A">
      <w:r w:rsidRPr="00D447B0">
        <w:rPr>
          <w:rFonts w:eastAsia="Times New Roman"/>
          <w:bCs/>
          <w:kern w:val="36"/>
        </w:rPr>
        <w:t>Prep</w:t>
      </w:r>
      <w:r w:rsidR="00722A49" w:rsidRPr="00D447B0">
        <w:rPr>
          <w:rFonts w:eastAsia="Times New Roman"/>
          <w:bCs/>
          <w:kern w:val="36"/>
        </w:rPr>
        <w:t>a</w:t>
      </w:r>
      <w:r w:rsidRPr="00D447B0">
        <w:rPr>
          <w:rFonts w:eastAsia="Times New Roman"/>
          <w:bCs/>
          <w:kern w:val="36"/>
        </w:rPr>
        <w:t>ration</w:t>
      </w:r>
      <w:r w:rsidR="006667D3" w:rsidRPr="00D447B0">
        <w:rPr>
          <w:rFonts w:eastAsia="Times New Roman"/>
          <w:bCs/>
          <w:kern w:val="36"/>
        </w:rPr>
        <w:t xml:space="preserve"> of organotypic slice cultures from IUE or EUE brains</w:t>
      </w:r>
      <w:r w:rsidR="00C23F0D" w:rsidRPr="00D447B0">
        <w:rPr>
          <w:rFonts w:eastAsia="Times New Roman"/>
          <w:bCs/>
          <w:kern w:val="36"/>
        </w:rPr>
        <w:t xml:space="preserve"> is</w:t>
      </w:r>
      <w:r w:rsidR="006667D3" w:rsidRPr="00D447B0">
        <w:rPr>
          <w:rFonts w:eastAsia="Times New Roman"/>
          <w:bCs/>
          <w:kern w:val="36"/>
        </w:rPr>
        <w:t xml:space="preserve"> widely utili</w:t>
      </w:r>
      <w:r w:rsidR="00877A03" w:rsidRPr="00D447B0">
        <w:rPr>
          <w:rFonts w:eastAsia="Times New Roman"/>
          <w:bCs/>
          <w:kern w:val="36"/>
        </w:rPr>
        <w:t>z</w:t>
      </w:r>
      <w:r w:rsidR="006667D3" w:rsidRPr="00D447B0">
        <w:rPr>
          <w:rFonts w:eastAsia="Times New Roman"/>
          <w:bCs/>
          <w:kern w:val="36"/>
        </w:rPr>
        <w:t>ed and well-documented</w:t>
      </w:r>
      <w:r w:rsidR="001F364E" w:rsidRPr="00D447B0">
        <w:rPr>
          <w:rFonts w:eastAsia="Times New Roman"/>
          <w:bCs/>
          <w:kern w:val="36"/>
        </w:rPr>
        <w:t xml:space="preserve">. </w:t>
      </w:r>
      <w:r w:rsidR="006667D3" w:rsidRPr="00D447B0">
        <w:rPr>
          <w:rFonts w:eastAsia="Times New Roman"/>
          <w:bCs/>
          <w:kern w:val="36"/>
        </w:rPr>
        <w:t xml:space="preserve">It </w:t>
      </w:r>
      <w:r w:rsidR="00C23F0D" w:rsidRPr="00D447B0">
        <w:rPr>
          <w:rFonts w:eastAsia="Times New Roman"/>
          <w:bCs/>
          <w:kern w:val="36"/>
        </w:rPr>
        <w:t xml:space="preserve">has become a golden standard </w:t>
      </w:r>
      <w:r w:rsidR="006667D3" w:rsidRPr="00D447B0">
        <w:rPr>
          <w:rFonts w:eastAsia="Times New Roman"/>
          <w:bCs/>
          <w:kern w:val="36"/>
        </w:rPr>
        <w:t>allow</w:t>
      </w:r>
      <w:r w:rsidR="00C23F0D" w:rsidRPr="00D447B0">
        <w:rPr>
          <w:rFonts w:eastAsia="Times New Roman"/>
          <w:bCs/>
          <w:kern w:val="36"/>
        </w:rPr>
        <w:t xml:space="preserve">ing </w:t>
      </w:r>
      <w:r w:rsidR="006667D3" w:rsidRPr="00D447B0">
        <w:rPr>
          <w:rFonts w:eastAsia="Times New Roman"/>
          <w:bCs/>
          <w:kern w:val="36"/>
        </w:rPr>
        <w:t>scientists to gain</w:t>
      </w:r>
      <w:r w:rsidR="00C23F0D" w:rsidRPr="00D447B0">
        <w:rPr>
          <w:rFonts w:eastAsia="Times New Roman"/>
          <w:bCs/>
          <w:kern w:val="36"/>
        </w:rPr>
        <w:t xml:space="preserve"> </w:t>
      </w:r>
      <w:r w:rsidR="006667D3" w:rsidRPr="00D447B0">
        <w:rPr>
          <w:rFonts w:eastAsia="Times New Roman"/>
          <w:bCs/>
          <w:kern w:val="36"/>
        </w:rPr>
        <w:t>insights into the development and behavior of neurons in</w:t>
      </w:r>
      <w:r w:rsidR="00C23F0D" w:rsidRPr="00D447B0">
        <w:rPr>
          <w:rFonts w:eastAsia="Times New Roman"/>
          <w:bCs/>
          <w:kern w:val="36"/>
        </w:rPr>
        <w:t xml:space="preserve"> the</w:t>
      </w:r>
      <w:r w:rsidR="006667D3" w:rsidRPr="00D447B0">
        <w:rPr>
          <w:rFonts w:eastAsia="Times New Roman"/>
          <w:bCs/>
          <w:kern w:val="36"/>
        </w:rPr>
        <w:t xml:space="preserve"> living brain</w:t>
      </w:r>
      <w:r w:rsidR="00C23F0D" w:rsidRPr="00D447B0">
        <w:rPr>
          <w:rFonts w:eastAsia="Times New Roman"/>
          <w:bCs/>
          <w:kern w:val="36"/>
        </w:rPr>
        <w:t xml:space="preserve"> tissue</w:t>
      </w:r>
      <w:r w:rsidR="00DB6026" w:rsidRPr="00D447B0">
        <w:rPr>
          <w:rFonts w:eastAsia="Times New Roman"/>
          <w:bCs/>
          <w:kern w:val="36"/>
        </w:rPr>
        <w:fldChar w:fldCharType="begin">
          <w:fldData xml:space="preserve">PEVuZE5vdGU+PENpdGU+PEF1dGhvcj5BenphcmVsbGk8L0F1dGhvcj48WWVhcj4yMDE3PC9ZZWFy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 </w:instrText>
      </w:r>
      <w:r w:rsidR="00CE0AE7" w:rsidRPr="00D447B0">
        <w:rPr>
          <w:rFonts w:eastAsia="Times New Roman"/>
          <w:bCs/>
          <w:kern w:val="36"/>
        </w:rPr>
        <w:fldChar w:fldCharType="begin">
          <w:fldData xml:space="preserve">PEVuZE5vdGU+PENpdGU+PEF1dGhvcj5BenphcmVsbGk8L0F1dGhvcj48WWVhcj4yMDE3PC9ZZWFy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.DATA </w:instrText>
      </w:r>
      <w:r w:rsidR="00CE0AE7" w:rsidRPr="00D447B0">
        <w:rPr>
          <w:rFonts w:eastAsia="Times New Roman"/>
          <w:bCs/>
          <w:kern w:val="36"/>
        </w:rPr>
      </w:r>
      <w:r w:rsidR="00CE0AE7" w:rsidRPr="00D447B0">
        <w:rPr>
          <w:rFonts w:eastAsia="Times New Roman"/>
          <w:bCs/>
          <w:kern w:val="36"/>
        </w:rPr>
        <w:fldChar w:fldCharType="end"/>
      </w:r>
      <w:r w:rsidR="00DB6026" w:rsidRPr="00D447B0">
        <w:rPr>
          <w:rFonts w:eastAsia="Times New Roman"/>
          <w:bCs/>
          <w:kern w:val="36"/>
        </w:rPr>
      </w:r>
      <w:r w:rsidR="00DB6026" w:rsidRPr="00D447B0">
        <w:rPr>
          <w:rFonts w:eastAsia="Times New Roman"/>
          <w:bCs/>
          <w:kern w:val="36"/>
        </w:rPr>
        <w:fldChar w:fldCharType="separate"/>
      </w:r>
      <w:r w:rsidR="00E14A19" w:rsidRPr="00D447B0">
        <w:rPr>
          <w:rFonts w:eastAsia="Times New Roman"/>
          <w:bCs/>
          <w:noProof/>
          <w:kern w:val="36"/>
          <w:vertAlign w:val="superscript"/>
        </w:rPr>
        <w:t>20,21</w:t>
      </w:r>
      <w:r w:rsidR="00DB6026" w:rsidRPr="00D447B0">
        <w:rPr>
          <w:rFonts w:eastAsia="Times New Roman"/>
          <w:bCs/>
          <w:kern w:val="36"/>
        </w:rPr>
        <w:fldChar w:fldCharType="end"/>
      </w:r>
      <w:r w:rsidR="001F364E" w:rsidRPr="00D447B0">
        <w:rPr>
          <w:rFonts w:eastAsia="Times New Roman"/>
          <w:bCs/>
          <w:kern w:val="36"/>
        </w:rPr>
        <w:t xml:space="preserve">. </w:t>
      </w:r>
      <w:r w:rsidR="006667D3" w:rsidRPr="00D447B0">
        <w:rPr>
          <w:rFonts w:eastAsia="Times New Roman"/>
          <w:bCs/>
          <w:kern w:val="36"/>
        </w:rPr>
        <w:t>Indeed, this technique has been successfully utili</w:t>
      </w:r>
      <w:r w:rsidR="00877A03" w:rsidRPr="00D447B0">
        <w:rPr>
          <w:rFonts w:eastAsia="Times New Roman"/>
          <w:bCs/>
          <w:kern w:val="36"/>
        </w:rPr>
        <w:t>z</w:t>
      </w:r>
      <w:r w:rsidR="006667D3" w:rsidRPr="00D447B0">
        <w:rPr>
          <w:rFonts w:eastAsia="Times New Roman"/>
          <w:bCs/>
          <w:kern w:val="36"/>
        </w:rPr>
        <w:t xml:space="preserve">ed in combination with </w:t>
      </w:r>
      <w:r w:rsidR="00F317E3" w:rsidRPr="00D447B0">
        <w:rPr>
          <w:rFonts w:eastAsia="Times New Roman"/>
          <w:bCs/>
          <w:kern w:val="36"/>
        </w:rPr>
        <w:t>various</w:t>
      </w:r>
      <w:r w:rsidR="006667D3" w:rsidRPr="00D447B0">
        <w:rPr>
          <w:rFonts w:eastAsia="Times New Roman"/>
          <w:bCs/>
          <w:kern w:val="36"/>
        </w:rPr>
        <w:t xml:space="preserve"> high-resolution imaging techniques to visuali</w:t>
      </w:r>
      <w:r w:rsidR="00877A03" w:rsidRPr="00D447B0">
        <w:rPr>
          <w:rFonts w:eastAsia="Times New Roman"/>
          <w:bCs/>
          <w:kern w:val="36"/>
        </w:rPr>
        <w:t>z</w:t>
      </w:r>
      <w:r w:rsidR="006667D3" w:rsidRPr="00D447B0">
        <w:rPr>
          <w:rFonts w:eastAsia="Times New Roman"/>
          <w:bCs/>
          <w:kern w:val="36"/>
        </w:rPr>
        <w:t xml:space="preserve">e specific molecular processes and morphological events </w:t>
      </w:r>
      <w:r w:rsidR="006667D3" w:rsidRPr="00D447B0">
        <w:rPr>
          <w:rFonts w:eastAsia="Times New Roman"/>
          <w:bCs/>
          <w:i/>
          <w:iCs/>
          <w:kern w:val="36"/>
        </w:rPr>
        <w:t>in</w:t>
      </w:r>
      <w:r w:rsidR="00877A03" w:rsidRPr="00D447B0">
        <w:rPr>
          <w:rFonts w:eastAsia="Times New Roman"/>
          <w:bCs/>
          <w:i/>
          <w:iCs/>
          <w:kern w:val="36"/>
        </w:rPr>
        <w:t xml:space="preserve"> </w:t>
      </w:r>
      <w:r w:rsidR="006667D3" w:rsidRPr="00D447B0">
        <w:rPr>
          <w:rFonts w:eastAsia="Times New Roman"/>
          <w:bCs/>
          <w:i/>
          <w:iCs/>
          <w:kern w:val="36"/>
        </w:rPr>
        <w:t>situ</w:t>
      </w:r>
      <w:r w:rsidR="001F364E" w:rsidRPr="00D447B0">
        <w:rPr>
          <w:rFonts w:eastAsia="Times New Roman"/>
          <w:bCs/>
          <w:kern w:val="36"/>
        </w:rPr>
        <w:t xml:space="preserve">. </w:t>
      </w:r>
      <w:r w:rsidR="00F317E3" w:rsidRPr="00D447B0">
        <w:rPr>
          <w:rFonts w:eastAsia="Times New Roman"/>
          <w:bCs/>
          <w:kern w:val="36"/>
        </w:rPr>
        <w:t>Such studies include</w:t>
      </w:r>
      <w:r w:rsidR="006667D3" w:rsidRPr="00D447B0">
        <w:rPr>
          <w:rFonts w:eastAsia="Times New Roman"/>
          <w:bCs/>
          <w:kern w:val="36"/>
        </w:rPr>
        <w:t xml:space="preserve">, but </w:t>
      </w:r>
      <w:r w:rsidR="00C23F0D" w:rsidRPr="00D447B0">
        <w:rPr>
          <w:rFonts w:eastAsia="Times New Roman"/>
          <w:bCs/>
          <w:kern w:val="36"/>
        </w:rPr>
        <w:t xml:space="preserve">are </w:t>
      </w:r>
      <w:r w:rsidR="006667D3" w:rsidRPr="00D447B0">
        <w:rPr>
          <w:rFonts w:eastAsia="Times New Roman"/>
          <w:bCs/>
          <w:kern w:val="36"/>
        </w:rPr>
        <w:t>not limited to axon formation and extension</w:t>
      </w:r>
      <w:r w:rsidR="00DB6026" w:rsidRPr="00D447B0">
        <w:rPr>
          <w:rFonts w:eastAsia="Times New Roman"/>
          <w:bCs/>
          <w:kern w:val="36"/>
        </w:rPr>
        <w:fldChar w:fldCharType="begin">
          <w:fldData xml:space="preserve">PEVuZE5vdGU+PENpdGU+PEF1dGhvcj5EdXByYXo8L0F1dGhvcj48WWVhcj4yMDE5PC9ZZWFyPjxS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 </w:instrText>
      </w:r>
      <w:r w:rsidR="00CE0AE7" w:rsidRPr="00D447B0">
        <w:rPr>
          <w:rFonts w:eastAsia="Times New Roman"/>
          <w:bCs/>
          <w:kern w:val="36"/>
        </w:rPr>
        <w:fldChar w:fldCharType="begin">
          <w:fldData xml:space="preserve">PEVuZE5vdGU+PENpdGU+PEF1dGhvcj5EdXByYXo8L0F1dGhvcj48WWVhcj4yMDE5PC9ZZWFyPjxS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.DATA </w:instrText>
      </w:r>
      <w:r w:rsidR="00CE0AE7" w:rsidRPr="00D447B0">
        <w:rPr>
          <w:rFonts w:eastAsia="Times New Roman"/>
          <w:bCs/>
          <w:kern w:val="36"/>
        </w:rPr>
      </w:r>
      <w:r w:rsidR="00CE0AE7" w:rsidRPr="00D447B0">
        <w:rPr>
          <w:rFonts w:eastAsia="Times New Roman"/>
          <w:bCs/>
          <w:kern w:val="36"/>
        </w:rPr>
        <w:fldChar w:fldCharType="end"/>
      </w:r>
      <w:r w:rsidR="00DB6026" w:rsidRPr="00D447B0">
        <w:rPr>
          <w:rFonts w:eastAsia="Times New Roman"/>
          <w:bCs/>
          <w:kern w:val="36"/>
        </w:rPr>
      </w:r>
      <w:r w:rsidR="00DB6026" w:rsidRPr="00D447B0">
        <w:rPr>
          <w:rFonts w:eastAsia="Times New Roman"/>
          <w:bCs/>
          <w:kern w:val="36"/>
        </w:rPr>
        <w:fldChar w:fldCharType="separate"/>
      </w:r>
      <w:r w:rsidR="00E14A19" w:rsidRPr="00D447B0">
        <w:rPr>
          <w:rFonts w:eastAsia="Times New Roman"/>
          <w:bCs/>
          <w:noProof/>
          <w:kern w:val="36"/>
          <w:vertAlign w:val="superscript"/>
        </w:rPr>
        <w:t>19,22</w:t>
      </w:r>
      <w:r w:rsidR="00DB6026" w:rsidRPr="00D447B0">
        <w:rPr>
          <w:rFonts w:eastAsia="Times New Roman"/>
          <w:bCs/>
          <w:kern w:val="36"/>
        </w:rPr>
        <w:fldChar w:fldCharType="end"/>
      </w:r>
      <w:r w:rsidR="006667D3" w:rsidRPr="00D447B0">
        <w:rPr>
          <w:rFonts w:eastAsia="Times New Roman"/>
          <w:bCs/>
          <w:kern w:val="36"/>
        </w:rPr>
        <w:t>, cortical neuronal migration</w:t>
      </w:r>
      <w:r w:rsidR="00DB6026" w:rsidRPr="00D447B0">
        <w:rPr>
          <w:rFonts w:eastAsia="Times New Roman"/>
          <w:bCs/>
          <w:kern w:val="36"/>
        </w:rPr>
        <w:fldChar w:fldCharType="begin">
          <w:fldData xml:space="preserve">PEVuZE5vdGU+PENpdGU+PEF1dGhvcj5EdXByYXo8L0F1dGhvcj48WWVhcj4yMDE5PC9ZZWFyPjxS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 </w:instrText>
      </w:r>
      <w:r w:rsidR="00CE0AE7" w:rsidRPr="00D447B0">
        <w:rPr>
          <w:rFonts w:eastAsia="Times New Roman"/>
          <w:bCs/>
          <w:kern w:val="36"/>
        </w:rPr>
        <w:fldChar w:fldCharType="begin">
          <w:fldData xml:space="preserve">PEVuZE5vdGU+PENpdGU+PEF1dGhvcj5EdXByYXo8L0F1dGhvcj48WWVhcj4yMDE5PC9ZZWFyPjxS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.DATA </w:instrText>
      </w:r>
      <w:r w:rsidR="00CE0AE7" w:rsidRPr="00D447B0">
        <w:rPr>
          <w:rFonts w:eastAsia="Times New Roman"/>
          <w:bCs/>
          <w:kern w:val="36"/>
        </w:rPr>
      </w:r>
      <w:r w:rsidR="00CE0AE7" w:rsidRPr="00D447B0">
        <w:rPr>
          <w:rFonts w:eastAsia="Times New Roman"/>
          <w:bCs/>
          <w:kern w:val="36"/>
        </w:rPr>
        <w:fldChar w:fldCharType="end"/>
      </w:r>
      <w:r w:rsidR="00DB6026" w:rsidRPr="00D447B0">
        <w:rPr>
          <w:rFonts w:eastAsia="Times New Roman"/>
          <w:bCs/>
          <w:kern w:val="36"/>
        </w:rPr>
      </w:r>
      <w:r w:rsidR="00DB6026" w:rsidRPr="00D447B0">
        <w:rPr>
          <w:rFonts w:eastAsia="Times New Roman"/>
          <w:bCs/>
          <w:kern w:val="36"/>
        </w:rPr>
        <w:fldChar w:fldCharType="separate"/>
      </w:r>
      <w:r w:rsidR="005F046A" w:rsidRPr="00D447B0">
        <w:rPr>
          <w:rFonts w:eastAsia="Times New Roman"/>
          <w:bCs/>
          <w:noProof/>
          <w:kern w:val="36"/>
          <w:vertAlign w:val="superscript"/>
        </w:rPr>
        <w:t>19,22</w:t>
      </w:r>
      <w:r w:rsidR="00466B7A" w:rsidRPr="00D447B0">
        <w:rPr>
          <w:rFonts w:eastAsia="Times New Roman"/>
          <w:bCs/>
          <w:noProof/>
          <w:kern w:val="36"/>
          <w:vertAlign w:val="superscript"/>
        </w:rPr>
        <w:t>–</w:t>
      </w:r>
      <w:r w:rsidR="005F046A" w:rsidRPr="00D447B0">
        <w:rPr>
          <w:rFonts w:eastAsia="Times New Roman"/>
          <w:bCs/>
          <w:noProof/>
          <w:kern w:val="36"/>
          <w:vertAlign w:val="superscript"/>
        </w:rPr>
        <w:t>24</w:t>
      </w:r>
      <w:r w:rsidR="00DB6026" w:rsidRPr="00D447B0">
        <w:rPr>
          <w:rFonts w:eastAsia="Times New Roman"/>
          <w:bCs/>
          <w:kern w:val="36"/>
        </w:rPr>
        <w:fldChar w:fldCharType="end"/>
      </w:r>
      <w:r w:rsidR="006667D3" w:rsidRPr="00D447B0">
        <w:rPr>
          <w:rFonts w:eastAsia="Times New Roman"/>
          <w:bCs/>
          <w:kern w:val="36"/>
        </w:rPr>
        <w:t>, centrosome dynamics</w:t>
      </w:r>
      <w:r w:rsidR="00DB6026" w:rsidRPr="00D447B0">
        <w:rPr>
          <w:rFonts w:eastAsia="Times New Roman"/>
          <w:bCs/>
          <w:kern w:val="36"/>
        </w:rPr>
        <w:fldChar w:fldCharType="begin">
          <w:fldData xml:space="preserve">PEVuZE5vdGU+PENpdGU+PEF1dGhvcj5kZSBBbmRhPC9BdXRob3I+PFllYXI+MjAxMDwvWWVhcj48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 </w:instrText>
      </w:r>
      <w:r w:rsidR="00CE0AE7" w:rsidRPr="00D447B0">
        <w:rPr>
          <w:rFonts w:eastAsia="Times New Roman"/>
          <w:bCs/>
          <w:kern w:val="36"/>
        </w:rPr>
        <w:fldChar w:fldCharType="begin">
          <w:fldData xml:space="preserve">PEVuZE5vdGU+PENpdGU+PEF1dGhvcj5kZSBBbmRhPC9BdXRob3I+PFllYXI+MjAxMDwvWWVhcj48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.DATA </w:instrText>
      </w:r>
      <w:r w:rsidR="00CE0AE7" w:rsidRPr="00D447B0">
        <w:rPr>
          <w:rFonts w:eastAsia="Times New Roman"/>
          <w:bCs/>
          <w:kern w:val="36"/>
        </w:rPr>
      </w:r>
      <w:r w:rsidR="00CE0AE7" w:rsidRPr="00D447B0">
        <w:rPr>
          <w:rFonts w:eastAsia="Times New Roman"/>
          <w:bCs/>
          <w:kern w:val="36"/>
        </w:rPr>
        <w:fldChar w:fldCharType="end"/>
      </w:r>
      <w:r w:rsidR="00DB6026" w:rsidRPr="00D447B0">
        <w:rPr>
          <w:rFonts w:eastAsia="Times New Roman"/>
          <w:bCs/>
          <w:kern w:val="36"/>
        </w:rPr>
      </w:r>
      <w:r w:rsidR="00DB6026" w:rsidRPr="00D447B0">
        <w:rPr>
          <w:rFonts w:eastAsia="Times New Roman"/>
          <w:bCs/>
          <w:kern w:val="36"/>
        </w:rPr>
        <w:fldChar w:fldCharType="separate"/>
      </w:r>
      <w:r w:rsidR="005F046A" w:rsidRPr="00D447B0">
        <w:rPr>
          <w:rFonts w:eastAsia="Times New Roman"/>
          <w:bCs/>
          <w:noProof/>
          <w:kern w:val="36"/>
          <w:vertAlign w:val="superscript"/>
        </w:rPr>
        <w:t>25,26</w:t>
      </w:r>
      <w:r w:rsidR="00DB6026" w:rsidRPr="00D447B0">
        <w:rPr>
          <w:rFonts w:eastAsia="Times New Roman"/>
          <w:bCs/>
          <w:kern w:val="36"/>
        </w:rPr>
        <w:fldChar w:fldCharType="end"/>
      </w:r>
      <w:r w:rsidR="006667D3" w:rsidRPr="00D447B0">
        <w:rPr>
          <w:rFonts w:eastAsia="Times New Roman"/>
          <w:bCs/>
          <w:kern w:val="36"/>
        </w:rPr>
        <w:t>, microtubule dynamics</w:t>
      </w:r>
      <w:r w:rsidR="00B97BC5" w:rsidRPr="00D447B0">
        <w:rPr>
          <w:rFonts w:eastAsia="Times New Roman"/>
          <w:bCs/>
          <w:kern w:val="36"/>
        </w:rPr>
        <w:fldChar w:fldCharType="begin">
          <w:fldData xml:space="preserve">PEVuZE5vdGU+PENpdGU+PEF1dGhvcj5TY2hhdHpsZTwvQXV0aG9yPjxZZWFyPjIwMTY8L1llYXI+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 </w:instrText>
      </w:r>
      <w:r w:rsidR="00CE0AE7" w:rsidRPr="00D447B0">
        <w:rPr>
          <w:rFonts w:eastAsia="Times New Roman"/>
          <w:bCs/>
          <w:kern w:val="36"/>
        </w:rPr>
        <w:fldChar w:fldCharType="begin">
          <w:fldData xml:space="preserve">PEVuZE5vdGU+PENpdGU+PEF1dGhvcj5TY2hhdHpsZTwvQXV0aG9yPjxZZWFyPjIwMTY8L1llYXI+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.DATA </w:instrText>
      </w:r>
      <w:r w:rsidR="00CE0AE7" w:rsidRPr="00D447B0">
        <w:rPr>
          <w:rFonts w:eastAsia="Times New Roman"/>
          <w:bCs/>
          <w:kern w:val="36"/>
        </w:rPr>
      </w:r>
      <w:r w:rsidR="00CE0AE7" w:rsidRPr="00D447B0">
        <w:rPr>
          <w:rFonts w:eastAsia="Times New Roman"/>
          <w:bCs/>
          <w:kern w:val="36"/>
        </w:rPr>
        <w:fldChar w:fldCharType="end"/>
      </w:r>
      <w:r w:rsidR="00B97BC5" w:rsidRPr="00D447B0">
        <w:rPr>
          <w:rFonts w:eastAsia="Times New Roman"/>
          <w:bCs/>
          <w:kern w:val="36"/>
        </w:rPr>
      </w:r>
      <w:r w:rsidR="00B97BC5" w:rsidRPr="00D447B0">
        <w:rPr>
          <w:rFonts w:eastAsia="Times New Roman"/>
          <w:bCs/>
          <w:kern w:val="36"/>
        </w:rPr>
        <w:fldChar w:fldCharType="separate"/>
      </w:r>
      <w:r w:rsidR="005F046A" w:rsidRPr="00D447B0">
        <w:rPr>
          <w:rFonts w:eastAsia="Times New Roman"/>
          <w:bCs/>
          <w:noProof/>
          <w:kern w:val="36"/>
          <w:vertAlign w:val="superscript"/>
        </w:rPr>
        <w:t>27</w:t>
      </w:r>
      <w:r w:rsidR="00B97BC5" w:rsidRPr="00D447B0">
        <w:rPr>
          <w:rFonts w:eastAsia="Times New Roman"/>
          <w:bCs/>
          <w:kern w:val="36"/>
        </w:rPr>
        <w:fldChar w:fldCharType="end"/>
      </w:r>
      <w:r w:rsidR="00877A03" w:rsidRPr="00D447B0">
        <w:rPr>
          <w:rFonts w:eastAsia="Times New Roman"/>
          <w:bCs/>
          <w:kern w:val="36"/>
        </w:rPr>
        <w:t>,</w:t>
      </w:r>
      <w:r w:rsidR="00B97BC5" w:rsidRPr="00D447B0">
        <w:rPr>
          <w:rFonts w:eastAsia="Times New Roman"/>
          <w:bCs/>
          <w:kern w:val="36"/>
        </w:rPr>
        <w:t xml:space="preserve"> </w:t>
      </w:r>
      <w:r w:rsidR="006667D3" w:rsidRPr="00D447B0">
        <w:rPr>
          <w:rFonts w:eastAsia="Times New Roman"/>
          <w:bCs/>
          <w:kern w:val="36"/>
        </w:rPr>
        <w:t>as well as the functional dynamics of pre</w:t>
      </w:r>
      <w:r w:rsidR="00D71F25" w:rsidRPr="00D447B0">
        <w:rPr>
          <w:rFonts w:eastAsia="Times New Roman"/>
          <w:bCs/>
          <w:kern w:val="36"/>
        </w:rPr>
        <w:t>-</w:t>
      </w:r>
      <w:r w:rsidR="006667D3" w:rsidRPr="00D447B0">
        <w:rPr>
          <w:rFonts w:eastAsia="Times New Roman"/>
          <w:bCs/>
          <w:kern w:val="36"/>
        </w:rPr>
        <w:t>and postsynaptic compartments</w:t>
      </w:r>
      <w:r w:rsidR="00DB6026" w:rsidRPr="00D447B0">
        <w:rPr>
          <w:rFonts w:eastAsia="Times New Roman"/>
          <w:bCs/>
          <w:kern w:val="36"/>
        </w:rPr>
        <w:fldChar w:fldCharType="begin">
          <w:fldData xml:space="preserve">PEVuZE5vdGU+PENpdGU+PEF1dGhvcj5RdTwvQXV0aG9yPjxZZWFyPjIwMjE8L1llYXI+PFJlY051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 </w:instrText>
      </w:r>
      <w:r w:rsidR="00CE0AE7" w:rsidRPr="00D447B0">
        <w:rPr>
          <w:rFonts w:eastAsia="Times New Roman"/>
          <w:bCs/>
          <w:kern w:val="36"/>
        </w:rPr>
        <w:fldChar w:fldCharType="begin">
          <w:fldData xml:space="preserve">PEVuZE5vdGU+PENpdGU+PEF1dGhvcj5RdTwvQXV0aG9yPjxZZWFyPjIwMjE8L1llYXI+PFJlY051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</w:fldData>
        </w:fldChar>
      </w:r>
      <w:r w:rsidR="00CE0AE7" w:rsidRPr="00D447B0">
        <w:rPr>
          <w:rFonts w:eastAsia="Times New Roman"/>
          <w:bCs/>
          <w:kern w:val="36"/>
        </w:rPr>
        <w:instrText xml:space="preserve"> ADDIN EN.CITE.DATA </w:instrText>
      </w:r>
      <w:r w:rsidR="00CE0AE7" w:rsidRPr="00D447B0">
        <w:rPr>
          <w:rFonts w:eastAsia="Times New Roman"/>
          <w:bCs/>
          <w:kern w:val="36"/>
        </w:rPr>
      </w:r>
      <w:r w:rsidR="00CE0AE7" w:rsidRPr="00D447B0">
        <w:rPr>
          <w:rFonts w:eastAsia="Times New Roman"/>
          <w:bCs/>
          <w:kern w:val="36"/>
        </w:rPr>
        <w:fldChar w:fldCharType="end"/>
      </w:r>
      <w:r w:rsidR="00DB6026" w:rsidRPr="00D447B0">
        <w:rPr>
          <w:rFonts w:eastAsia="Times New Roman"/>
          <w:bCs/>
          <w:kern w:val="36"/>
        </w:rPr>
      </w:r>
      <w:r w:rsidR="00DB6026" w:rsidRPr="00D447B0">
        <w:rPr>
          <w:rFonts w:eastAsia="Times New Roman"/>
          <w:bCs/>
          <w:kern w:val="36"/>
        </w:rPr>
        <w:fldChar w:fldCharType="separate"/>
      </w:r>
      <w:r w:rsidR="005F046A" w:rsidRPr="00D447B0">
        <w:rPr>
          <w:rFonts w:eastAsia="Times New Roman"/>
          <w:bCs/>
          <w:noProof/>
          <w:kern w:val="36"/>
          <w:vertAlign w:val="superscript"/>
        </w:rPr>
        <w:t>28,29</w:t>
      </w:r>
      <w:r w:rsidR="00DB6026" w:rsidRPr="00D447B0">
        <w:rPr>
          <w:rFonts w:eastAsia="Times New Roman"/>
          <w:bCs/>
          <w:kern w:val="36"/>
        </w:rPr>
        <w:fldChar w:fldCharType="end"/>
      </w:r>
      <w:r w:rsidR="00DB6026" w:rsidRPr="00D447B0">
        <w:rPr>
          <w:rFonts w:eastAsia="Times New Roman"/>
          <w:bCs/>
          <w:kern w:val="36"/>
        </w:rPr>
        <w:t>.</w:t>
      </w:r>
    </w:p>
    <w:p w14:paraId="36627074" w14:textId="77777777" w:rsidR="006667D3" w:rsidRPr="00D447B0" w:rsidRDefault="006667D3" w:rsidP="00EE2268"/>
    <w:p w14:paraId="404E8647" w14:textId="4B905AB4" w:rsidR="000174CC" w:rsidRPr="00D447B0" w:rsidRDefault="00046A9D" w:rsidP="00EE2268">
      <w:r w:rsidRPr="00D447B0">
        <w:t>This</w:t>
      </w:r>
      <w:r w:rsidR="00C4707E" w:rsidRPr="00D447B0">
        <w:t xml:space="preserve"> protocol</w:t>
      </w:r>
      <w:r w:rsidR="000174CC" w:rsidRPr="00D447B0">
        <w:t xml:space="preserve"> </w:t>
      </w:r>
      <w:r w:rsidR="00262F3F" w:rsidRPr="00D447B0">
        <w:t>address</w:t>
      </w:r>
      <w:r w:rsidR="004E1E01" w:rsidRPr="00D447B0">
        <w:t>es a gap in experimental neurobiology, visuali</w:t>
      </w:r>
      <w:r w:rsidR="00DD24AF" w:rsidRPr="00D447B0">
        <w:t>z</w:t>
      </w:r>
      <w:r w:rsidR="004E1E01" w:rsidRPr="00D447B0">
        <w:t xml:space="preserve">ing the growth cone dynamics of developing cortical neurons </w:t>
      </w:r>
      <w:r w:rsidR="004E1E01" w:rsidRPr="00D447B0">
        <w:rPr>
          <w:i/>
          <w:iCs/>
        </w:rPr>
        <w:t>in</w:t>
      </w:r>
      <w:r w:rsidR="00DD24AF" w:rsidRPr="00D447B0">
        <w:rPr>
          <w:i/>
          <w:iCs/>
        </w:rPr>
        <w:t xml:space="preserve"> </w:t>
      </w:r>
      <w:r w:rsidR="004E1E01" w:rsidRPr="00D447B0">
        <w:rPr>
          <w:i/>
          <w:iCs/>
        </w:rPr>
        <w:t>situ</w:t>
      </w:r>
      <w:r w:rsidR="004E1E01" w:rsidRPr="00D447B0">
        <w:t xml:space="preserve">, in </w:t>
      </w:r>
      <w:r w:rsidR="004E1E01" w:rsidRPr="00D447B0">
        <w:rPr>
          <w:i/>
          <w:iCs/>
        </w:rPr>
        <w:t>ex</w:t>
      </w:r>
      <w:r w:rsidR="00DD24AF" w:rsidRPr="00D447B0">
        <w:rPr>
          <w:i/>
          <w:iCs/>
        </w:rPr>
        <w:t xml:space="preserve"> </w:t>
      </w:r>
      <w:r w:rsidR="004E1E01" w:rsidRPr="00D447B0">
        <w:rPr>
          <w:i/>
          <w:iCs/>
        </w:rPr>
        <w:t>vivo</w:t>
      </w:r>
      <w:r w:rsidR="004E1E01" w:rsidRPr="00D447B0">
        <w:t xml:space="preserve"> acute brain slice cultures, and</w:t>
      </w:r>
      <w:r w:rsidR="000174CC" w:rsidRPr="00D447B0">
        <w:t xml:space="preserve"> the tools to </w:t>
      </w:r>
      <w:r w:rsidR="00466B7A" w:rsidRPr="00D447B0">
        <w:t xml:space="preserve">analyze the </w:t>
      </w:r>
      <w:r w:rsidR="000174CC" w:rsidRPr="00D447B0">
        <w:t>data obtained</w:t>
      </w:r>
      <w:r w:rsidR="001F364E" w:rsidRPr="00D447B0">
        <w:t>.</w:t>
      </w:r>
    </w:p>
    <w:p w14:paraId="1F8236A6" w14:textId="77777777" w:rsidR="000174CC" w:rsidRPr="00D447B0" w:rsidRDefault="000174CC" w:rsidP="00EE2268"/>
    <w:p w14:paraId="61774483" w14:textId="7BF47F62" w:rsidR="000174CC" w:rsidRPr="00D447B0" w:rsidRDefault="00C4707E" w:rsidP="00EE2268">
      <w:r w:rsidRPr="00D447B0">
        <w:t>Acute</w:t>
      </w:r>
      <w:r w:rsidR="000174CC" w:rsidRPr="00D447B0">
        <w:t xml:space="preserve"> brain slice cultures</w:t>
      </w:r>
      <w:r w:rsidRPr="00D447B0">
        <w:t xml:space="preserve"> were utili</w:t>
      </w:r>
      <w:r w:rsidR="002D64D1" w:rsidRPr="00D447B0">
        <w:t>z</w:t>
      </w:r>
      <w:r w:rsidRPr="00D447B0">
        <w:t>ed</w:t>
      </w:r>
      <w:r w:rsidR="000174CC" w:rsidRPr="00D447B0">
        <w:t xml:space="preserve"> to establish this protocol because they</w:t>
      </w:r>
      <w:r w:rsidR="002D64D1" w:rsidRPr="00D447B0">
        <w:t xml:space="preserve"> (1</w:t>
      </w:r>
      <w:r w:rsidR="006E5753" w:rsidRPr="00D447B0">
        <w:t>)</w:t>
      </w:r>
      <w:r w:rsidR="000174CC" w:rsidRPr="00D447B0">
        <w:t xml:space="preserve"> </w:t>
      </w:r>
      <w:r w:rsidR="00AD56BF" w:rsidRPr="00D447B0">
        <w:t>w</w:t>
      </w:r>
      <w:r w:rsidR="000174CC" w:rsidRPr="00D447B0">
        <w:t xml:space="preserve">ith some practice, </w:t>
      </w:r>
      <w:r w:rsidR="006E5753" w:rsidRPr="00D447B0">
        <w:t xml:space="preserve">are </w:t>
      </w:r>
      <w:r w:rsidR="000174CC" w:rsidRPr="00D447B0">
        <w:t>easy to generate</w:t>
      </w:r>
      <w:r w:rsidR="006E5753" w:rsidRPr="00D447B0">
        <w:t>;</w:t>
      </w:r>
      <w:r w:rsidR="00466B7A" w:rsidRPr="00D447B0">
        <w:t xml:space="preserve"> </w:t>
      </w:r>
      <w:r w:rsidR="002D64D1" w:rsidRPr="00D447B0">
        <w:t>(2</w:t>
      </w:r>
      <w:r w:rsidR="006E5753" w:rsidRPr="00D447B0">
        <w:t>)</w:t>
      </w:r>
      <w:r w:rsidR="000174CC" w:rsidRPr="00D447B0">
        <w:t xml:space="preserve"> </w:t>
      </w:r>
      <w:r w:rsidR="00AD56BF" w:rsidRPr="00D447B0">
        <w:t>p</w:t>
      </w:r>
      <w:r w:rsidR="000174CC" w:rsidRPr="00D447B0">
        <w:t xml:space="preserve">resent an accessible system to study growth cones embedded in a </w:t>
      </w:r>
      <w:r w:rsidR="000174CC" w:rsidRPr="00D447B0">
        <w:rPr>
          <w:i/>
        </w:rPr>
        <w:t>quasi</w:t>
      </w:r>
      <w:r w:rsidR="006E5753" w:rsidRPr="00D447B0">
        <w:rPr>
          <w:iCs/>
        </w:rPr>
        <w:t>-</w:t>
      </w:r>
      <w:r w:rsidR="000174CC" w:rsidRPr="00D447B0">
        <w:t>fully</w:t>
      </w:r>
      <w:r w:rsidR="000174CC" w:rsidRPr="00D447B0">
        <w:rPr>
          <w:i/>
        </w:rPr>
        <w:t>-</w:t>
      </w:r>
      <w:r w:rsidR="000174CC" w:rsidRPr="00D447B0">
        <w:t>physiological environment, yet transparent enough to allow high</w:t>
      </w:r>
      <w:r w:rsidR="002D64D1" w:rsidRPr="00D447B0">
        <w:t>-</w:t>
      </w:r>
      <w:r w:rsidR="000174CC" w:rsidRPr="00D447B0">
        <w:t>resolution live</w:t>
      </w:r>
      <w:r w:rsidR="002D64D1" w:rsidRPr="00D447B0">
        <w:t>-</w:t>
      </w:r>
      <w:r w:rsidR="000174CC" w:rsidRPr="00D447B0">
        <w:t>cell imaging</w:t>
      </w:r>
      <w:r w:rsidR="00A11217" w:rsidRPr="00D447B0">
        <w:t>;</w:t>
      </w:r>
      <w:r w:rsidR="000174CC" w:rsidRPr="00D447B0">
        <w:t xml:space="preserve"> </w:t>
      </w:r>
      <w:r w:rsidR="002D64D1" w:rsidRPr="00D447B0">
        <w:t>(3</w:t>
      </w:r>
      <w:r w:rsidR="00A11217" w:rsidRPr="00D447B0">
        <w:t>)</w:t>
      </w:r>
      <w:r w:rsidR="000174CC" w:rsidRPr="00D447B0">
        <w:t xml:space="preserve"> </w:t>
      </w:r>
      <w:r w:rsidR="00AD56BF" w:rsidRPr="00D447B0">
        <w:t>c</w:t>
      </w:r>
      <w:r w:rsidR="000174CC" w:rsidRPr="00D447B0">
        <w:t>an be expanded for its use with a myriad of transgenic mouse lines</w:t>
      </w:r>
      <w:r w:rsidR="00667286" w:rsidRPr="00D447B0">
        <w:t>;</w:t>
      </w:r>
      <w:r w:rsidR="000174CC" w:rsidRPr="00D447B0">
        <w:t xml:space="preserve"> </w:t>
      </w:r>
      <w:r w:rsidR="002D64D1" w:rsidRPr="00D447B0">
        <w:t>(4</w:t>
      </w:r>
      <w:r w:rsidR="00667286" w:rsidRPr="00D447B0">
        <w:t>)</w:t>
      </w:r>
      <w:r w:rsidR="000174CC" w:rsidRPr="00D447B0">
        <w:t xml:space="preserve"> </w:t>
      </w:r>
      <w:r w:rsidR="00AD56BF" w:rsidRPr="00D447B0">
        <w:t>c</w:t>
      </w:r>
      <w:r w:rsidR="000174CC" w:rsidRPr="00D447B0">
        <w:t xml:space="preserve">ombined with either IUE or EUE, </w:t>
      </w:r>
      <w:r w:rsidR="00554C2B" w:rsidRPr="00D447B0">
        <w:t>provide</w:t>
      </w:r>
      <w:r w:rsidR="000174CC" w:rsidRPr="00D447B0">
        <w:t xml:space="preserve"> virtually unlimited potential to deliver molecular tools to evaluate the performance of growth cones and axons </w:t>
      </w:r>
      <w:r w:rsidR="000174CC" w:rsidRPr="00D447B0">
        <w:rPr>
          <w:i/>
        </w:rPr>
        <w:t>in</w:t>
      </w:r>
      <w:r w:rsidR="002D64D1" w:rsidRPr="00D447B0">
        <w:rPr>
          <w:i/>
        </w:rPr>
        <w:t xml:space="preserve"> </w:t>
      </w:r>
      <w:r w:rsidR="00B821B3" w:rsidRPr="00D447B0">
        <w:rPr>
          <w:i/>
        </w:rPr>
        <w:t>vivo</w:t>
      </w:r>
      <w:r w:rsidR="000174CC" w:rsidRPr="00D447B0">
        <w:t xml:space="preserve"> under loss/gain of function regimes</w:t>
      </w:r>
      <w:r w:rsidR="006A3B48" w:rsidRPr="00D447B0">
        <w:t>,</w:t>
      </w:r>
      <w:r w:rsidR="000174CC" w:rsidRPr="00D447B0">
        <w:t xml:space="preserve"> along with fluorescent reporters and cytoskeleton probes</w:t>
      </w:r>
      <w:r w:rsidR="00396903" w:rsidRPr="00D447B0">
        <w:t>.</w:t>
      </w:r>
    </w:p>
    <w:p w14:paraId="1B481B23" w14:textId="77777777" w:rsidR="00820A21" w:rsidRPr="00D447B0" w:rsidRDefault="00820A21" w:rsidP="00EE2268"/>
    <w:p w14:paraId="378C36FF" w14:textId="7C7111F4" w:rsidR="000174CC" w:rsidRPr="00D447B0" w:rsidRDefault="005145D4" w:rsidP="00EE2268">
      <w:r w:rsidRPr="00D447B0">
        <w:t>T</w:t>
      </w:r>
      <w:r w:rsidR="005107C9" w:rsidRPr="00D447B0">
        <w:t xml:space="preserve">his methodology </w:t>
      </w:r>
      <w:r w:rsidR="0089148A" w:rsidRPr="00D447B0">
        <w:t>was</w:t>
      </w:r>
      <w:r w:rsidRPr="00D447B0">
        <w:t xml:space="preserve"> described </w:t>
      </w:r>
      <w:r w:rsidR="005107C9" w:rsidRPr="00D447B0">
        <w:t xml:space="preserve">in the context of both </w:t>
      </w:r>
      <w:r w:rsidR="008072BE" w:rsidRPr="00D447B0">
        <w:t>EUE</w:t>
      </w:r>
      <w:r w:rsidR="005107C9" w:rsidRPr="00D447B0">
        <w:t xml:space="preserve"> and </w:t>
      </w:r>
      <w:r w:rsidR="008072BE" w:rsidRPr="00D447B0">
        <w:t>I</w:t>
      </w:r>
      <w:r w:rsidR="005107C9" w:rsidRPr="00D447B0">
        <w:t>UE</w:t>
      </w:r>
      <w:r w:rsidR="001F364E" w:rsidRPr="00D447B0">
        <w:t>.</w:t>
      </w:r>
      <w:r w:rsidR="003B12C0" w:rsidRPr="00D447B0">
        <w:t xml:space="preserve"> </w:t>
      </w:r>
      <w:r w:rsidR="008C1CE1" w:rsidRPr="00D447B0">
        <w:t>A</w:t>
      </w:r>
      <w:r w:rsidR="008A3CF3" w:rsidRPr="00D447B0">
        <w:t xml:space="preserve">lthough still a highly reliable method, EUE resulted in an increased incidence of brain slices showing </w:t>
      </w:r>
      <w:r w:rsidR="008C1CE1" w:rsidRPr="00D447B0">
        <w:t xml:space="preserve">a </w:t>
      </w:r>
      <w:r w:rsidR="008A3CF3" w:rsidRPr="00D447B0">
        <w:t>disorgani</w:t>
      </w:r>
      <w:r w:rsidR="008C1CE1" w:rsidRPr="00D447B0">
        <w:t>z</w:t>
      </w:r>
      <w:r w:rsidR="008A3CF3" w:rsidRPr="00D447B0">
        <w:t xml:space="preserve">ed RG network </w:t>
      </w:r>
      <w:r w:rsidR="00D04795" w:rsidRPr="00D447B0">
        <w:t xml:space="preserve">compared to those obtained with IUE as </w:t>
      </w:r>
      <w:r w:rsidR="008C1CE1" w:rsidRPr="00D447B0">
        <w:t xml:space="preserve">a </w:t>
      </w:r>
      <w:r w:rsidR="00D04795" w:rsidRPr="00D447B0">
        <w:t xml:space="preserve">delivery method </w:t>
      </w:r>
      <w:r w:rsidR="008A3CF3" w:rsidRPr="00D447B0">
        <w:t>(</w:t>
      </w:r>
      <w:r w:rsidR="008A3CF3" w:rsidRPr="00D447B0">
        <w:rPr>
          <w:b/>
        </w:rPr>
        <w:t>Figure 4C</w:t>
      </w:r>
      <w:r w:rsidR="008A3CF3" w:rsidRPr="00D447B0">
        <w:t xml:space="preserve">). </w:t>
      </w:r>
      <w:r w:rsidR="000174CC" w:rsidRPr="00D447B0">
        <w:t>Disturbances in the RG array strongly affect neuronal migration and the pattern of axon elongation</w:t>
      </w:r>
      <w:r w:rsidR="000174CC" w:rsidRPr="00D447B0">
        <w:fldChar w:fldCharType="begin">
          <w:fldData xml:space="preserve">PEVuZE5vdGU+PENpdGU+PEF1dGhvcj5CdWNoc2JhdW08L0F1dGhvcj48WWVhcj4yMDE5PC9ZZWFy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</w:fldData>
        </w:fldChar>
      </w:r>
      <w:r w:rsidR="00CE0AE7" w:rsidRPr="00D447B0">
        <w:instrText xml:space="preserve"> ADDIN EN.CITE </w:instrText>
      </w:r>
      <w:r w:rsidR="00CE0AE7" w:rsidRPr="00D447B0">
        <w:fldChar w:fldCharType="begin">
          <w:fldData xml:space="preserve">PEVuZE5vdGU+PENpdGU+PEF1dGhvcj5CdWNoc2JhdW08L0F1dGhvcj48WWVhcj4yMDE5PC9ZZWFy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</w:fldData>
        </w:fldChar>
      </w:r>
      <w:r w:rsidR="00CE0AE7" w:rsidRPr="00D447B0">
        <w:instrText xml:space="preserve"> ADDIN EN.CITE.DATA </w:instrText>
      </w:r>
      <w:r w:rsidR="00CE0AE7" w:rsidRPr="00D447B0">
        <w:fldChar w:fldCharType="end"/>
      </w:r>
      <w:r w:rsidR="000174CC" w:rsidRPr="00D447B0">
        <w:fldChar w:fldCharType="separate"/>
      </w:r>
      <w:r w:rsidR="005F046A" w:rsidRPr="00D447B0">
        <w:rPr>
          <w:noProof/>
          <w:vertAlign w:val="superscript"/>
        </w:rPr>
        <w:t>30,31</w:t>
      </w:r>
      <w:r w:rsidR="000174CC" w:rsidRPr="00D447B0">
        <w:fldChar w:fldCharType="end"/>
      </w:r>
      <w:r w:rsidR="00D04795" w:rsidRPr="00D447B0">
        <w:t>.</w:t>
      </w:r>
      <w:r w:rsidR="008A3CF3" w:rsidRPr="00D447B0">
        <w:t xml:space="preserve"> </w:t>
      </w:r>
      <w:r w:rsidR="000174CC" w:rsidRPr="00D447B0">
        <w:t xml:space="preserve">These are key parameters that </w:t>
      </w:r>
      <w:r w:rsidR="003B12C0" w:rsidRPr="00D447B0">
        <w:t>predict where to find axons for analysis at a given time and the type of environment they are navigating</w:t>
      </w:r>
      <w:r w:rsidR="001F364E" w:rsidRPr="00D447B0">
        <w:t xml:space="preserve">. </w:t>
      </w:r>
      <w:r w:rsidR="00BB3C65" w:rsidRPr="00D447B0">
        <w:t xml:space="preserve">Brain slices with a </w:t>
      </w:r>
      <w:r w:rsidR="003B12C0" w:rsidRPr="00D447B0">
        <w:t>significan</w:t>
      </w:r>
      <w:r w:rsidR="00894EEF" w:rsidRPr="00D447B0">
        <w:t>tly</w:t>
      </w:r>
      <w:r w:rsidR="00BB3C65" w:rsidRPr="00D447B0">
        <w:t xml:space="preserve"> disrupted RG network typically have impaired cortical neuron stratification</w:t>
      </w:r>
      <w:r w:rsidR="003B12C0" w:rsidRPr="00D447B0">
        <w:t xml:space="preserve">. </w:t>
      </w:r>
      <w:r w:rsidR="00BB3C65" w:rsidRPr="00D447B0">
        <w:t>This</w:t>
      </w:r>
      <w:r w:rsidR="003B12C0" w:rsidRPr="00D447B0">
        <w:t>,</w:t>
      </w:r>
      <w:r w:rsidR="00BB3C65" w:rsidRPr="00D447B0">
        <w:t xml:space="preserve"> in turn</w:t>
      </w:r>
      <w:r w:rsidR="003B12C0" w:rsidRPr="00D447B0">
        <w:t>,</w:t>
      </w:r>
      <w:r w:rsidR="00BB3C65" w:rsidRPr="00D447B0">
        <w:t xml:space="preserve"> produces axons with chaotic </w:t>
      </w:r>
      <w:r w:rsidR="00BB3C65" w:rsidRPr="00D447B0">
        <w:lastRenderedPageBreak/>
        <w:t>trajectories</w:t>
      </w:r>
      <w:r w:rsidR="001F364E" w:rsidRPr="00D447B0">
        <w:t xml:space="preserve">. </w:t>
      </w:r>
      <w:r w:rsidR="00BB3C65" w:rsidRPr="00D447B0">
        <w:t xml:space="preserve">Therefore, </w:t>
      </w:r>
      <w:r w:rsidR="00E015A6" w:rsidRPr="00D447B0">
        <w:t>it is</w:t>
      </w:r>
      <w:r w:rsidR="00BB3C65" w:rsidRPr="00D447B0">
        <w:t xml:space="preserve"> strongly recommend</w:t>
      </w:r>
      <w:r w:rsidR="00E015A6" w:rsidRPr="00D447B0">
        <w:t>ed</w:t>
      </w:r>
      <w:r w:rsidR="00BB3C65" w:rsidRPr="00D447B0">
        <w:t xml:space="preserve"> to control for the structural integrity of the RG network</w:t>
      </w:r>
      <w:r w:rsidR="003B12C0" w:rsidRPr="00D447B0">
        <w:t xml:space="preserve">. </w:t>
      </w:r>
      <w:r w:rsidR="00BB3C65" w:rsidRPr="00D447B0">
        <w:t>Interestingly, poor structural integrity correlates with increased age of the embryonic brain</w:t>
      </w:r>
      <w:r w:rsidR="003B12C0" w:rsidRPr="00D447B0">
        <w:t xml:space="preserve">. </w:t>
      </w:r>
      <w:r w:rsidR="00C07C13" w:rsidRPr="00D447B0">
        <w:t>Indeed,</w:t>
      </w:r>
      <w:r w:rsidR="00BB3C65" w:rsidRPr="00D447B0">
        <w:t xml:space="preserve"> such effects in younger E12.5</w:t>
      </w:r>
      <w:r w:rsidR="004669A0" w:rsidRPr="00D447B0">
        <w:t>–</w:t>
      </w:r>
      <w:r w:rsidR="00BB3C65" w:rsidRPr="00D447B0">
        <w:t>E13.5 embryos</w:t>
      </w:r>
      <w:r w:rsidR="000959C8" w:rsidRPr="00D447B0">
        <w:t xml:space="preserve"> were</w:t>
      </w:r>
      <w:r w:rsidR="008A3CF3" w:rsidRPr="00D447B0">
        <w:t xml:space="preserve"> typically</w:t>
      </w:r>
      <w:r w:rsidR="000959C8" w:rsidRPr="00D447B0">
        <w:t xml:space="preserve"> not observed</w:t>
      </w:r>
      <w:r w:rsidR="000174CC" w:rsidRPr="00D447B0">
        <w:fldChar w:fldCharType="begin">
          <w:fldData xml:space="preserve">PEVuZE5vdGU+PENpdGU+PEF1dGhvcj5EdXByYXo8L0F1dGhvcj48WWVhcj4yMDE5PC9ZZWFyPjxS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</w:fldData>
        </w:fldChar>
      </w:r>
      <w:r w:rsidR="00CE0AE7" w:rsidRPr="00D447B0">
        <w:instrText xml:space="preserve"> ADDIN EN.CITE </w:instrText>
      </w:r>
      <w:r w:rsidR="00CE0AE7" w:rsidRPr="00D447B0">
        <w:fldChar w:fldCharType="begin">
          <w:fldData xml:space="preserve">PEVuZE5vdGU+PENpdGU+PEF1dGhvcj5EdXByYXo8L0F1dGhvcj48WWVhcj4yMDE5PC9ZZWFyPjxS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</w:fldData>
        </w:fldChar>
      </w:r>
      <w:r w:rsidR="00CE0AE7" w:rsidRPr="00D447B0">
        <w:instrText xml:space="preserve"> ADDIN EN.CITE.DATA </w:instrText>
      </w:r>
      <w:r w:rsidR="00CE0AE7" w:rsidRPr="00D447B0">
        <w:fldChar w:fldCharType="end"/>
      </w:r>
      <w:r w:rsidR="000174CC" w:rsidRPr="00D447B0">
        <w:fldChar w:fldCharType="separate"/>
      </w:r>
      <w:r w:rsidR="00E14A19" w:rsidRPr="00D447B0">
        <w:rPr>
          <w:noProof/>
          <w:vertAlign w:val="superscript"/>
        </w:rPr>
        <w:t>19</w:t>
      </w:r>
      <w:r w:rsidR="000174CC" w:rsidRPr="00D447B0">
        <w:fldChar w:fldCharType="end"/>
      </w:r>
      <w:r w:rsidR="000174CC" w:rsidRPr="00D447B0">
        <w:t>.</w:t>
      </w:r>
    </w:p>
    <w:p w14:paraId="1926B393" w14:textId="77777777" w:rsidR="000174CC" w:rsidRPr="00D447B0" w:rsidRDefault="000174CC" w:rsidP="00EE2268"/>
    <w:p w14:paraId="096ABCB1" w14:textId="710581D8" w:rsidR="005E2957" w:rsidRPr="00D447B0" w:rsidRDefault="000174CC" w:rsidP="00EE2268">
      <w:r w:rsidRPr="00D447B0">
        <w:t xml:space="preserve">The present protocol is </w:t>
      </w:r>
      <w:r w:rsidR="00437BFB" w:rsidRPr="00D447B0">
        <w:t>thorough</w:t>
      </w:r>
      <w:r w:rsidRPr="00D447B0">
        <w:t xml:space="preserve"> and straightforward</w:t>
      </w:r>
      <w:r w:rsidR="001F364E" w:rsidRPr="00D447B0">
        <w:t xml:space="preserve">. </w:t>
      </w:r>
      <w:r w:rsidRPr="00D447B0">
        <w:t xml:space="preserve">Nevertheless, there are a few critical steps where special care and attention must be </w:t>
      </w:r>
      <w:r w:rsidR="000877AB" w:rsidRPr="00D447B0">
        <w:t>taken</w:t>
      </w:r>
      <w:r w:rsidRPr="00D447B0">
        <w:t xml:space="preserve"> to obtain optimal results</w:t>
      </w:r>
      <w:r w:rsidR="001F364E" w:rsidRPr="00D447B0">
        <w:t xml:space="preserve">. </w:t>
      </w:r>
      <w:r w:rsidRPr="00D447B0">
        <w:t xml:space="preserve">These </w:t>
      </w:r>
      <w:r w:rsidR="00891FB8" w:rsidRPr="00D447B0">
        <w:t xml:space="preserve">have been </w:t>
      </w:r>
      <w:r w:rsidR="000877AB" w:rsidRPr="00D447B0">
        <w:t>express</w:t>
      </w:r>
      <w:r w:rsidRPr="00D447B0">
        <w:t xml:space="preserve">ly noted in the protocol and include </w:t>
      </w:r>
      <w:r w:rsidR="000877AB" w:rsidRPr="00D447B0">
        <w:t>(1</w:t>
      </w:r>
      <w:r w:rsidR="00BF6806" w:rsidRPr="00D447B0">
        <w:t>)</w:t>
      </w:r>
      <w:r w:rsidRPr="00D447B0">
        <w:t xml:space="preserve"> </w:t>
      </w:r>
      <w:r w:rsidR="00AD56BF" w:rsidRPr="00D447B0">
        <w:t>t</w:t>
      </w:r>
      <w:r w:rsidRPr="00D447B0">
        <w:t xml:space="preserve">uning the amount of DNA used in the electroporation to </w:t>
      </w:r>
      <w:r w:rsidR="000877AB" w:rsidRPr="00D447B0">
        <w:t>get</w:t>
      </w:r>
      <w:r w:rsidRPr="00D447B0">
        <w:t xml:space="preserve"> sparse labeling</w:t>
      </w:r>
      <w:r w:rsidR="00BF6806" w:rsidRPr="00D447B0">
        <w:t>;</w:t>
      </w:r>
      <w:r w:rsidRPr="00D447B0">
        <w:t xml:space="preserve"> </w:t>
      </w:r>
      <w:r w:rsidR="000877AB" w:rsidRPr="00D447B0">
        <w:t>(2</w:t>
      </w:r>
      <w:r w:rsidR="00BF6806" w:rsidRPr="00D447B0">
        <w:t>)</w:t>
      </w:r>
      <w:r w:rsidRPr="00D447B0">
        <w:t xml:space="preserve"> </w:t>
      </w:r>
      <w:r w:rsidR="00AD56BF" w:rsidRPr="00D447B0">
        <w:t>a</w:t>
      </w:r>
      <w:r w:rsidRPr="00D447B0">
        <w:t>voiding damage during the extraction of brains</w:t>
      </w:r>
      <w:r w:rsidR="00BF6806" w:rsidRPr="00D447B0">
        <w:t>;</w:t>
      </w:r>
      <w:r w:rsidR="005E2957" w:rsidRPr="00D447B0">
        <w:t xml:space="preserve"> </w:t>
      </w:r>
      <w:r w:rsidR="000877AB" w:rsidRPr="00D447B0">
        <w:t>(3</w:t>
      </w:r>
      <w:r w:rsidR="00BF6806" w:rsidRPr="00D447B0">
        <w:t>)</w:t>
      </w:r>
      <w:r w:rsidRPr="00D447B0">
        <w:t xml:space="preserve"> </w:t>
      </w:r>
      <w:r w:rsidR="00AD56BF" w:rsidRPr="00D447B0">
        <w:t>controlling</w:t>
      </w:r>
      <w:r w:rsidRPr="00D447B0">
        <w:t xml:space="preserve"> the temperature of the agarose during brain casing</w:t>
      </w:r>
      <w:r w:rsidR="00BF6806" w:rsidRPr="00D447B0">
        <w:t>;</w:t>
      </w:r>
      <w:r w:rsidR="005E2957" w:rsidRPr="00D447B0">
        <w:t xml:space="preserve"> </w:t>
      </w:r>
      <w:r w:rsidR="000877AB" w:rsidRPr="00D447B0">
        <w:t>(4</w:t>
      </w:r>
      <w:r w:rsidR="00BF6806" w:rsidRPr="00D447B0">
        <w:t>)</w:t>
      </w:r>
      <w:r w:rsidRPr="00D447B0">
        <w:t xml:space="preserve"> </w:t>
      </w:r>
      <w:r w:rsidR="00AD56BF" w:rsidRPr="00D447B0">
        <w:t>t</w:t>
      </w:r>
      <w:r w:rsidRPr="00D447B0">
        <w:t>roubleshoot</w:t>
      </w:r>
      <w:r w:rsidR="00C0561B" w:rsidRPr="00D447B0">
        <w:t>ing</w:t>
      </w:r>
      <w:r w:rsidRPr="00D447B0">
        <w:t xml:space="preserve"> </w:t>
      </w:r>
      <w:r w:rsidR="00D04795" w:rsidRPr="00D447B0">
        <w:t xml:space="preserve">the </w:t>
      </w:r>
      <w:r w:rsidRPr="00D447B0">
        <w:t>ideal percentage of agarose for brains of a given age</w:t>
      </w:r>
      <w:r w:rsidR="00394984" w:rsidRPr="00D447B0">
        <w:t>;</w:t>
      </w:r>
      <w:r w:rsidRPr="00D447B0">
        <w:t xml:space="preserve"> and </w:t>
      </w:r>
      <w:r w:rsidR="000877AB" w:rsidRPr="00D447B0">
        <w:t>(5</w:t>
      </w:r>
      <w:r w:rsidR="00BF6806" w:rsidRPr="00D447B0">
        <w:t>)</w:t>
      </w:r>
      <w:r w:rsidRPr="00D447B0">
        <w:t xml:space="preserve"> </w:t>
      </w:r>
      <w:r w:rsidR="00AD56BF" w:rsidRPr="00D447B0">
        <w:t>s</w:t>
      </w:r>
      <w:r w:rsidRPr="00D447B0">
        <w:t xml:space="preserve">election of fluorophores, </w:t>
      </w:r>
      <w:r w:rsidR="007D2F1E" w:rsidRPr="00D447B0">
        <w:t>the</w:t>
      </w:r>
      <w:r w:rsidRPr="00D447B0">
        <w:t xml:space="preserve"> experience </w:t>
      </w:r>
      <w:r w:rsidR="000872D3" w:rsidRPr="00D447B0">
        <w:t>of which follows</w:t>
      </w:r>
      <w:r w:rsidR="001F364E" w:rsidRPr="00D447B0">
        <w:t xml:space="preserve">. </w:t>
      </w:r>
      <w:r w:rsidRPr="00D447B0">
        <w:t xml:space="preserve">During </w:t>
      </w:r>
      <w:r w:rsidR="007F2640" w:rsidRPr="00D447B0">
        <w:t>protocol optimi</w:t>
      </w:r>
      <w:r w:rsidR="000877AB" w:rsidRPr="00D447B0">
        <w:t>z</w:t>
      </w:r>
      <w:r w:rsidR="007F2640" w:rsidRPr="00D447B0">
        <w:t>ation</w:t>
      </w:r>
      <w:r w:rsidRPr="00D447B0">
        <w:t xml:space="preserve">, </w:t>
      </w:r>
      <w:r w:rsidR="000877AB" w:rsidRPr="00D447B0">
        <w:t xml:space="preserve">the </w:t>
      </w:r>
      <w:r w:rsidRPr="00D447B0">
        <w:t xml:space="preserve">performance of several fluorophores in </w:t>
      </w:r>
      <w:proofErr w:type="gramStart"/>
      <w:r w:rsidRPr="00D447B0">
        <w:t>live</w:t>
      </w:r>
      <w:r w:rsidR="000877AB" w:rsidRPr="00D447B0">
        <w:t>-</w:t>
      </w:r>
      <w:r w:rsidRPr="00D447B0">
        <w:t>cell</w:t>
      </w:r>
      <w:proofErr w:type="gramEnd"/>
      <w:r w:rsidRPr="00D447B0">
        <w:t xml:space="preserve"> </w:t>
      </w:r>
      <w:r w:rsidR="0095427E" w:rsidRPr="00D447B0">
        <w:rPr>
          <w:i/>
          <w:iCs/>
        </w:rPr>
        <w:t>in</w:t>
      </w:r>
      <w:r w:rsidR="000877AB" w:rsidRPr="00D447B0">
        <w:rPr>
          <w:i/>
          <w:iCs/>
        </w:rPr>
        <w:t xml:space="preserve"> </w:t>
      </w:r>
      <w:r w:rsidR="0095427E" w:rsidRPr="00D447B0">
        <w:rPr>
          <w:i/>
          <w:iCs/>
        </w:rPr>
        <w:t xml:space="preserve">situ </w:t>
      </w:r>
      <w:r w:rsidRPr="00D447B0">
        <w:t>imaging</w:t>
      </w:r>
      <w:r w:rsidR="00623EB8" w:rsidRPr="00D447B0">
        <w:t xml:space="preserve"> was tested</w:t>
      </w:r>
      <w:r w:rsidR="001F364E" w:rsidRPr="00D447B0">
        <w:t xml:space="preserve">. </w:t>
      </w:r>
      <w:r w:rsidR="00623EB8" w:rsidRPr="00D447B0">
        <w:t>M</w:t>
      </w:r>
      <w:r w:rsidRPr="00D447B0">
        <w:t xml:space="preserve">onomeric GFP variants EGFP and </w:t>
      </w:r>
      <w:proofErr w:type="spellStart"/>
      <w:r w:rsidRPr="00D447B0">
        <w:t>NeonGreen</w:t>
      </w:r>
      <w:proofErr w:type="spellEnd"/>
      <w:r w:rsidRPr="00D447B0">
        <w:t xml:space="preserve"> for the preparation of the </w:t>
      </w:r>
      <w:proofErr w:type="spellStart"/>
      <w:r w:rsidR="00D71F25" w:rsidRPr="00D447B0">
        <w:t>L</w:t>
      </w:r>
      <w:r w:rsidR="00A84FE9" w:rsidRPr="00D447B0">
        <w:t>ifeAct</w:t>
      </w:r>
      <w:proofErr w:type="spellEnd"/>
      <w:r w:rsidRPr="00D447B0">
        <w:t xml:space="preserve">- and Lyn-tagged </w:t>
      </w:r>
      <w:r w:rsidR="008D61D3" w:rsidRPr="00D447B0">
        <w:t xml:space="preserve">plasmids </w:t>
      </w:r>
      <w:r w:rsidR="00623EB8" w:rsidRPr="00D447B0">
        <w:t>were chosen for</w:t>
      </w:r>
      <w:r w:rsidRPr="00D447B0">
        <w:t xml:space="preserve"> this protocol (</w:t>
      </w:r>
      <w:r w:rsidRPr="00D447B0">
        <w:rPr>
          <w:b/>
        </w:rPr>
        <w:t>Figure 5</w:t>
      </w:r>
      <w:proofErr w:type="gramStart"/>
      <w:r w:rsidRPr="00D447B0">
        <w:rPr>
          <w:b/>
        </w:rPr>
        <w:t>A</w:t>
      </w:r>
      <w:r w:rsidR="000877AB" w:rsidRPr="00D447B0">
        <w:rPr>
          <w:b/>
        </w:rPr>
        <w:t>,</w:t>
      </w:r>
      <w:r w:rsidRPr="00D447B0">
        <w:rPr>
          <w:b/>
        </w:rPr>
        <w:t>B</w:t>
      </w:r>
      <w:proofErr w:type="gramEnd"/>
      <w:r w:rsidRPr="00D447B0">
        <w:t>)</w:t>
      </w:r>
      <w:r w:rsidR="001F364E" w:rsidRPr="00D447B0">
        <w:t>.</w:t>
      </w:r>
      <w:r w:rsidR="00E06470" w:rsidRPr="00D447B0">
        <w:t xml:space="preserve"> </w:t>
      </w:r>
      <w:r w:rsidR="00A852BA" w:rsidRPr="00D447B0">
        <w:t>Additionally,</w:t>
      </w:r>
      <w:r w:rsidR="00CB0285" w:rsidRPr="00D447B0">
        <w:t xml:space="preserve"> </w:t>
      </w:r>
      <w:r w:rsidR="00A852BA" w:rsidRPr="00D447B0">
        <w:t xml:space="preserve">the RFP variant </w:t>
      </w:r>
      <w:proofErr w:type="spellStart"/>
      <w:r w:rsidR="00A852BA" w:rsidRPr="00D447B0">
        <w:t>mScarlet</w:t>
      </w:r>
      <w:proofErr w:type="spellEnd"/>
      <w:r w:rsidR="00A852BA" w:rsidRPr="00D447B0">
        <w:t xml:space="preserve"> </w:t>
      </w:r>
      <w:r w:rsidR="00D04795" w:rsidRPr="00D447B0">
        <w:t xml:space="preserve">was tested and found </w:t>
      </w:r>
      <w:r w:rsidR="009C32E3" w:rsidRPr="00D447B0">
        <w:t>highly suitable</w:t>
      </w:r>
      <w:r w:rsidR="00D04795" w:rsidRPr="00D447B0">
        <w:t xml:space="preserve"> </w:t>
      </w:r>
      <w:r w:rsidR="009C32E3" w:rsidRPr="00D447B0">
        <w:t xml:space="preserve">for </w:t>
      </w:r>
      <w:r w:rsidR="00D04795" w:rsidRPr="00D447B0">
        <w:t>this set</w:t>
      </w:r>
      <w:r w:rsidR="000877AB" w:rsidRPr="00D447B0">
        <w:t>-</w:t>
      </w:r>
      <w:r w:rsidR="00D04795" w:rsidRPr="00D447B0">
        <w:t xml:space="preserve">up </w:t>
      </w:r>
      <w:r w:rsidR="00A852BA" w:rsidRPr="00D447B0">
        <w:t>(data not shown)</w:t>
      </w:r>
      <w:r w:rsidR="001F364E" w:rsidRPr="00D447B0">
        <w:t xml:space="preserve">. </w:t>
      </w:r>
      <w:r w:rsidR="00900F90" w:rsidRPr="00D447B0">
        <w:t>M</w:t>
      </w:r>
      <w:r w:rsidRPr="00D447B0">
        <w:t xml:space="preserve">ultimeric </w:t>
      </w:r>
      <w:proofErr w:type="spellStart"/>
      <w:r w:rsidRPr="00D447B0">
        <w:t>tRFP</w:t>
      </w:r>
      <w:proofErr w:type="spellEnd"/>
      <w:r w:rsidRPr="00D447B0">
        <w:t xml:space="preserve"> (dimer) and </w:t>
      </w:r>
      <w:proofErr w:type="spellStart"/>
      <w:r w:rsidRPr="00D447B0">
        <w:t>ZsGreen</w:t>
      </w:r>
      <w:proofErr w:type="spellEnd"/>
      <w:r w:rsidRPr="00D447B0">
        <w:t xml:space="preserve"> (tetramer) (</w:t>
      </w:r>
      <w:r w:rsidRPr="00D447B0">
        <w:rPr>
          <w:b/>
        </w:rPr>
        <w:t>Figure 5C</w:t>
      </w:r>
      <w:r w:rsidR="001652BF" w:rsidRPr="00D447B0">
        <w:rPr>
          <w:b/>
        </w:rPr>
        <w:t xml:space="preserve"> </w:t>
      </w:r>
      <w:r w:rsidR="001652BF" w:rsidRPr="00D447B0">
        <w:rPr>
          <w:bCs/>
        </w:rPr>
        <w:t>and</w:t>
      </w:r>
      <w:r w:rsidR="001652BF" w:rsidRPr="00D447B0">
        <w:rPr>
          <w:b/>
        </w:rPr>
        <w:t xml:space="preserve"> </w:t>
      </w:r>
      <w:r w:rsidR="000877AB" w:rsidRPr="00D447B0">
        <w:rPr>
          <w:b/>
        </w:rPr>
        <w:t>S</w:t>
      </w:r>
      <w:r w:rsidR="001652BF" w:rsidRPr="00D447B0">
        <w:rPr>
          <w:b/>
        </w:rPr>
        <w:t xml:space="preserve">upplementary </w:t>
      </w:r>
      <w:r w:rsidR="00A51D4E" w:rsidRPr="00D447B0">
        <w:rPr>
          <w:b/>
        </w:rPr>
        <w:t>V</w:t>
      </w:r>
      <w:r w:rsidR="001652BF" w:rsidRPr="00D447B0">
        <w:rPr>
          <w:b/>
        </w:rPr>
        <w:t>ideo 1</w:t>
      </w:r>
      <w:r w:rsidR="000877AB" w:rsidRPr="00D447B0">
        <w:rPr>
          <w:b/>
        </w:rPr>
        <w:t xml:space="preserve">, </w:t>
      </w:r>
      <w:r w:rsidR="001652BF" w:rsidRPr="00D447B0">
        <w:rPr>
          <w:bCs/>
        </w:rPr>
        <w:t>right</w:t>
      </w:r>
      <w:r w:rsidRPr="00D447B0">
        <w:t>)</w:t>
      </w:r>
      <w:r w:rsidR="00900F90" w:rsidRPr="00D447B0">
        <w:t xml:space="preserve"> were also tested</w:t>
      </w:r>
      <w:r w:rsidR="001F364E" w:rsidRPr="00D447B0">
        <w:t xml:space="preserve">. </w:t>
      </w:r>
      <w:r w:rsidRPr="00D447B0">
        <w:t xml:space="preserve">These fast-folding super-bright fluorophores are </w:t>
      </w:r>
      <w:r w:rsidR="004D7D51" w:rsidRPr="00D447B0">
        <w:t>recommended</w:t>
      </w:r>
      <w:r w:rsidRPr="00D447B0">
        <w:t xml:space="preserve"> when the method requires </w:t>
      </w:r>
      <w:r w:rsidR="00EA4CF2" w:rsidRPr="00D447B0">
        <w:t>rapid fluorescent signal generation</w:t>
      </w:r>
      <w:r w:rsidRPr="00D447B0">
        <w:t xml:space="preserve"> after DNA delivery</w:t>
      </w:r>
      <w:r w:rsidR="00396903" w:rsidRPr="00D447B0">
        <w:t>.</w:t>
      </w:r>
    </w:p>
    <w:p w14:paraId="3FED1B4D" w14:textId="77777777" w:rsidR="005E2957" w:rsidRPr="00D447B0" w:rsidRDefault="005E2957" w:rsidP="00EE2268"/>
    <w:p w14:paraId="7CC3C732" w14:textId="679D5B8B" w:rsidR="000174CC" w:rsidRPr="00D447B0" w:rsidRDefault="00337290" w:rsidP="00EE2268">
      <w:r w:rsidRPr="00D447B0">
        <w:t xml:space="preserve">A common practice in </w:t>
      </w:r>
      <w:r w:rsidR="00311241" w:rsidRPr="00D447B0">
        <w:t>using</w:t>
      </w:r>
      <w:r w:rsidRPr="00D447B0">
        <w:t xml:space="preserve"> slice</w:t>
      </w:r>
      <w:r w:rsidR="009E15B3" w:rsidRPr="00D447B0">
        <w:t xml:space="preserve"> </w:t>
      </w:r>
      <w:r w:rsidRPr="00D447B0">
        <w:t>cultures is to utili</w:t>
      </w:r>
      <w:r w:rsidR="009E15B3" w:rsidRPr="00D447B0">
        <w:t>z</w:t>
      </w:r>
      <w:r w:rsidRPr="00D447B0">
        <w:t xml:space="preserve">e slices </w:t>
      </w:r>
      <w:r w:rsidR="003042B9" w:rsidRPr="00D447B0">
        <w:t xml:space="preserve">from different brains </w:t>
      </w:r>
      <w:r w:rsidRPr="00D447B0">
        <w:t>to test control and experimental conditions</w:t>
      </w:r>
      <w:r w:rsidR="001F364E" w:rsidRPr="00D447B0">
        <w:t xml:space="preserve">. </w:t>
      </w:r>
      <w:r w:rsidRPr="00D447B0">
        <w:t>This represents an inherent source of unwanted variability</w:t>
      </w:r>
      <w:r w:rsidR="001F364E" w:rsidRPr="00D447B0">
        <w:t xml:space="preserve">. </w:t>
      </w:r>
      <w:r w:rsidR="004D3D0B" w:rsidRPr="00D447B0">
        <w:t>Here</w:t>
      </w:r>
      <w:r w:rsidRPr="00D447B0">
        <w:t xml:space="preserve">, </w:t>
      </w:r>
      <w:r w:rsidR="000174CC" w:rsidRPr="00D447B0">
        <w:t xml:space="preserve">an expression system that </w:t>
      </w:r>
      <w:r w:rsidR="007A38E4" w:rsidRPr="00D447B0">
        <w:t>enables</w:t>
      </w:r>
      <w:r w:rsidR="000174CC" w:rsidRPr="00D447B0">
        <w:t xml:space="preserve"> independent modification of </w:t>
      </w:r>
      <w:r w:rsidR="000101D9" w:rsidRPr="00D447B0">
        <w:t>neighboring</w:t>
      </w:r>
      <w:r w:rsidR="000174CC" w:rsidRPr="00D447B0">
        <w:t xml:space="preserve"> neurons a</w:t>
      </w:r>
      <w:r w:rsidR="009E15B3" w:rsidRPr="00D447B0">
        <w:t>nd reporters' expression</w:t>
      </w:r>
      <w:r w:rsidR="000174CC" w:rsidRPr="00D447B0">
        <w:t xml:space="preserve"> for identification</w:t>
      </w:r>
      <w:r w:rsidR="004D3D0B" w:rsidRPr="00D447B0">
        <w:t xml:space="preserve"> was used</w:t>
      </w:r>
      <w:r w:rsidR="001F364E" w:rsidRPr="00D447B0">
        <w:t xml:space="preserve">. </w:t>
      </w:r>
      <w:r w:rsidR="000174CC" w:rsidRPr="00D447B0">
        <w:t>Note that in this demonstration (</w:t>
      </w:r>
      <w:r w:rsidR="000174CC" w:rsidRPr="00D447B0">
        <w:rPr>
          <w:b/>
        </w:rPr>
        <w:t>Figure 5C</w:t>
      </w:r>
      <w:r w:rsidR="000174CC" w:rsidRPr="00D447B0">
        <w:t xml:space="preserve">), there </w:t>
      </w:r>
      <w:r w:rsidR="00C46A97" w:rsidRPr="00D447B0">
        <w:t>were</w:t>
      </w:r>
      <w:r w:rsidR="000174CC" w:rsidRPr="00D447B0">
        <w:t xml:space="preserve"> no differences between neurons expressing either of the fluorophores</w:t>
      </w:r>
      <w:r w:rsidR="001F364E" w:rsidRPr="00D447B0">
        <w:t xml:space="preserve">. </w:t>
      </w:r>
      <w:r w:rsidR="000174CC" w:rsidRPr="00D447B0">
        <w:t>However, as an example, such</w:t>
      </w:r>
      <w:r w:rsidR="007B5B20" w:rsidRPr="00D447B0">
        <w:t xml:space="preserve"> a</w:t>
      </w:r>
      <w:r w:rsidR="000174CC" w:rsidRPr="00D447B0">
        <w:t xml:space="preserve"> plasmid mix combined with a </w:t>
      </w:r>
      <w:r w:rsidR="000101D9" w:rsidRPr="00D447B0">
        <w:t>transgenic mouse</w:t>
      </w:r>
      <w:r w:rsidR="000174CC" w:rsidRPr="00D447B0">
        <w:t xml:space="preserve"> line </w:t>
      </w:r>
      <w:r w:rsidR="000101D9" w:rsidRPr="00D447B0">
        <w:t>harboring</w:t>
      </w:r>
      <w:r w:rsidR="000174CC" w:rsidRPr="00D447B0">
        <w:t xml:space="preserve"> a Cre-sensitive gene will label with </w:t>
      </w:r>
      <w:proofErr w:type="spellStart"/>
      <w:r w:rsidR="000174CC" w:rsidRPr="00D447B0">
        <w:t>tRFP</w:t>
      </w:r>
      <w:proofErr w:type="spellEnd"/>
      <w:r w:rsidR="000174CC" w:rsidRPr="00D447B0">
        <w:t xml:space="preserve"> (Dre-sensitive) neurons that remained as wild type</w:t>
      </w:r>
      <w:r w:rsidR="005E0D47" w:rsidRPr="00D447B0">
        <w:t>. In contrast,</w:t>
      </w:r>
      <w:r w:rsidR="000174CC" w:rsidRPr="00D447B0">
        <w:t xml:space="preserve"> the </w:t>
      </w:r>
      <w:proofErr w:type="spellStart"/>
      <w:r w:rsidR="000174CC" w:rsidRPr="00D447B0">
        <w:t>ZsGreen</w:t>
      </w:r>
      <w:proofErr w:type="spellEnd"/>
      <w:r w:rsidR="000174CC" w:rsidRPr="00D447B0">
        <w:t xml:space="preserve"> (also Cre-sensitive) will label the recombined neurons</w:t>
      </w:r>
      <w:r w:rsidR="001F364E" w:rsidRPr="00D447B0">
        <w:t xml:space="preserve">. </w:t>
      </w:r>
      <w:r w:rsidR="000174CC" w:rsidRPr="00D447B0">
        <w:t xml:space="preserve">Hence, growth cones of </w:t>
      </w:r>
      <w:r w:rsidR="005E0D47" w:rsidRPr="00D447B0">
        <w:t xml:space="preserve">the </w:t>
      </w:r>
      <w:r w:rsidR="000174CC" w:rsidRPr="00D447B0">
        <w:t>two different genotypes, and likely also phenotypes, could be studied side-by-side simultaneously in the same brain slice.</w:t>
      </w:r>
    </w:p>
    <w:p w14:paraId="7DBDBD39" w14:textId="77777777" w:rsidR="000174CC" w:rsidRPr="00D447B0" w:rsidRDefault="000174CC" w:rsidP="00EE2268"/>
    <w:p w14:paraId="731141D8" w14:textId="6AE6F853" w:rsidR="000174CC" w:rsidRPr="00D447B0" w:rsidRDefault="00697992" w:rsidP="00EE2268">
      <w:pPr>
        <w:rPr>
          <w:bCs/>
        </w:rPr>
      </w:pPr>
      <w:r w:rsidRPr="00D447B0">
        <w:t>L</w:t>
      </w:r>
      <w:r w:rsidR="001B0D9F" w:rsidRPr="00D447B0">
        <w:t>ocali</w:t>
      </w:r>
      <w:r w:rsidR="00BD3185" w:rsidRPr="00D447B0">
        <w:t>z</w:t>
      </w:r>
      <w:r w:rsidR="001B0D9F" w:rsidRPr="00D447B0">
        <w:t>ation of axons and growth cones for analysis is an important consideration</w:t>
      </w:r>
      <w:r w:rsidR="001F364E" w:rsidRPr="00D447B0">
        <w:t xml:space="preserve">. </w:t>
      </w:r>
      <w:r w:rsidR="000174CC" w:rsidRPr="00D447B0">
        <w:rPr>
          <w:bCs/>
        </w:rPr>
        <w:t xml:space="preserve">Cortical neurons </w:t>
      </w:r>
      <w:r w:rsidR="00E06470" w:rsidRPr="00D447B0">
        <w:rPr>
          <w:bCs/>
        </w:rPr>
        <w:t xml:space="preserve">polarize </w:t>
      </w:r>
      <w:r w:rsidR="000174CC" w:rsidRPr="00D447B0">
        <w:rPr>
          <w:bCs/>
        </w:rPr>
        <w:t>while radially migrating from the ventricular zone</w:t>
      </w:r>
      <w:r w:rsidR="007C3D28" w:rsidRPr="00D447B0">
        <w:rPr>
          <w:bCs/>
        </w:rPr>
        <w:t xml:space="preserve"> (VZ)</w:t>
      </w:r>
      <w:r w:rsidR="000174CC" w:rsidRPr="00D447B0">
        <w:rPr>
          <w:bCs/>
        </w:rPr>
        <w:t xml:space="preserve"> toward the cortical plate</w:t>
      </w:r>
      <w:r w:rsidR="007C3D28" w:rsidRPr="00D447B0">
        <w:rPr>
          <w:bCs/>
        </w:rPr>
        <w:t xml:space="preserve"> (CP)</w:t>
      </w:r>
      <w:r w:rsidR="001F364E" w:rsidRPr="00D447B0">
        <w:rPr>
          <w:bCs/>
        </w:rPr>
        <w:t xml:space="preserve">. </w:t>
      </w:r>
      <w:r w:rsidR="000174CC" w:rsidRPr="00D447B0">
        <w:rPr>
          <w:bCs/>
        </w:rPr>
        <w:t>During this process, neurons form a leading process (</w:t>
      </w:r>
      <w:r w:rsidR="00BE50EE" w:rsidRPr="00D447B0">
        <w:rPr>
          <w:bCs/>
        </w:rPr>
        <w:t xml:space="preserve">a </w:t>
      </w:r>
      <w:r w:rsidR="000174CC" w:rsidRPr="00D447B0">
        <w:rPr>
          <w:bCs/>
        </w:rPr>
        <w:t>future dendrite) and a trailing process that will become the axon</w:t>
      </w:r>
      <w:r w:rsidR="00BE50EE" w:rsidRPr="00D447B0">
        <w:rPr>
          <w:bCs/>
        </w:rPr>
        <w:t>,</w:t>
      </w:r>
      <w:r w:rsidR="000174CC" w:rsidRPr="00D447B0">
        <w:rPr>
          <w:bCs/>
        </w:rPr>
        <w:t xml:space="preserve"> eventually joining pioneering axons in the </w:t>
      </w:r>
      <w:r w:rsidR="007C3D28" w:rsidRPr="00D447B0">
        <w:rPr>
          <w:bCs/>
        </w:rPr>
        <w:t>intermediate zone (IZ)</w:t>
      </w:r>
      <w:r w:rsidR="00BD3185" w:rsidRPr="00D447B0">
        <w:rPr>
          <w:bCs/>
        </w:rPr>
        <w:t>,</w:t>
      </w:r>
      <w:r w:rsidR="000174CC" w:rsidRPr="00D447B0">
        <w:rPr>
          <w:bCs/>
        </w:rPr>
        <w:t xml:space="preserve"> establishing axon tracts</w:t>
      </w:r>
      <w:r w:rsidR="000174CC" w:rsidRPr="00D447B0">
        <w:rPr>
          <w:bCs/>
        </w:rPr>
        <w:fldChar w:fldCharType="begin"/>
      </w:r>
      <w:r w:rsidR="00CE0AE7" w:rsidRPr="00D447B0">
        <w:rPr>
          <w:bCs/>
        </w:rPr>
        <w:instrText xml:space="preserve"> ADDIN EN.CITE &lt;EndNote&gt;&lt;Cite&gt;&lt;Author&gt;Barnes&lt;/Author&gt;&lt;Year&gt;2009&lt;/Year&gt;&lt;RecNum&gt;145&lt;/RecNum&gt;&lt;DisplayText&gt;&lt;style face="superscript"&gt;32&lt;/style&gt;&lt;/DisplayText&gt;&lt;record&gt;&lt;rec-number&gt;145&lt;/rec-number&gt;&lt;foreign-keys&gt;&lt;key app="EN" db-id="t0afsedv5ffwz3ewxwa52pzwze2sx95pew59" timestamp="1624979486" guid="2c34a9e9-a2b3-4ffa-a580-37137518e084"&gt;145&lt;/key&gt;&lt;/foreign-keys&gt;&lt;ref-type name="Journal Article"&gt;17&lt;/ref-type&gt;&lt;contributors&gt;&lt;authors&gt;&lt;author&gt;Barnes, A. P.&lt;/author&gt;&lt;author&gt;Polleux, F.&lt;/author&gt;&lt;/authors&gt;&lt;/contributors&gt;&lt;auth-address&gt;Pediatric Neuroscience Research Program, Department of Pediatrics, Oregon Health and Science University, Portland, Oregon 97239-3098, USA. barnesan@ohsu.edu&lt;/auth-address&gt;&lt;titles&gt;&lt;title&gt;Establishment of axon-dendrite polarity in developing neurons&lt;/title&gt;&lt;secondary-title&gt;Annu Rev Neurosci&lt;/secondary-title&gt;&lt;/titles&gt;&lt;periodical&gt;&lt;full-title&gt;Annual Review of Neuroscience&lt;/full-title&gt;&lt;abbr-1&gt;Annu. Rev. Neurosci.&lt;/abbr-1&gt;&lt;abbr-2&gt;Annu Rev Neurosci&lt;/abbr-2&gt;&lt;/periodical&gt;&lt;pages&gt;347-81&lt;/pages&gt;&lt;volume&gt;32&lt;/volume&gt;&lt;edition&gt;2009/04/30&lt;/edition&gt;&lt;keywords&gt;&lt;keyword&gt;Animals&lt;/keyword&gt;&lt;keyword&gt;Axons/physiology/*ultrastructure&lt;/keyword&gt;&lt;keyword&gt;Brain/*cytology/*embryology/physiology&lt;/keyword&gt;&lt;keyword&gt;Cell Communication/physiology&lt;/keyword&gt;&lt;keyword&gt;Cell Differentiation/physiology&lt;/keyword&gt;&lt;keyword&gt;Cell Polarity/*physiology&lt;/keyword&gt;&lt;keyword&gt;Dendrites/physiology/*ultrastructure&lt;/keyword&gt;&lt;keyword&gt;Extracellular Matrix Proteins/metabolism&lt;/keyword&gt;&lt;keyword&gt;Humans&lt;/keyword&gt;&lt;keyword&gt;Neurogenesis/physiology&lt;/keyword&gt;&lt;keyword&gt;Signal Transduction/physiology&lt;/keyword&gt;&lt;/keywords&gt;&lt;dates&gt;&lt;year&gt;2009&lt;/year&gt;&lt;/dates&gt;&lt;isbn&gt;1545-4126 (Electronic)&amp;#xD;0147-006X (Linking)&lt;/isbn&gt;&lt;accession-num&gt;19400726&lt;/accession-num&gt;&lt;urls&gt;&lt;related-urls&gt;&lt;url&gt;https://www.ncbi.nlm.nih.gov/pubmed/19400726&lt;/url&gt;&lt;/related-urls&gt;&lt;/urls&gt;&lt;custom2&gt;PMC3170863&lt;/custom2&gt;&lt;electronic-resource-num&gt;10.1146/annurev.neuro.31.060407.125536&lt;/electronic-resource-num&gt;&lt;/record&gt;&lt;/Cite&gt;&lt;/EndNote&gt;</w:instrText>
      </w:r>
      <w:r w:rsidR="000174CC" w:rsidRPr="00D447B0">
        <w:rPr>
          <w:bCs/>
        </w:rPr>
        <w:fldChar w:fldCharType="separate"/>
      </w:r>
      <w:r w:rsidR="005F046A" w:rsidRPr="00D447B0">
        <w:rPr>
          <w:bCs/>
          <w:noProof/>
          <w:vertAlign w:val="superscript"/>
        </w:rPr>
        <w:t>32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 xml:space="preserve">. </w:t>
      </w:r>
      <w:r w:rsidR="000174CC" w:rsidRPr="00D447B0">
        <w:rPr>
          <w:bCs/>
        </w:rPr>
        <w:t xml:space="preserve">Therefore, to capture axonal growth </w:t>
      </w:r>
      <w:r w:rsidR="00F53CA3" w:rsidRPr="00D447B0">
        <w:rPr>
          <w:bCs/>
        </w:rPr>
        <w:t>cones,</w:t>
      </w:r>
      <w:r w:rsidR="000174CC" w:rsidRPr="00D447B0">
        <w:rPr>
          <w:bCs/>
        </w:rPr>
        <w:t xml:space="preserve"> </w:t>
      </w:r>
      <w:r w:rsidR="007D2F1E" w:rsidRPr="00D447B0">
        <w:rPr>
          <w:bCs/>
        </w:rPr>
        <w:t xml:space="preserve">imaging was done on </w:t>
      </w:r>
      <w:r w:rsidR="000174CC" w:rsidRPr="00D447B0">
        <w:rPr>
          <w:bCs/>
        </w:rPr>
        <w:t>axonal fib</w:t>
      </w:r>
      <w:r w:rsidR="00BD3185" w:rsidRPr="00D447B0">
        <w:rPr>
          <w:bCs/>
        </w:rPr>
        <w:t>er</w:t>
      </w:r>
      <w:r w:rsidR="000174CC" w:rsidRPr="00D447B0">
        <w:rPr>
          <w:bCs/>
        </w:rPr>
        <w:t>s in the IZ</w:t>
      </w:r>
      <w:r w:rsidR="00BD3185" w:rsidRPr="00D447B0">
        <w:rPr>
          <w:bCs/>
        </w:rPr>
        <w:t xml:space="preserve">, including axons exiting the CP and </w:t>
      </w:r>
      <w:proofErr w:type="gramStart"/>
      <w:r w:rsidR="00BD3185" w:rsidRPr="00D447B0">
        <w:rPr>
          <w:bCs/>
        </w:rPr>
        <w:t>early-generated</w:t>
      </w:r>
      <w:proofErr w:type="gramEnd"/>
      <w:r w:rsidR="00BD3185" w:rsidRPr="00D447B0">
        <w:rPr>
          <w:bCs/>
        </w:rPr>
        <w:t xml:space="preserve"> axons already associated with</w:t>
      </w:r>
      <w:r w:rsidR="00291FED" w:rsidRPr="00D447B0">
        <w:rPr>
          <w:bCs/>
        </w:rPr>
        <w:t xml:space="preserve"> </w:t>
      </w:r>
      <w:r w:rsidR="000174CC" w:rsidRPr="00D447B0">
        <w:rPr>
          <w:bCs/>
        </w:rPr>
        <w:t>axonal bundles</w:t>
      </w:r>
      <w:r w:rsidR="00F55A95" w:rsidRPr="00D447B0">
        <w:rPr>
          <w:bCs/>
        </w:rPr>
        <w:t>;</w:t>
      </w:r>
      <w:r w:rsidR="000174CC" w:rsidRPr="00D447B0">
        <w:rPr>
          <w:bCs/>
        </w:rPr>
        <w:t xml:space="preserve"> or eventually</w:t>
      </w:r>
      <w:r w:rsidR="00F55A95" w:rsidRPr="00D447B0">
        <w:rPr>
          <w:bCs/>
        </w:rPr>
        <w:t>,</w:t>
      </w:r>
      <w:r w:rsidR="000174CC" w:rsidRPr="00D447B0">
        <w:rPr>
          <w:bCs/>
        </w:rPr>
        <w:t xml:space="preserve"> in fib</w:t>
      </w:r>
      <w:r w:rsidR="00BD3185" w:rsidRPr="00D447B0">
        <w:rPr>
          <w:bCs/>
        </w:rPr>
        <w:t>er</w:t>
      </w:r>
      <w:r w:rsidR="000174CC" w:rsidRPr="00D447B0">
        <w:rPr>
          <w:bCs/>
        </w:rPr>
        <w:t>s that transverse the IZ and extend below it (</w:t>
      </w:r>
      <w:r w:rsidR="000174CC" w:rsidRPr="00D447B0">
        <w:rPr>
          <w:b/>
          <w:bCs/>
        </w:rPr>
        <w:t>Figure 7</w:t>
      </w:r>
      <w:r w:rsidR="000174CC" w:rsidRPr="00D447B0">
        <w:rPr>
          <w:bCs/>
        </w:rPr>
        <w:t>).</w:t>
      </w:r>
    </w:p>
    <w:p w14:paraId="7817EB55" w14:textId="77777777" w:rsidR="000174CC" w:rsidRPr="00D447B0" w:rsidRDefault="000174CC" w:rsidP="00EE2268">
      <w:pPr>
        <w:rPr>
          <w:color w:val="000000" w:themeColor="text1"/>
        </w:rPr>
      </w:pPr>
    </w:p>
    <w:p w14:paraId="09F565A4" w14:textId="2334E5B5" w:rsidR="00D01417" w:rsidRPr="00D447B0" w:rsidRDefault="006861CB" w:rsidP="00EE2268">
      <w:pPr>
        <w:rPr>
          <w:bCs/>
        </w:rPr>
      </w:pPr>
      <w:r w:rsidRPr="00D447B0">
        <w:rPr>
          <w:bCs/>
        </w:rPr>
        <w:t>This protocol</w:t>
      </w:r>
      <w:r w:rsidR="000174CC" w:rsidRPr="00D447B0">
        <w:rPr>
          <w:bCs/>
        </w:rPr>
        <w:t xml:space="preserve"> makes it feasible to perform super</w:t>
      </w:r>
      <w:r w:rsidR="005E1A82" w:rsidRPr="00D447B0">
        <w:rPr>
          <w:bCs/>
        </w:rPr>
        <w:t>-</w:t>
      </w:r>
      <w:r w:rsidR="000174CC" w:rsidRPr="00D447B0">
        <w:rPr>
          <w:bCs/>
        </w:rPr>
        <w:t>resolution imaging of neurons within organotypic slices</w:t>
      </w:r>
      <w:r w:rsidR="001F364E" w:rsidRPr="00D447B0">
        <w:rPr>
          <w:bCs/>
        </w:rPr>
        <w:t xml:space="preserve">. </w:t>
      </w:r>
      <w:r w:rsidR="000174CC" w:rsidRPr="00D447B0">
        <w:rPr>
          <w:bCs/>
        </w:rPr>
        <w:t>H</w:t>
      </w:r>
      <w:r w:rsidR="00983354" w:rsidRPr="00D447B0">
        <w:rPr>
          <w:bCs/>
        </w:rPr>
        <w:t>istorically</w:t>
      </w:r>
      <w:r w:rsidR="000174CC" w:rsidRPr="00D447B0">
        <w:rPr>
          <w:bCs/>
        </w:rPr>
        <w:t xml:space="preserve">, light scattering </w:t>
      </w:r>
      <w:r w:rsidR="000711D8" w:rsidRPr="00D447B0">
        <w:rPr>
          <w:bCs/>
        </w:rPr>
        <w:t xml:space="preserve">was </w:t>
      </w:r>
      <w:r w:rsidR="000174CC" w:rsidRPr="00D447B0">
        <w:rPr>
          <w:bCs/>
        </w:rPr>
        <w:t xml:space="preserve">a </w:t>
      </w:r>
      <w:r w:rsidR="005825A1" w:rsidRPr="00D447B0">
        <w:rPr>
          <w:bCs/>
        </w:rPr>
        <w:t>significant</w:t>
      </w:r>
      <w:r w:rsidR="000174CC" w:rsidRPr="00D447B0">
        <w:rPr>
          <w:bCs/>
        </w:rPr>
        <w:t xml:space="preserve"> problem faced when imaging thick specimens</w:t>
      </w:r>
      <w:r w:rsidR="001F364E" w:rsidRPr="00D447B0">
        <w:rPr>
          <w:bCs/>
        </w:rPr>
        <w:t xml:space="preserve">. </w:t>
      </w:r>
      <w:r w:rsidR="000174CC" w:rsidRPr="00D447B0">
        <w:rPr>
          <w:bCs/>
        </w:rPr>
        <w:t xml:space="preserve">Over the last two decades, extensive advances in optical technologies made </w:t>
      </w:r>
      <w:r w:rsidR="005825A1" w:rsidRPr="00D447B0">
        <w:rPr>
          <w:bCs/>
        </w:rPr>
        <w:t>imaging</w:t>
      </w:r>
      <w:r w:rsidR="000174CC" w:rsidRPr="00D447B0">
        <w:rPr>
          <w:bCs/>
        </w:rPr>
        <w:t xml:space="preserve"> </w:t>
      </w:r>
      <w:r w:rsidR="005825A1" w:rsidRPr="00D447B0">
        <w:rPr>
          <w:bCs/>
        </w:rPr>
        <w:t xml:space="preserve">of thick </w:t>
      </w:r>
      <w:r w:rsidR="000174CC" w:rsidRPr="00D447B0">
        <w:rPr>
          <w:bCs/>
        </w:rPr>
        <w:t>specimen</w:t>
      </w:r>
      <w:r w:rsidR="005825A1" w:rsidRPr="00D447B0">
        <w:rPr>
          <w:bCs/>
        </w:rPr>
        <w:t>s</w:t>
      </w:r>
      <w:r w:rsidR="000174CC" w:rsidRPr="00D447B0">
        <w:rPr>
          <w:bCs/>
        </w:rPr>
        <w:t xml:space="preserve"> possible</w:t>
      </w:r>
      <w:r w:rsidR="001F364E" w:rsidRPr="00D447B0">
        <w:rPr>
          <w:bCs/>
        </w:rPr>
        <w:t xml:space="preserve">. </w:t>
      </w:r>
      <w:r w:rsidR="000174CC" w:rsidRPr="00D447B0">
        <w:rPr>
          <w:bCs/>
        </w:rPr>
        <w:t>Here, a long working distance objective</w:t>
      </w:r>
      <w:r w:rsidR="00F82995" w:rsidRPr="00D447B0">
        <w:rPr>
          <w:bCs/>
        </w:rPr>
        <w:t xml:space="preserve"> was used</w:t>
      </w:r>
      <w:r w:rsidR="00E171D0" w:rsidRPr="00D447B0">
        <w:rPr>
          <w:bCs/>
        </w:rPr>
        <w:t xml:space="preserve"> </w:t>
      </w:r>
      <w:r w:rsidR="005825A1" w:rsidRPr="00D447B0">
        <w:rPr>
          <w:bCs/>
        </w:rPr>
        <w:t>to visualize smaller structures better</w:t>
      </w:r>
      <w:r w:rsidR="000174CC" w:rsidRPr="00D447B0">
        <w:rPr>
          <w:bCs/>
        </w:rPr>
        <w:t>, such as growth cones</w:t>
      </w:r>
      <w:r w:rsidR="001F364E" w:rsidRPr="00D447B0">
        <w:rPr>
          <w:bCs/>
        </w:rPr>
        <w:t xml:space="preserve">. </w:t>
      </w:r>
      <w:r w:rsidR="00FC29B3" w:rsidRPr="00D447B0">
        <w:t xml:space="preserve">Unavoidably, this protocol does not capture </w:t>
      </w:r>
      <w:r w:rsidR="00FC29B3" w:rsidRPr="00D447B0">
        <w:lastRenderedPageBreak/>
        <w:t xml:space="preserve">more detailed events such as </w:t>
      </w:r>
      <w:r w:rsidR="005373C9" w:rsidRPr="00D447B0">
        <w:t>retrograde actin</w:t>
      </w:r>
      <w:r w:rsidR="00FC29B3" w:rsidRPr="00D447B0">
        <w:t xml:space="preserve"> flow or microtubule dynamics</w:t>
      </w:r>
      <w:r w:rsidR="001F364E" w:rsidRPr="00D447B0">
        <w:t xml:space="preserve">. </w:t>
      </w:r>
      <w:r w:rsidR="009377B4" w:rsidRPr="00D447B0">
        <w:t>The long-</w:t>
      </w:r>
      <w:r w:rsidR="00FC29B3" w:rsidRPr="00D447B0">
        <w:t>working</w:t>
      </w:r>
      <w:r w:rsidR="009377B4" w:rsidRPr="00D447B0">
        <w:t xml:space="preserve"> distance</w:t>
      </w:r>
      <w:r w:rsidR="00FC29B3" w:rsidRPr="00D447B0">
        <w:t xml:space="preserve"> objective</w:t>
      </w:r>
      <w:r w:rsidR="00674581" w:rsidRPr="00D447B0">
        <w:t>,</w:t>
      </w:r>
      <w:r w:rsidR="00FC29B3" w:rsidRPr="00D447B0">
        <w:t xml:space="preserve"> which necessitates a lower Numerical Aperture (NA)</w:t>
      </w:r>
      <w:r w:rsidR="00674581" w:rsidRPr="00D447B0">
        <w:t>,</w:t>
      </w:r>
      <w:r w:rsidR="00FC29B3" w:rsidRPr="00D447B0">
        <w:t xml:space="preserve"> preserve</w:t>
      </w:r>
      <w:r w:rsidR="00674581" w:rsidRPr="00D447B0">
        <w:t>s</w:t>
      </w:r>
      <w:r w:rsidR="00FC29B3" w:rsidRPr="00D447B0">
        <w:t xml:space="preserve"> information from thick slices</w:t>
      </w:r>
      <w:r w:rsidR="001F364E" w:rsidRPr="00D447B0">
        <w:t xml:space="preserve">. </w:t>
      </w:r>
      <w:r w:rsidR="00FC29B3" w:rsidRPr="00D447B0">
        <w:t xml:space="preserve">However, it </w:t>
      </w:r>
      <w:r w:rsidR="00CB7AE5" w:rsidRPr="00D447B0">
        <w:t xml:space="preserve">was </w:t>
      </w:r>
      <w:r w:rsidR="00FC29B3" w:rsidRPr="00D447B0">
        <w:t>also possible to adapt this protocol to use with objectives of shorter working distance</w:t>
      </w:r>
      <w:r w:rsidR="005373C9" w:rsidRPr="00D447B0">
        <w:t xml:space="preserve">. </w:t>
      </w:r>
      <w:r w:rsidR="00FC29B3" w:rsidRPr="00D447B0">
        <w:t>This require</w:t>
      </w:r>
      <w:r w:rsidR="00CB7AE5" w:rsidRPr="00D447B0">
        <w:t>d</w:t>
      </w:r>
      <w:r w:rsidR="00FC29B3" w:rsidRPr="00D447B0">
        <w:t xml:space="preserve"> </w:t>
      </w:r>
      <w:r w:rsidR="005373C9" w:rsidRPr="00D447B0">
        <w:t xml:space="preserve">a </w:t>
      </w:r>
      <w:r w:rsidR="00FC29B3" w:rsidRPr="00D447B0">
        <w:t xml:space="preserve">smooth transfer of slices to </w:t>
      </w:r>
      <w:r w:rsidR="005373C9" w:rsidRPr="00D447B0">
        <w:t xml:space="preserve">a </w:t>
      </w:r>
      <w:r w:rsidR="00FC29B3" w:rsidRPr="00D447B0">
        <w:t>glass-bottomed dish to preserve structural integrity</w:t>
      </w:r>
      <w:r w:rsidR="001F364E" w:rsidRPr="00D447B0">
        <w:t xml:space="preserve">. </w:t>
      </w:r>
      <w:r w:rsidR="006E4D5E" w:rsidRPr="00D447B0">
        <w:t>However, using t</w:t>
      </w:r>
      <w:r w:rsidR="00FC29B3" w:rsidRPr="00D447B0">
        <w:t>his</w:t>
      </w:r>
      <w:r w:rsidR="004F361F" w:rsidRPr="00D447B0">
        <w:t xml:space="preserve"> method</w:t>
      </w:r>
      <w:r w:rsidR="00FC29B3" w:rsidRPr="00D447B0">
        <w:t xml:space="preserve"> result</w:t>
      </w:r>
      <w:r w:rsidR="00087C94" w:rsidRPr="00D447B0">
        <w:t>ed</w:t>
      </w:r>
      <w:r w:rsidR="00FC29B3" w:rsidRPr="00D447B0">
        <w:t xml:space="preserve"> in </w:t>
      </w:r>
      <w:r w:rsidR="00C01363" w:rsidRPr="00D447B0">
        <w:t>shorter survival</w:t>
      </w:r>
      <w:r w:rsidR="005940BB" w:rsidRPr="00D447B0">
        <w:t>—</w:t>
      </w:r>
      <w:r w:rsidR="005373C9" w:rsidRPr="00D447B0">
        <w:t>~</w:t>
      </w:r>
      <w:r w:rsidR="006C56B0" w:rsidRPr="00D447B0">
        <w:t>15 h</w:t>
      </w:r>
      <w:r w:rsidR="005940BB" w:rsidRPr="00D447B0">
        <w:t>—</w:t>
      </w:r>
      <w:r w:rsidR="00FC29B3" w:rsidRPr="00D447B0">
        <w:t>due to l</w:t>
      </w:r>
      <w:r w:rsidR="00E25FF3" w:rsidRPr="00D447B0">
        <w:t>o</w:t>
      </w:r>
      <w:r w:rsidR="00FC29B3" w:rsidRPr="00D447B0">
        <w:t>ss</w:t>
      </w:r>
      <w:r w:rsidR="00E25FF3" w:rsidRPr="00D447B0">
        <w:t xml:space="preserve"> of</w:t>
      </w:r>
      <w:r w:rsidR="00FC29B3" w:rsidRPr="00D447B0">
        <w:t xml:space="preserve"> gas exchange</w:t>
      </w:r>
      <w:r w:rsidR="00532F5D" w:rsidRPr="00D447B0">
        <w:t xml:space="preserve"> (data not shown)</w:t>
      </w:r>
      <w:r w:rsidR="001F364E" w:rsidRPr="00D447B0">
        <w:t xml:space="preserve">. </w:t>
      </w:r>
      <w:r w:rsidR="00FC29B3" w:rsidRPr="00D447B0">
        <w:t>Unlike 2D cultures, growth cones in 3D occupy a larger volume and require movement-art</w:t>
      </w:r>
      <w:r w:rsidR="005373C9" w:rsidRPr="00D447B0">
        <w:t>i</w:t>
      </w:r>
      <w:r w:rsidR="00FC29B3" w:rsidRPr="00D447B0">
        <w:t>fact compensation in the z-axis</w:t>
      </w:r>
      <w:r w:rsidR="001F364E" w:rsidRPr="00D447B0">
        <w:t xml:space="preserve">. </w:t>
      </w:r>
      <w:r w:rsidR="005373C9" w:rsidRPr="00D447B0">
        <w:t>T</w:t>
      </w:r>
      <w:r w:rsidR="00E171D0" w:rsidRPr="00D447B0">
        <w:t>o increase the ability to image detailed events, modern confocal technology must be utili</w:t>
      </w:r>
      <w:r w:rsidR="005373C9" w:rsidRPr="00D447B0">
        <w:t>z</w:t>
      </w:r>
      <w:r w:rsidR="00E171D0" w:rsidRPr="00D447B0">
        <w:t>ed</w:t>
      </w:r>
      <w:r w:rsidR="001F364E" w:rsidRPr="00D447B0">
        <w:t xml:space="preserve">. </w:t>
      </w:r>
      <w:r w:rsidR="00FC29B3" w:rsidRPr="00D447B0">
        <w:t xml:space="preserve">Therefore, </w:t>
      </w:r>
      <w:r w:rsidR="006C4C88" w:rsidRPr="00D447B0">
        <w:t>it is</w:t>
      </w:r>
      <w:r w:rsidR="00FC29B3" w:rsidRPr="00D447B0">
        <w:t xml:space="preserve"> recommen</w:t>
      </w:r>
      <w:r w:rsidR="005373C9" w:rsidRPr="00D447B0">
        <w:t>de</w:t>
      </w:r>
      <w:r w:rsidR="00FC29B3" w:rsidRPr="00D447B0">
        <w:t xml:space="preserve">d </w:t>
      </w:r>
      <w:r w:rsidR="006C4C88" w:rsidRPr="00D447B0">
        <w:t xml:space="preserve">to </w:t>
      </w:r>
      <w:r w:rsidR="00FC29B3" w:rsidRPr="00D447B0">
        <w:t xml:space="preserve">use </w:t>
      </w:r>
      <w:r w:rsidR="005373C9" w:rsidRPr="00D447B0">
        <w:t xml:space="preserve">a </w:t>
      </w:r>
      <w:r w:rsidR="00FC29B3" w:rsidRPr="00D447B0">
        <w:t>fast-scanning z-stack motor</w:t>
      </w:r>
      <w:r w:rsidR="001857D9" w:rsidRPr="00D447B0">
        <w:t xml:space="preserve">, </w:t>
      </w:r>
      <w:r w:rsidR="00FC29B3" w:rsidRPr="00D447B0">
        <w:t xml:space="preserve">such as </w:t>
      </w:r>
      <w:r w:rsidR="000174CC" w:rsidRPr="00D447B0">
        <w:rPr>
          <w:bCs/>
        </w:rPr>
        <w:t xml:space="preserve">the z-Galvo </w:t>
      </w:r>
      <w:r w:rsidR="00291FED" w:rsidRPr="00D447B0">
        <w:rPr>
          <w:bCs/>
        </w:rPr>
        <w:t xml:space="preserve">available </w:t>
      </w:r>
      <w:r w:rsidR="000174CC" w:rsidRPr="00D447B0">
        <w:rPr>
          <w:bCs/>
        </w:rPr>
        <w:t xml:space="preserve">on </w:t>
      </w:r>
      <w:r w:rsidR="0031540E" w:rsidRPr="00D447B0">
        <w:rPr>
          <w:bCs/>
        </w:rPr>
        <w:t>highly sensitive</w:t>
      </w:r>
      <w:r w:rsidR="000174CC" w:rsidRPr="00D447B0">
        <w:rPr>
          <w:bCs/>
        </w:rPr>
        <w:t xml:space="preserve"> </w:t>
      </w:r>
      <w:r w:rsidR="001652BF" w:rsidRPr="00D447B0">
        <w:rPr>
          <w:bCs/>
        </w:rPr>
        <w:t>confocal microscope</w:t>
      </w:r>
      <w:r w:rsidR="00291FED" w:rsidRPr="00D447B0">
        <w:rPr>
          <w:bCs/>
        </w:rPr>
        <w:t>s</w:t>
      </w:r>
      <w:r w:rsidR="000174CC" w:rsidRPr="00D447B0">
        <w:rPr>
          <w:bCs/>
        </w:rPr>
        <w:fldChar w:fldCharType="begin"/>
      </w:r>
      <w:r w:rsidR="005F046A" w:rsidRPr="00D447B0">
        <w:rPr>
          <w:bCs/>
        </w:rPr>
        <w:instrText xml:space="preserve"> ADDIN EN.CITE &lt;EndNote&gt;&lt;Cite&gt;&lt;Author&gt;microsystems&lt;/Author&gt;&lt;Year&gt;2021&lt;/Year&gt;&lt;RecNum&gt;144&lt;/RecNum&gt;&lt;DisplayText&gt;&lt;style face="superscript"&gt;33&lt;/style&gt;&lt;/DisplayText&gt;&lt;record&gt;&lt;rec-number&gt;144&lt;/rec-number&gt;&lt;foreign-keys&gt;&lt;key app="EN" db-id="t0afsedv5ffwz3ewxwa52pzwze2sx95pew59" timestamp="1624978992" guid="b4ce207c-4899-4f35-9498-873cdb392f9d"&gt;144&lt;/key&gt;&lt;/foreign-keys&gt;&lt;ref-type name="Web Page"&gt;12&lt;/ref-type&gt;&lt;contributors&gt;&lt;authors&gt;&lt;author&gt;Leica microsystems&lt;/author&gt;&lt;/authors&gt;&lt;/contributors&gt;&lt;titles&gt;&lt;title&gt;Multiphoton Microscope Leica TCS SP8 MP&lt;/title&gt;&lt;/titles&gt;&lt;volume&gt;2021&lt;/volume&gt;&lt;number&gt;June 29&lt;/number&gt;&lt;dates&gt;&lt;year&gt;2021&lt;/year&gt;&lt;/dates&gt;&lt;urls&gt;&lt;related-urls&gt;&lt;url&gt;https://www.leica-microsystems.com/products/confocal-microscopes/p/leica-tcs-sp8-sted-one/&lt;/url&gt;&lt;/related-urls&gt;&lt;/urls&gt;&lt;language&gt;English&lt;/language&gt;&lt;/record&gt;&lt;/Cite&gt;&lt;/EndNote&gt;</w:instrText>
      </w:r>
      <w:r w:rsidR="000174CC" w:rsidRPr="00D447B0">
        <w:rPr>
          <w:bCs/>
        </w:rPr>
        <w:fldChar w:fldCharType="separate"/>
      </w:r>
      <w:r w:rsidR="005F046A" w:rsidRPr="00D447B0">
        <w:rPr>
          <w:bCs/>
          <w:noProof/>
          <w:vertAlign w:val="superscript"/>
        </w:rPr>
        <w:t>33</w:t>
      </w:r>
      <w:r w:rsidR="000174CC" w:rsidRPr="00D447B0">
        <w:rPr>
          <w:bCs/>
        </w:rPr>
        <w:fldChar w:fldCharType="end"/>
      </w:r>
      <w:r w:rsidR="001F364E" w:rsidRPr="00D447B0">
        <w:rPr>
          <w:bCs/>
        </w:rPr>
        <w:t>.</w:t>
      </w:r>
    </w:p>
    <w:p w14:paraId="71F2D9BD" w14:textId="25968764" w:rsidR="00336B11" w:rsidRPr="00D447B0" w:rsidRDefault="00336B11" w:rsidP="00EE2268">
      <w:pPr>
        <w:rPr>
          <w:bCs/>
        </w:rPr>
      </w:pPr>
    </w:p>
    <w:p w14:paraId="71901657" w14:textId="79C64D4B" w:rsidR="00ED54CA" w:rsidRPr="00D447B0" w:rsidRDefault="00341DD6" w:rsidP="00EE2268">
      <w:pPr>
        <w:rPr>
          <w:bCs/>
        </w:rPr>
      </w:pPr>
      <w:r w:rsidRPr="00D447B0">
        <w:rPr>
          <w:bCs/>
        </w:rPr>
        <w:t>Of note</w:t>
      </w:r>
      <w:r w:rsidR="00291FED" w:rsidRPr="00D447B0">
        <w:rPr>
          <w:bCs/>
        </w:rPr>
        <w:t>, t</w:t>
      </w:r>
      <w:r w:rsidR="00336B11" w:rsidRPr="00D447B0">
        <w:rPr>
          <w:bCs/>
        </w:rPr>
        <w:t xml:space="preserve">his protocol presents </w:t>
      </w:r>
      <w:r w:rsidR="007B7503" w:rsidRPr="00D447B0">
        <w:rPr>
          <w:bCs/>
        </w:rPr>
        <w:t>three</w:t>
      </w:r>
      <w:r w:rsidR="00336B11" w:rsidRPr="00D447B0">
        <w:rPr>
          <w:bCs/>
        </w:rPr>
        <w:t xml:space="preserve"> </w:t>
      </w:r>
      <w:r w:rsidR="00533356" w:rsidRPr="00D447B0">
        <w:rPr>
          <w:bCs/>
        </w:rPr>
        <w:t xml:space="preserve">main </w:t>
      </w:r>
      <w:r w:rsidR="00336B11" w:rsidRPr="00D447B0">
        <w:rPr>
          <w:bCs/>
        </w:rPr>
        <w:t>limitations</w:t>
      </w:r>
      <w:r w:rsidR="001F364E" w:rsidRPr="00D447B0">
        <w:rPr>
          <w:bCs/>
        </w:rPr>
        <w:t xml:space="preserve">. </w:t>
      </w:r>
      <w:r w:rsidR="00336B11" w:rsidRPr="00D447B0">
        <w:rPr>
          <w:bCs/>
        </w:rPr>
        <w:t xml:space="preserve">First, </w:t>
      </w:r>
      <w:r w:rsidR="002279BD" w:rsidRPr="00D447B0">
        <w:rPr>
          <w:bCs/>
        </w:rPr>
        <w:t>it is often challenging to control levels of expression/number of expressing cells of any given plasmid</w:t>
      </w:r>
      <w:r w:rsidR="004D4974" w:rsidRPr="00D447B0">
        <w:rPr>
          <w:bCs/>
        </w:rPr>
        <w:t xml:space="preserve"> </w:t>
      </w:r>
      <w:r w:rsidR="004D4974" w:rsidRPr="00D447B0">
        <w:rPr>
          <w:bCs/>
          <w:i/>
          <w:iCs/>
        </w:rPr>
        <w:t>in</w:t>
      </w:r>
      <w:r w:rsidR="0075453B" w:rsidRPr="00D447B0">
        <w:rPr>
          <w:bCs/>
          <w:i/>
          <w:iCs/>
        </w:rPr>
        <w:t xml:space="preserve"> </w:t>
      </w:r>
      <w:r w:rsidR="004D4974" w:rsidRPr="00D447B0">
        <w:rPr>
          <w:bCs/>
          <w:i/>
          <w:iCs/>
        </w:rPr>
        <w:t>vivo</w:t>
      </w:r>
      <w:r w:rsidR="001F364E" w:rsidRPr="00D447B0">
        <w:rPr>
          <w:bCs/>
        </w:rPr>
        <w:t xml:space="preserve">. </w:t>
      </w:r>
      <w:r w:rsidR="002279BD" w:rsidRPr="00D447B0">
        <w:rPr>
          <w:bCs/>
        </w:rPr>
        <w:t>This introduce</w:t>
      </w:r>
      <w:r w:rsidR="00942B2D" w:rsidRPr="00D447B0">
        <w:rPr>
          <w:bCs/>
        </w:rPr>
        <w:t>s variability between all slices even when maintaining the same plasmid concentration</w:t>
      </w:r>
      <w:r w:rsidR="001F364E" w:rsidRPr="00D447B0">
        <w:rPr>
          <w:bCs/>
        </w:rPr>
        <w:t xml:space="preserve">. </w:t>
      </w:r>
      <w:r w:rsidR="00E171D0" w:rsidRPr="00D447B0">
        <w:rPr>
          <w:bCs/>
        </w:rPr>
        <w:t xml:space="preserve">Therefore, </w:t>
      </w:r>
      <w:r w:rsidR="0075453B" w:rsidRPr="00D447B0">
        <w:rPr>
          <w:bCs/>
        </w:rPr>
        <w:t xml:space="preserve">the </w:t>
      </w:r>
      <w:r w:rsidR="00E171D0" w:rsidRPr="00D447B0">
        <w:rPr>
          <w:bCs/>
        </w:rPr>
        <w:t>selection of the regulatory elements in the expression vectors used must be predetermined with care</w:t>
      </w:r>
      <w:r w:rsidR="001F364E" w:rsidRPr="00D447B0">
        <w:rPr>
          <w:bCs/>
        </w:rPr>
        <w:t xml:space="preserve">. </w:t>
      </w:r>
      <w:r w:rsidR="006C46C4" w:rsidRPr="00D447B0">
        <w:rPr>
          <w:bCs/>
        </w:rPr>
        <w:t xml:space="preserve">Second, </w:t>
      </w:r>
      <w:r w:rsidR="000C73CC" w:rsidRPr="00D447B0">
        <w:rPr>
          <w:bCs/>
        </w:rPr>
        <w:t>imaging detailed events using membrane</w:t>
      </w:r>
      <w:r w:rsidR="00E171D0" w:rsidRPr="00D447B0">
        <w:rPr>
          <w:bCs/>
        </w:rPr>
        <w:t xml:space="preserve"> inserts</w:t>
      </w:r>
      <w:r w:rsidR="000C73CC" w:rsidRPr="00D447B0">
        <w:rPr>
          <w:bCs/>
        </w:rPr>
        <w:t xml:space="preserve"> is currently </w:t>
      </w:r>
      <w:r w:rsidR="007222C8" w:rsidRPr="00D447B0">
        <w:rPr>
          <w:bCs/>
        </w:rPr>
        <w:t>not feasible</w:t>
      </w:r>
      <w:r w:rsidR="001F364E" w:rsidRPr="00D447B0">
        <w:rPr>
          <w:bCs/>
        </w:rPr>
        <w:t xml:space="preserve">. </w:t>
      </w:r>
      <w:r w:rsidR="000C73CC" w:rsidRPr="00D447B0">
        <w:rPr>
          <w:bCs/>
        </w:rPr>
        <w:t>Th</w:t>
      </w:r>
      <w:r w:rsidR="007222C8" w:rsidRPr="00D447B0">
        <w:rPr>
          <w:bCs/>
        </w:rPr>
        <w:t>is</w:t>
      </w:r>
      <w:r w:rsidR="000C73CC" w:rsidRPr="00D447B0">
        <w:rPr>
          <w:bCs/>
        </w:rPr>
        <w:t xml:space="preserve"> second limitation </w:t>
      </w:r>
      <w:r w:rsidR="00533356" w:rsidRPr="00D447B0">
        <w:rPr>
          <w:bCs/>
        </w:rPr>
        <w:t>may</w:t>
      </w:r>
      <w:r w:rsidR="000C73CC" w:rsidRPr="00D447B0">
        <w:rPr>
          <w:bCs/>
        </w:rPr>
        <w:t xml:space="preserve"> be overc</w:t>
      </w:r>
      <w:r w:rsidR="00F93282" w:rsidRPr="00D447B0">
        <w:rPr>
          <w:bCs/>
        </w:rPr>
        <w:t>o</w:t>
      </w:r>
      <w:r w:rsidR="000C73CC" w:rsidRPr="00D447B0">
        <w:rPr>
          <w:bCs/>
        </w:rPr>
        <w:t xml:space="preserve">me with the </w:t>
      </w:r>
      <w:r w:rsidR="009C2CB7" w:rsidRPr="00D447B0">
        <w:rPr>
          <w:bCs/>
        </w:rPr>
        <w:t>methodological updates</w:t>
      </w:r>
      <w:r w:rsidR="000C73CC" w:rsidRPr="00D447B0">
        <w:rPr>
          <w:bCs/>
        </w:rPr>
        <w:t xml:space="preserve"> proposed in the previous paragraph</w:t>
      </w:r>
      <w:r w:rsidR="0075453B" w:rsidRPr="00D447B0">
        <w:rPr>
          <w:bCs/>
        </w:rPr>
        <w:t xml:space="preserve">. </w:t>
      </w:r>
      <w:r w:rsidR="007B7503" w:rsidRPr="00D447B0">
        <w:rPr>
          <w:bCs/>
        </w:rPr>
        <w:t xml:space="preserve">Lastly, growth cones are highly photosensitive and can quickly become photobleached. Therefore, frequent imaging of </w:t>
      </w:r>
      <w:r w:rsidR="0075453B" w:rsidRPr="00D447B0">
        <w:rPr>
          <w:bCs/>
        </w:rPr>
        <w:t xml:space="preserve">the </w:t>
      </w:r>
      <w:r w:rsidR="007B7503" w:rsidRPr="00D447B0">
        <w:rPr>
          <w:bCs/>
        </w:rPr>
        <w:t>growth cones</w:t>
      </w:r>
      <w:r w:rsidR="0075453B" w:rsidRPr="00D447B0">
        <w:rPr>
          <w:bCs/>
        </w:rPr>
        <w:t>,</w:t>
      </w:r>
      <w:r w:rsidR="007B7503" w:rsidRPr="00D447B0">
        <w:rPr>
          <w:bCs/>
        </w:rPr>
        <w:t xml:space="preserve"> for as little as 5 min using </w:t>
      </w:r>
      <w:r w:rsidR="000102D1" w:rsidRPr="00D447B0">
        <w:rPr>
          <w:bCs/>
        </w:rPr>
        <w:t>laser scanning</w:t>
      </w:r>
      <w:r w:rsidR="007B7503" w:rsidRPr="00D447B0">
        <w:rPr>
          <w:bCs/>
        </w:rPr>
        <w:t xml:space="preserve"> microscopes can often </w:t>
      </w:r>
      <w:r w:rsidR="0075453B" w:rsidRPr="00D447B0">
        <w:rPr>
          <w:bCs/>
        </w:rPr>
        <w:t>collapse the growth con</w:t>
      </w:r>
      <w:r w:rsidR="007B7503" w:rsidRPr="00D447B0">
        <w:rPr>
          <w:bCs/>
        </w:rPr>
        <w:t>e</w:t>
      </w:r>
      <w:r w:rsidR="0075453B" w:rsidRPr="00D447B0">
        <w:rPr>
          <w:bCs/>
        </w:rPr>
        <w:t>s</w:t>
      </w:r>
      <w:r w:rsidR="007B7503" w:rsidRPr="00D447B0">
        <w:rPr>
          <w:bCs/>
        </w:rPr>
        <w:t>.</w:t>
      </w:r>
      <w:r w:rsidR="007057F3" w:rsidRPr="00D447B0">
        <w:rPr>
          <w:bCs/>
        </w:rPr>
        <w:t xml:space="preserve"> </w:t>
      </w:r>
      <w:r w:rsidR="00FB5F8B" w:rsidRPr="00D447B0">
        <w:rPr>
          <w:bCs/>
        </w:rPr>
        <w:t xml:space="preserve">In this regard, new advancement in light-sheet microscopy generated devices </w:t>
      </w:r>
      <w:r w:rsidR="00AA1164" w:rsidRPr="00D447B0">
        <w:rPr>
          <w:bCs/>
        </w:rPr>
        <w:t>can be ada</w:t>
      </w:r>
      <w:r w:rsidR="00343391" w:rsidRPr="00D447B0">
        <w:rPr>
          <w:bCs/>
        </w:rPr>
        <w:t>p</w:t>
      </w:r>
      <w:r w:rsidR="00AA1164" w:rsidRPr="00D447B0">
        <w:rPr>
          <w:bCs/>
        </w:rPr>
        <w:t>t</w:t>
      </w:r>
      <w:r w:rsidR="003F6DC2" w:rsidRPr="00D447B0">
        <w:rPr>
          <w:bCs/>
        </w:rPr>
        <w:t>ed</w:t>
      </w:r>
      <w:r w:rsidR="00AA1164" w:rsidRPr="00D447B0">
        <w:rPr>
          <w:bCs/>
        </w:rPr>
        <w:t xml:space="preserve"> </w:t>
      </w:r>
      <w:r w:rsidR="009C10A6" w:rsidRPr="00D447B0">
        <w:rPr>
          <w:bCs/>
        </w:rPr>
        <w:t xml:space="preserve">for long-term imaging of </w:t>
      </w:r>
      <w:r w:rsidR="0075453B" w:rsidRPr="00D447B0">
        <w:rPr>
          <w:bCs/>
        </w:rPr>
        <w:t xml:space="preserve">the </w:t>
      </w:r>
      <w:r w:rsidR="009C10A6" w:rsidRPr="00D447B0">
        <w:rPr>
          <w:bCs/>
        </w:rPr>
        <w:t>brain slices</w:t>
      </w:r>
      <w:r w:rsidR="00AA1164" w:rsidRPr="00D447B0">
        <w:rPr>
          <w:bCs/>
        </w:rPr>
        <w:fldChar w:fldCharType="begin"/>
      </w:r>
      <w:r w:rsidR="00AA1164" w:rsidRPr="00D447B0">
        <w:rPr>
          <w:bCs/>
        </w:rPr>
        <w:instrText xml:space="preserve"> ADDIN EN.CITE &lt;EndNote&gt;&lt;Cite&gt;&lt;Author&gt;Zeiss&lt;/Author&gt;&lt;Year&gt;2021&lt;/Year&gt;&lt;RecNum&gt;220&lt;/RecNum&gt;&lt;DisplayText&gt;&lt;style face="superscript"&gt;34&lt;/style&gt;&lt;/DisplayText&gt;&lt;record&gt;&lt;rec-number&gt;220&lt;/rec-number&gt;&lt;foreign-keys&gt;&lt;key app="EN" db-id="t0afsedv5ffwz3ewxwa52pzwze2sx95pew59" timestamp="1629706123" guid="b243a740-e1b6-4e08-b9c4-912173d4703f"&gt;220&lt;/key&gt;&lt;/foreign-keys&gt;&lt;ref-type name="Web Page"&gt;12&lt;/ref-type&gt;&lt;contributors&gt;&lt;authors&gt;&lt;author&gt;Zeiss&lt;/author&gt;&lt;/authors&gt;&lt;/contributors&gt;&lt;titles&gt;&lt;title&gt;ZEISS Lattice Lightsheet 7&lt;/title&gt;&lt;/titles&gt;&lt;number&gt;2.08.2021&lt;/number&gt;&lt;dates&gt;&lt;year&gt;2021&lt;/year&gt;&lt;/dates&gt;&lt;urls&gt;&lt;related-urls&gt;&lt;url&gt;https://www.zeiss.com/microscopy/int/products/imaging-systems/lattice-lightsheet-7.html&lt;/url&gt;&lt;/related-urls&gt;&lt;/urls&gt;&lt;language&gt;English&amp;#xD;&lt;/language&gt;&lt;/record&gt;&lt;/Cite&gt;&lt;/EndNote&gt;</w:instrText>
      </w:r>
      <w:r w:rsidR="00AA1164" w:rsidRPr="00D447B0">
        <w:rPr>
          <w:bCs/>
        </w:rPr>
        <w:fldChar w:fldCharType="separate"/>
      </w:r>
      <w:r w:rsidR="00AA1164" w:rsidRPr="00D447B0">
        <w:rPr>
          <w:bCs/>
          <w:noProof/>
          <w:vertAlign w:val="superscript"/>
        </w:rPr>
        <w:t>34</w:t>
      </w:r>
      <w:r w:rsidR="00AA1164" w:rsidRPr="00D447B0">
        <w:rPr>
          <w:bCs/>
        </w:rPr>
        <w:fldChar w:fldCharType="end"/>
      </w:r>
      <w:r w:rsidR="00AA1164" w:rsidRPr="00D447B0">
        <w:rPr>
          <w:bCs/>
        </w:rPr>
        <w:t>.</w:t>
      </w:r>
    </w:p>
    <w:p w14:paraId="56F6D30D" w14:textId="77777777" w:rsidR="00D01417" w:rsidRPr="00D447B0" w:rsidRDefault="00D01417" w:rsidP="00EE2268">
      <w:pPr>
        <w:rPr>
          <w:bCs/>
        </w:rPr>
      </w:pPr>
    </w:p>
    <w:p w14:paraId="55DDDB04" w14:textId="4790315A" w:rsidR="00D01417" w:rsidRPr="00D447B0" w:rsidRDefault="00B55900" w:rsidP="00EE2268">
      <w:r w:rsidRPr="00D447B0">
        <w:rPr>
          <w:bCs/>
        </w:rPr>
        <w:t>P</w:t>
      </w:r>
      <w:r w:rsidR="00D01417" w:rsidRPr="00D447B0">
        <w:rPr>
          <w:bCs/>
        </w:rPr>
        <w:t xml:space="preserve">rotocols of this like </w:t>
      </w:r>
      <w:r w:rsidRPr="00D447B0">
        <w:rPr>
          <w:bCs/>
        </w:rPr>
        <w:t xml:space="preserve">are envisioned </w:t>
      </w:r>
      <w:r w:rsidR="00632A47" w:rsidRPr="00D447B0">
        <w:rPr>
          <w:bCs/>
        </w:rPr>
        <w:t>to</w:t>
      </w:r>
      <w:r w:rsidR="004C5331" w:rsidRPr="00D447B0">
        <w:rPr>
          <w:bCs/>
        </w:rPr>
        <w:t xml:space="preserve"> </w:t>
      </w:r>
      <w:r w:rsidR="00D01417" w:rsidRPr="00D447B0">
        <w:rPr>
          <w:bCs/>
        </w:rPr>
        <w:t>open new research avenues</w:t>
      </w:r>
      <w:r w:rsidR="004C5331" w:rsidRPr="00D447B0">
        <w:rPr>
          <w:bCs/>
        </w:rPr>
        <w:t>,</w:t>
      </w:r>
      <w:r w:rsidR="00D01417" w:rsidRPr="00D447B0">
        <w:rPr>
          <w:bCs/>
        </w:rPr>
        <w:t xml:space="preserve"> </w:t>
      </w:r>
      <w:r w:rsidR="004C5331" w:rsidRPr="00D447B0">
        <w:rPr>
          <w:bCs/>
        </w:rPr>
        <w:t xml:space="preserve">allowing </w:t>
      </w:r>
      <w:r w:rsidR="0065672C" w:rsidRPr="00D447B0">
        <w:rPr>
          <w:bCs/>
        </w:rPr>
        <w:t xml:space="preserve">a </w:t>
      </w:r>
      <w:r w:rsidRPr="00D447B0">
        <w:rPr>
          <w:bCs/>
        </w:rPr>
        <w:t xml:space="preserve">better </w:t>
      </w:r>
      <w:r w:rsidR="00D01417" w:rsidRPr="00D447B0">
        <w:rPr>
          <w:bCs/>
        </w:rPr>
        <w:t>understan</w:t>
      </w:r>
      <w:r w:rsidR="004C5331" w:rsidRPr="00D447B0">
        <w:rPr>
          <w:bCs/>
        </w:rPr>
        <w:t>d</w:t>
      </w:r>
      <w:r w:rsidRPr="00D447B0">
        <w:rPr>
          <w:bCs/>
        </w:rPr>
        <w:t>ing of</w:t>
      </w:r>
      <w:r w:rsidR="00D01417" w:rsidRPr="00D447B0">
        <w:rPr>
          <w:bCs/>
        </w:rPr>
        <w:t xml:space="preserve"> what it takes for a growth cone to read and react </w:t>
      </w:r>
      <w:r w:rsidR="005940BB" w:rsidRPr="00D447B0">
        <w:rPr>
          <w:bCs/>
        </w:rPr>
        <w:t xml:space="preserve">toward </w:t>
      </w:r>
      <w:r w:rsidR="00D01417" w:rsidRPr="00D447B0">
        <w:rPr>
          <w:bCs/>
        </w:rPr>
        <w:t xml:space="preserve">a complex </w:t>
      </w:r>
      <w:r w:rsidR="00D01417" w:rsidRPr="00D447B0">
        <w:rPr>
          <w:bCs/>
          <w:i/>
          <w:iCs/>
        </w:rPr>
        <w:t>in</w:t>
      </w:r>
      <w:r w:rsidR="0065672C" w:rsidRPr="00D447B0">
        <w:rPr>
          <w:bCs/>
          <w:i/>
          <w:iCs/>
        </w:rPr>
        <w:t xml:space="preserve"> </w:t>
      </w:r>
      <w:r w:rsidR="00D01417" w:rsidRPr="00D447B0">
        <w:rPr>
          <w:bCs/>
          <w:i/>
          <w:iCs/>
        </w:rPr>
        <w:t>vivo</w:t>
      </w:r>
      <w:r w:rsidR="00D01417" w:rsidRPr="00D447B0">
        <w:rPr>
          <w:bCs/>
        </w:rPr>
        <w:t xml:space="preserve"> environment, and more importantly, to unravel the mechanics of this sophisticated interplay.</w:t>
      </w:r>
    </w:p>
    <w:p w14:paraId="236B6564" w14:textId="77777777" w:rsidR="00194023" w:rsidRPr="00D447B0" w:rsidRDefault="00194023" w:rsidP="00EE2268">
      <w:pPr>
        <w:rPr>
          <w:color w:val="000000"/>
        </w:rPr>
      </w:pPr>
    </w:p>
    <w:p w14:paraId="59F37CC4" w14:textId="6C874E2D" w:rsidR="006E4797" w:rsidRPr="00D447B0" w:rsidRDefault="00551D82" w:rsidP="00EE2268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D447B0">
        <w:rPr>
          <w:b/>
          <w:color w:val="000000"/>
        </w:rPr>
        <w:t>ACKNOWLEDGMENTS:</w:t>
      </w:r>
    </w:p>
    <w:p w14:paraId="25B2FBBD" w14:textId="1838FE51" w:rsidR="006E4797" w:rsidRPr="00D447B0" w:rsidRDefault="009753C0" w:rsidP="00EE2268">
      <w:pPr>
        <w:rPr>
          <w:rFonts w:eastAsia="Times New Roman"/>
        </w:rPr>
      </w:pPr>
      <w:r w:rsidRPr="00D447B0">
        <w:rPr>
          <w:color w:val="000000" w:themeColor="text1"/>
        </w:rPr>
        <w:t xml:space="preserve">We would like to thank Maria Eugenia </w:t>
      </w:r>
      <w:proofErr w:type="spellStart"/>
      <w:r w:rsidRPr="00D447B0">
        <w:rPr>
          <w:color w:val="000000" w:themeColor="text1"/>
        </w:rPr>
        <w:t>Bernis</w:t>
      </w:r>
      <w:proofErr w:type="spellEnd"/>
      <w:r w:rsidRPr="00D447B0">
        <w:rPr>
          <w:color w:val="000000" w:themeColor="text1"/>
        </w:rPr>
        <w:t xml:space="preserve"> for</w:t>
      </w:r>
      <w:r w:rsidR="0061064F" w:rsidRPr="00D447B0">
        <w:rPr>
          <w:color w:val="000000" w:themeColor="text1"/>
        </w:rPr>
        <w:t xml:space="preserve"> </w:t>
      </w:r>
      <w:r w:rsidR="0062149A" w:rsidRPr="00D447B0">
        <w:rPr>
          <w:color w:val="000000" w:themeColor="text1"/>
        </w:rPr>
        <w:t xml:space="preserve">photographing </w:t>
      </w:r>
      <w:r w:rsidR="00FF4C72" w:rsidRPr="00D447B0">
        <w:rPr>
          <w:color w:val="000000" w:themeColor="text1"/>
        </w:rPr>
        <w:t xml:space="preserve">the </w:t>
      </w:r>
      <w:r w:rsidR="0062149A" w:rsidRPr="00D447B0">
        <w:rPr>
          <w:color w:val="000000" w:themeColor="text1"/>
        </w:rPr>
        <w:t>procedures</w:t>
      </w:r>
      <w:r w:rsidR="001F364E" w:rsidRPr="00D447B0">
        <w:rPr>
          <w:color w:val="000000" w:themeColor="text1"/>
        </w:rPr>
        <w:t xml:space="preserve">. </w:t>
      </w:r>
      <w:r w:rsidR="0061064F" w:rsidRPr="00D447B0">
        <w:rPr>
          <w:color w:val="000000" w:themeColor="text1"/>
        </w:rPr>
        <w:t xml:space="preserve">We also thank Emily Burnside, Emily Handley, </w:t>
      </w:r>
      <w:proofErr w:type="spellStart"/>
      <w:r w:rsidR="0061064F" w:rsidRPr="00D447B0">
        <w:rPr>
          <w:color w:val="000000" w:themeColor="text1"/>
        </w:rPr>
        <w:t>Thorben</w:t>
      </w:r>
      <w:proofErr w:type="spellEnd"/>
      <w:r w:rsidR="0061064F" w:rsidRPr="00D447B0">
        <w:rPr>
          <w:color w:val="000000" w:themeColor="text1"/>
        </w:rPr>
        <w:t xml:space="preserve"> </w:t>
      </w:r>
      <w:proofErr w:type="spellStart"/>
      <w:r w:rsidR="0061064F" w:rsidRPr="00D447B0">
        <w:rPr>
          <w:color w:val="000000" w:themeColor="text1"/>
        </w:rPr>
        <w:t>Pietralla</w:t>
      </w:r>
      <w:proofErr w:type="spellEnd"/>
      <w:r w:rsidR="00FD5812" w:rsidRPr="00D447B0">
        <w:rPr>
          <w:color w:val="000000" w:themeColor="text1"/>
        </w:rPr>
        <w:t xml:space="preserve">, Max </w:t>
      </w:r>
      <w:proofErr w:type="spellStart"/>
      <w:r w:rsidR="00FD5812" w:rsidRPr="00D447B0">
        <w:rPr>
          <w:color w:val="000000" w:themeColor="text1"/>
        </w:rPr>
        <w:t>Schelski</w:t>
      </w:r>
      <w:proofErr w:type="spellEnd"/>
      <w:r w:rsidR="008248A4" w:rsidRPr="00D447B0">
        <w:rPr>
          <w:color w:val="000000" w:themeColor="text1"/>
        </w:rPr>
        <w:t>,</w:t>
      </w:r>
      <w:r w:rsidR="0061064F" w:rsidRPr="00D447B0">
        <w:rPr>
          <w:color w:val="000000" w:themeColor="text1"/>
        </w:rPr>
        <w:t xml:space="preserve"> and </w:t>
      </w:r>
      <w:proofErr w:type="spellStart"/>
      <w:r w:rsidR="0061064F" w:rsidRPr="00D447B0">
        <w:rPr>
          <w:color w:val="000000" w:themeColor="text1"/>
        </w:rPr>
        <w:t>Sina</w:t>
      </w:r>
      <w:proofErr w:type="spellEnd"/>
      <w:r w:rsidR="0061064F" w:rsidRPr="00D447B0">
        <w:rPr>
          <w:color w:val="000000" w:themeColor="text1"/>
        </w:rPr>
        <w:t xml:space="preserve"> Stern </w:t>
      </w:r>
      <w:r w:rsidR="00241867" w:rsidRPr="00D447B0">
        <w:rPr>
          <w:color w:val="000000" w:themeColor="text1"/>
        </w:rPr>
        <w:t xml:space="preserve">for </w:t>
      </w:r>
      <w:r w:rsidR="0061064F" w:rsidRPr="00D447B0">
        <w:rPr>
          <w:color w:val="000000" w:themeColor="text1"/>
        </w:rPr>
        <w:t>reading and discussing the manuscript</w:t>
      </w:r>
      <w:r w:rsidR="001F364E" w:rsidRPr="00D447B0">
        <w:rPr>
          <w:color w:val="000000" w:themeColor="text1"/>
        </w:rPr>
        <w:t xml:space="preserve">. </w:t>
      </w:r>
      <w:r w:rsidR="00C64F99" w:rsidRPr="00D447B0">
        <w:rPr>
          <w:color w:val="000000" w:themeColor="text1"/>
        </w:rPr>
        <w:t>We are grateful to our outstanding technical assistants</w:t>
      </w:r>
      <w:r w:rsidR="008248A4" w:rsidRPr="00D447B0">
        <w:rPr>
          <w:color w:val="000000" w:themeColor="text1"/>
        </w:rPr>
        <w:t>,</w:t>
      </w:r>
      <w:r w:rsidR="00C64F99" w:rsidRPr="00D447B0">
        <w:rPr>
          <w:color w:val="000000" w:themeColor="text1"/>
        </w:rPr>
        <w:t xml:space="preserve"> Jessica </w:t>
      </w:r>
      <w:proofErr w:type="spellStart"/>
      <w:r w:rsidR="00C64F99" w:rsidRPr="00D447B0">
        <w:rPr>
          <w:color w:val="000000" w:themeColor="text1"/>
        </w:rPr>
        <w:t>Gonyer</w:t>
      </w:r>
      <w:proofErr w:type="spellEnd"/>
      <w:r w:rsidR="00C64F99" w:rsidRPr="00D447B0">
        <w:rPr>
          <w:color w:val="000000" w:themeColor="text1"/>
        </w:rPr>
        <w:t>, Blanca Randel</w:t>
      </w:r>
      <w:r w:rsidR="008248A4" w:rsidRPr="00D447B0">
        <w:rPr>
          <w:color w:val="000000" w:themeColor="text1"/>
        </w:rPr>
        <w:t>,</w:t>
      </w:r>
      <w:r w:rsidR="00C64F99" w:rsidRPr="00D447B0">
        <w:rPr>
          <w:color w:val="000000" w:themeColor="text1"/>
        </w:rPr>
        <w:t xml:space="preserve"> and Anh-Tuan Pham</w:t>
      </w:r>
      <w:r w:rsidR="001F364E" w:rsidRPr="00D447B0">
        <w:rPr>
          <w:color w:val="000000" w:themeColor="text1"/>
        </w:rPr>
        <w:t xml:space="preserve">. </w:t>
      </w:r>
      <w:r w:rsidR="0061064F" w:rsidRPr="00D447B0">
        <w:rPr>
          <w:color w:val="000000" w:themeColor="text1"/>
        </w:rPr>
        <w:t>We acknowledge the</w:t>
      </w:r>
      <w:r w:rsidR="00B75D5F" w:rsidRPr="00D447B0">
        <w:rPr>
          <w:color w:val="000000" w:themeColor="text1"/>
        </w:rPr>
        <w:t xml:space="preserve"> valuable</w:t>
      </w:r>
      <w:r w:rsidR="0061064F" w:rsidRPr="00D447B0">
        <w:rPr>
          <w:color w:val="000000" w:themeColor="text1"/>
        </w:rPr>
        <w:t xml:space="preserve"> </w:t>
      </w:r>
      <w:r w:rsidR="00C67E46" w:rsidRPr="00D447B0">
        <w:rPr>
          <w:color w:val="000000" w:themeColor="text1"/>
        </w:rPr>
        <w:t>support</w:t>
      </w:r>
      <w:r w:rsidR="0061064F" w:rsidRPr="00D447B0">
        <w:rPr>
          <w:color w:val="000000" w:themeColor="text1"/>
        </w:rPr>
        <w:t xml:space="preserve"> of</w:t>
      </w:r>
      <w:r w:rsidR="00B303EB" w:rsidRPr="00D447B0">
        <w:rPr>
          <w:color w:val="000000" w:themeColor="text1"/>
        </w:rPr>
        <w:t xml:space="preserve"> the</w:t>
      </w:r>
      <w:r w:rsidR="0061064F" w:rsidRPr="00D447B0">
        <w:rPr>
          <w:color w:val="000000" w:themeColor="text1"/>
        </w:rPr>
        <w:t xml:space="preserve"> DZNE</w:t>
      </w:r>
      <w:r w:rsidR="003D2653" w:rsidRPr="00D447B0">
        <w:rPr>
          <w:color w:val="000000" w:themeColor="text1"/>
        </w:rPr>
        <w:t>'</w:t>
      </w:r>
      <w:r w:rsidR="004960E7" w:rsidRPr="00D447B0">
        <w:rPr>
          <w:color w:val="000000" w:themeColor="text1"/>
        </w:rPr>
        <w:t>s</w:t>
      </w:r>
      <w:r w:rsidR="0061064F" w:rsidRPr="00D447B0">
        <w:rPr>
          <w:color w:val="000000" w:themeColor="text1"/>
        </w:rPr>
        <w:t xml:space="preserve"> light microscope facility and animal facility</w:t>
      </w:r>
      <w:r w:rsidR="001F364E" w:rsidRPr="00D447B0">
        <w:rPr>
          <w:color w:val="000000" w:themeColor="text1"/>
        </w:rPr>
        <w:t xml:space="preserve">. </w:t>
      </w:r>
      <w:r w:rsidR="00FD5325" w:rsidRPr="00D447B0">
        <w:rPr>
          <w:rFonts w:eastAsia="Times New Roman"/>
        </w:rPr>
        <w:t xml:space="preserve">This work was supported by Deutsche </w:t>
      </w:r>
      <w:proofErr w:type="spellStart"/>
      <w:r w:rsidR="00FD5325" w:rsidRPr="00D447B0">
        <w:rPr>
          <w:rFonts w:eastAsia="Times New Roman"/>
        </w:rPr>
        <w:t>Forschungsgesellschaft</w:t>
      </w:r>
      <w:proofErr w:type="spellEnd"/>
      <w:r w:rsidR="00FD5325" w:rsidRPr="00D447B0">
        <w:rPr>
          <w:rFonts w:eastAsia="Times New Roman"/>
        </w:rPr>
        <w:t xml:space="preserve"> (DFG), the International Foundation for Research in Paraplegia (IRP), and Wings for Lif</w:t>
      </w:r>
      <w:r w:rsidR="00F1190A" w:rsidRPr="00D447B0">
        <w:rPr>
          <w:rFonts w:eastAsia="Times New Roman"/>
        </w:rPr>
        <w:t>e (to</w:t>
      </w:r>
      <w:r w:rsidR="00FD5325" w:rsidRPr="00D447B0">
        <w:rPr>
          <w:rFonts w:eastAsia="Times New Roman"/>
        </w:rPr>
        <w:t xml:space="preserve"> F.B</w:t>
      </w:r>
      <w:r w:rsidR="00F1190A" w:rsidRPr="00D447B0">
        <w:rPr>
          <w:rFonts w:eastAsia="Times New Roman"/>
        </w:rPr>
        <w:t>)</w:t>
      </w:r>
      <w:r w:rsidR="001F364E" w:rsidRPr="00D447B0">
        <w:rPr>
          <w:rFonts w:eastAsia="Times New Roman"/>
        </w:rPr>
        <w:t xml:space="preserve">. </w:t>
      </w:r>
      <w:r w:rsidR="00FD5325" w:rsidRPr="00D447B0">
        <w:rPr>
          <w:rFonts w:eastAsia="Times New Roman"/>
        </w:rPr>
        <w:t>F.B</w:t>
      </w:r>
      <w:r w:rsidR="001F364E" w:rsidRPr="00D447B0">
        <w:rPr>
          <w:rFonts w:eastAsia="Times New Roman"/>
        </w:rPr>
        <w:t xml:space="preserve">. </w:t>
      </w:r>
      <w:r w:rsidR="00FD5325" w:rsidRPr="00D447B0">
        <w:rPr>
          <w:rFonts w:eastAsia="Times New Roman"/>
        </w:rPr>
        <w:t xml:space="preserve">is a member of the excellence cluster ImmunoSensation2, the SFBs 1089 and 1158, and is a recipient of the Roger De </w:t>
      </w:r>
      <w:proofErr w:type="spellStart"/>
      <w:r w:rsidR="00FD5325" w:rsidRPr="00D447B0">
        <w:rPr>
          <w:rFonts w:eastAsia="Times New Roman"/>
        </w:rPr>
        <w:t>Spoelberch</w:t>
      </w:r>
      <w:proofErr w:type="spellEnd"/>
      <w:r w:rsidR="00FD5325" w:rsidRPr="00D447B0">
        <w:rPr>
          <w:rFonts w:eastAsia="Times New Roman"/>
        </w:rPr>
        <w:t xml:space="preserve"> Prize</w:t>
      </w:r>
      <w:r w:rsidR="009D3030" w:rsidRPr="00D447B0">
        <w:rPr>
          <w:rFonts w:eastAsia="Times New Roman"/>
        </w:rPr>
        <w:t>.</w:t>
      </w:r>
    </w:p>
    <w:p w14:paraId="1DD54657" w14:textId="77777777" w:rsidR="009753C0" w:rsidRPr="00D447B0" w:rsidRDefault="009753C0" w:rsidP="00EE2268">
      <w:pPr>
        <w:rPr>
          <w:b/>
          <w:color w:val="000000" w:themeColor="text1"/>
        </w:rPr>
      </w:pPr>
    </w:p>
    <w:p w14:paraId="5E703EBA" w14:textId="2A62ED6B" w:rsidR="006E4797" w:rsidRPr="00D447B0" w:rsidRDefault="00551D82" w:rsidP="00EE2268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D447B0">
        <w:rPr>
          <w:b/>
          <w:color w:val="000000"/>
        </w:rPr>
        <w:t>DISCLOSURES:</w:t>
      </w:r>
    </w:p>
    <w:p w14:paraId="1B2C6256" w14:textId="06E4875C" w:rsidR="00660240" w:rsidRPr="00D447B0" w:rsidRDefault="00F42B9C" w:rsidP="00EE2268">
      <w:pPr>
        <w:rPr>
          <w:color w:val="000000" w:themeColor="text1"/>
        </w:rPr>
      </w:pPr>
      <w:r w:rsidRPr="00D447B0">
        <w:rPr>
          <w:color w:val="000000" w:themeColor="text1"/>
        </w:rPr>
        <w:t>The authors have nothing to disclose.</w:t>
      </w:r>
      <w:bookmarkStart w:id="0" w:name="17dp8vu" w:colFirst="0" w:colLast="0"/>
      <w:bookmarkStart w:id="1" w:name="3rdcrjn" w:colFirst="0" w:colLast="0"/>
      <w:bookmarkEnd w:id="0"/>
      <w:bookmarkEnd w:id="1"/>
    </w:p>
    <w:p w14:paraId="08299803" w14:textId="5D812178" w:rsidR="000174CC" w:rsidRPr="00D447B0" w:rsidRDefault="000174CC" w:rsidP="00EE2268">
      <w:pPr>
        <w:tabs>
          <w:tab w:val="left" w:pos="7244"/>
        </w:tabs>
        <w:rPr>
          <w:color w:val="000000" w:themeColor="text1"/>
        </w:rPr>
      </w:pPr>
    </w:p>
    <w:p w14:paraId="2F050DF5" w14:textId="42186238" w:rsidR="000174CC" w:rsidRPr="00D447B0" w:rsidRDefault="00551D82" w:rsidP="00EE2268">
      <w:r w:rsidRPr="00D447B0">
        <w:rPr>
          <w:b/>
        </w:rPr>
        <w:t>REFERENCES:</w:t>
      </w:r>
    </w:p>
    <w:p w14:paraId="7D95B344" w14:textId="77DB607A" w:rsidR="005C0A4E" w:rsidRPr="00D447B0" w:rsidRDefault="000174CC" w:rsidP="008248A4">
      <w:pPr>
        <w:pStyle w:val="EndNoteBibliography"/>
        <w:jc w:val="both"/>
        <w:rPr>
          <w:noProof/>
        </w:rPr>
      </w:pPr>
      <w:r w:rsidRPr="00D447B0">
        <w:rPr>
          <w:color w:val="000000" w:themeColor="text1"/>
        </w:rPr>
        <w:fldChar w:fldCharType="begin"/>
      </w:r>
      <w:r w:rsidRPr="00D447B0">
        <w:rPr>
          <w:color w:val="000000" w:themeColor="text1"/>
        </w:rPr>
        <w:instrText xml:space="preserve"> ADDIN EN.REFLIST </w:instrText>
      </w:r>
      <w:r w:rsidRPr="00D447B0">
        <w:rPr>
          <w:color w:val="000000" w:themeColor="text1"/>
        </w:rPr>
        <w:fldChar w:fldCharType="separate"/>
      </w:r>
      <w:r w:rsidR="005C0A4E" w:rsidRPr="00D447B0">
        <w:rPr>
          <w:noProof/>
        </w:rPr>
        <w:t>1</w:t>
      </w:r>
      <w:r w:rsidR="005940BB" w:rsidRPr="00D447B0">
        <w:rPr>
          <w:noProof/>
        </w:rPr>
        <w:t>.</w:t>
      </w:r>
      <w:r w:rsidR="005C0A4E" w:rsidRPr="00D447B0">
        <w:rPr>
          <w:noProof/>
        </w:rPr>
        <w:tab/>
        <w:t>Schelski, M.</w:t>
      </w:r>
      <w:r w:rsidR="005940BB" w:rsidRPr="00D447B0">
        <w:rPr>
          <w:noProof/>
        </w:rPr>
        <w:t>,</w:t>
      </w:r>
      <w:r w:rsidR="005C0A4E" w:rsidRPr="00D447B0">
        <w:rPr>
          <w:noProof/>
        </w:rPr>
        <w:t xml:space="preserve"> Bradke, F. Neuronal polarization: From spatiotemporal signaling to cytoskeletal dynamics. </w:t>
      </w:r>
      <w:r w:rsidR="005C0A4E" w:rsidRPr="00D447B0">
        <w:rPr>
          <w:i/>
          <w:noProof/>
        </w:rPr>
        <w:t>Molecular and Cellular Neurosciences</w:t>
      </w:r>
      <w:r w:rsidR="005C0A4E" w:rsidRPr="00D447B0">
        <w:rPr>
          <w:iCs/>
          <w:noProof/>
        </w:rPr>
        <w:t xml:space="preserve">. </w:t>
      </w:r>
      <w:r w:rsidR="005C0A4E" w:rsidRPr="00D447B0">
        <w:rPr>
          <w:b/>
          <w:noProof/>
        </w:rPr>
        <w:t>84</w:t>
      </w:r>
      <w:r w:rsidR="005940BB" w:rsidRPr="00D447B0">
        <w:rPr>
          <w:noProof/>
        </w:rPr>
        <w:t>,</w:t>
      </w:r>
      <w:r w:rsidR="005C0A4E" w:rsidRPr="00D447B0">
        <w:rPr>
          <w:noProof/>
        </w:rPr>
        <w:t xml:space="preserve"> 11</w:t>
      </w:r>
      <w:r w:rsidR="005940BB" w:rsidRPr="00D447B0">
        <w:rPr>
          <w:noProof/>
        </w:rPr>
        <w:t>–</w:t>
      </w:r>
      <w:r w:rsidR="005C0A4E" w:rsidRPr="00D447B0">
        <w:rPr>
          <w:noProof/>
        </w:rPr>
        <w:t>28 (2017).</w:t>
      </w:r>
    </w:p>
    <w:p w14:paraId="44246872" w14:textId="0F289DFE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lastRenderedPageBreak/>
        <w:t>2</w:t>
      </w:r>
      <w:r w:rsidR="005940BB" w:rsidRPr="00D447B0">
        <w:rPr>
          <w:noProof/>
        </w:rPr>
        <w:t>.</w:t>
      </w:r>
      <w:r w:rsidRPr="00D447B0">
        <w:rPr>
          <w:noProof/>
        </w:rPr>
        <w:tab/>
        <w:t>Lowery, L. A.</w:t>
      </w:r>
      <w:r w:rsidR="005940BB" w:rsidRPr="00D447B0">
        <w:rPr>
          <w:noProof/>
        </w:rPr>
        <w:t>,</w:t>
      </w:r>
      <w:r w:rsidRPr="00D447B0">
        <w:rPr>
          <w:noProof/>
        </w:rPr>
        <w:t xml:space="preserve"> Van Vactor, D. The trip of the tip: understanding the growth cone machinery. </w:t>
      </w:r>
      <w:r w:rsidRPr="00D447B0">
        <w:rPr>
          <w:i/>
          <w:noProof/>
        </w:rPr>
        <w:t>Nature Reviews: Molecular Cell Biology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0</w:t>
      </w:r>
      <w:r w:rsidRPr="00D447B0">
        <w:rPr>
          <w:noProof/>
        </w:rPr>
        <w:t xml:space="preserve"> (5), 332</w:t>
      </w:r>
      <w:r w:rsidR="005940BB" w:rsidRPr="00D447B0">
        <w:rPr>
          <w:noProof/>
        </w:rPr>
        <w:t>–</w:t>
      </w:r>
      <w:r w:rsidRPr="00D447B0">
        <w:rPr>
          <w:noProof/>
        </w:rPr>
        <w:t>343 (2009).</w:t>
      </w:r>
    </w:p>
    <w:p w14:paraId="627D0B60" w14:textId="2441C3C3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3</w:t>
      </w:r>
      <w:r w:rsidR="005940BB" w:rsidRPr="00D447B0">
        <w:rPr>
          <w:noProof/>
        </w:rPr>
        <w:t>.</w:t>
      </w:r>
      <w:r w:rsidRPr="00D447B0">
        <w:rPr>
          <w:noProof/>
        </w:rPr>
        <w:tab/>
        <w:t xml:space="preserve">Stoeckli, E. T. Understanding axon guidance: are we nearly there yet? </w:t>
      </w:r>
      <w:r w:rsidRPr="00D447B0">
        <w:rPr>
          <w:i/>
          <w:noProof/>
        </w:rPr>
        <w:t>Development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45</w:t>
      </w:r>
      <w:r w:rsidRPr="00D447B0">
        <w:rPr>
          <w:noProof/>
        </w:rPr>
        <w:t xml:space="preserve"> (10) (2018).</w:t>
      </w:r>
    </w:p>
    <w:p w14:paraId="21E52308" w14:textId="29E6A305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4</w:t>
      </w:r>
      <w:r w:rsidR="005940BB" w:rsidRPr="00D447B0">
        <w:rPr>
          <w:noProof/>
        </w:rPr>
        <w:t>.</w:t>
      </w:r>
      <w:r w:rsidRPr="00D447B0">
        <w:rPr>
          <w:noProof/>
        </w:rPr>
        <w:tab/>
        <w:t>Bradke, F.</w:t>
      </w:r>
      <w:r w:rsidR="005940BB" w:rsidRPr="00D447B0">
        <w:rPr>
          <w:noProof/>
        </w:rPr>
        <w:t>,</w:t>
      </w:r>
      <w:r w:rsidRPr="00D447B0">
        <w:rPr>
          <w:noProof/>
        </w:rPr>
        <w:t xml:space="preserve"> Dotti, C. G. The role of local actin instability in axon formation. </w:t>
      </w:r>
      <w:r w:rsidRPr="00D447B0">
        <w:rPr>
          <w:i/>
          <w:noProof/>
        </w:rPr>
        <w:t>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283</w:t>
      </w:r>
      <w:r w:rsidRPr="00D447B0">
        <w:rPr>
          <w:noProof/>
        </w:rPr>
        <w:t xml:space="preserve"> (5409), 1931</w:t>
      </w:r>
      <w:r w:rsidR="0069139E" w:rsidRPr="00D447B0">
        <w:rPr>
          <w:noProof/>
        </w:rPr>
        <w:t>–</w:t>
      </w:r>
      <w:r w:rsidRPr="00D447B0">
        <w:rPr>
          <w:noProof/>
        </w:rPr>
        <w:t>1934 (1999).</w:t>
      </w:r>
    </w:p>
    <w:p w14:paraId="66A38C66" w14:textId="5AA1F476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5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Neukirchen, D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Bradke, F. Cytoplasmic linker proteins regulate neuronal polarization through microtubule and growth cone dynamics. </w:t>
      </w:r>
      <w:r w:rsidRPr="00D447B0">
        <w:rPr>
          <w:i/>
          <w:noProof/>
        </w:rPr>
        <w:t>Journal of Neuro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31</w:t>
      </w:r>
      <w:r w:rsidRPr="00D447B0">
        <w:rPr>
          <w:noProof/>
        </w:rPr>
        <w:t xml:space="preserve"> (4), 1528</w:t>
      </w:r>
      <w:r w:rsidR="00E172D3" w:rsidRPr="00D447B0">
        <w:rPr>
          <w:noProof/>
        </w:rPr>
        <w:t>–</w:t>
      </w:r>
      <w:r w:rsidRPr="00D447B0">
        <w:rPr>
          <w:noProof/>
        </w:rPr>
        <w:t>1538 (2011).</w:t>
      </w:r>
    </w:p>
    <w:p w14:paraId="55DCF9D5" w14:textId="41097560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6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Witte, H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Bradke, F. The role of the cytoskeleton during neuronal polarization. </w:t>
      </w:r>
      <w:r w:rsidRPr="00D447B0">
        <w:rPr>
          <w:i/>
          <w:noProof/>
        </w:rPr>
        <w:t>Current Opinion in Neurobiology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8</w:t>
      </w:r>
      <w:r w:rsidRPr="00D447B0">
        <w:rPr>
          <w:noProof/>
        </w:rPr>
        <w:t xml:space="preserve"> (5), 479</w:t>
      </w:r>
      <w:r w:rsidR="00E172D3" w:rsidRPr="00D447B0">
        <w:rPr>
          <w:noProof/>
        </w:rPr>
        <w:t>–</w:t>
      </w:r>
      <w:r w:rsidRPr="00D447B0">
        <w:rPr>
          <w:noProof/>
        </w:rPr>
        <w:t>487 (2008).</w:t>
      </w:r>
    </w:p>
    <w:p w14:paraId="02A10A7C" w14:textId="34BA2A79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7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Witte, H., Neukirchen, D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Bradke, F. Microtubule stabilization specifies initial neuronal polarization. </w:t>
      </w:r>
      <w:r w:rsidRPr="00D447B0">
        <w:rPr>
          <w:i/>
          <w:noProof/>
        </w:rPr>
        <w:t>Journal of Cell Biology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80</w:t>
      </w:r>
      <w:r w:rsidRPr="00D447B0">
        <w:rPr>
          <w:noProof/>
        </w:rPr>
        <w:t xml:space="preserve"> (3), 619</w:t>
      </w:r>
      <w:r w:rsidR="00E172D3" w:rsidRPr="00D447B0">
        <w:rPr>
          <w:noProof/>
        </w:rPr>
        <w:t>–</w:t>
      </w:r>
      <w:r w:rsidRPr="00D447B0">
        <w:rPr>
          <w:noProof/>
        </w:rPr>
        <w:t>632 (2008).</w:t>
      </w:r>
    </w:p>
    <w:p w14:paraId="02A54384" w14:textId="34E8E404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8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Nichol</w:t>
      </w:r>
      <w:r w:rsidR="00E172D3" w:rsidRPr="00D447B0">
        <w:rPr>
          <w:noProof/>
        </w:rPr>
        <w:t xml:space="preserve"> 4th</w:t>
      </w:r>
      <w:r w:rsidRPr="00D447B0">
        <w:rPr>
          <w:noProof/>
        </w:rPr>
        <w:t>, R. H., Catlett, T. S., Onesto, M. M., Hollender, D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Gomez, T. M. Environmental </w:t>
      </w:r>
      <w:r w:rsidR="00E172D3" w:rsidRPr="00D447B0">
        <w:rPr>
          <w:noProof/>
        </w:rPr>
        <w:t>e</w:t>
      </w:r>
      <w:r w:rsidRPr="00D447B0">
        <w:rPr>
          <w:noProof/>
        </w:rPr>
        <w:t xml:space="preserve">lasticity </w:t>
      </w:r>
      <w:r w:rsidR="00E172D3" w:rsidRPr="00D447B0">
        <w:rPr>
          <w:noProof/>
        </w:rPr>
        <w:t>r</w:t>
      </w:r>
      <w:r w:rsidRPr="00D447B0">
        <w:rPr>
          <w:noProof/>
        </w:rPr>
        <w:t xml:space="preserve">egulates </w:t>
      </w:r>
      <w:r w:rsidR="00E172D3" w:rsidRPr="00D447B0">
        <w:rPr>
          <w:noProof/>
        </w:rPr>
        <w:t>c</w:t>
      </w:r>
      <w:r w:rsidRPr="00D447B0">
        <w:rPr>
          <w:noProof/>
        </w:rPr>
        <w:t xml:space="preserve">ell-type </w:t>
      </w:r>
      <w:r w:rsidR="00E172D3" w:rsidRPr="00D447B0">
        <w:rPr>
          <w:noProof/>
        </w:rPr>
        <w:t>s</w:t>
      </w:r>
      <w:r w:rsidRPr="00D447B0">
        <w:rPr>
          <w:noProof/>
        </w:rPr>
        <w:t xml:space="preserve">pecific RHOA </w:t>
      </w:r>
      <w:r w:rsidR="00E172D3" w:rsidRPr="00D447B0">
        <w:rPr>
          <w:noProof/>
        </w:rPr>
        <w:t>s</w:t>
      </w:r>
      <w:r w:rsidRPr="00D447B0">
        <w:rPr>
          <w:noProof/>
        </w:rPr>
        <w:t xml:space="preserve">ignaling and </w:t>
      </w:r>
      <w:r w:rsidR="00E172D3" w:rsidRPr="00D447B0">
        <w:rPr>
          <w:noProof/>
        </w:rPr>
        <w:t>n</w:t>
      </w:r>
      <w:r w:rsidRPr="00D447B0">
        <w:rPr>
          <w:noProof/>
        </w:rPr>
        <w:t xml:space="preserve">euritogenesis of </w:t>
      </w:r>
      <w:r w:rsidR="00E172D3" w:rsidRPr="00D447B0">
        <w:rPr>
          <w:noProof/>
        </w:rPr>
        <w:t>h</w:t>
      </w:r>
      <w:r w:rsidRPr="00D447B0">
        <w:rPr>
          <w:noProof/>
        </w:rPr>
        <w:t xml:space="preserve">uman </w:t>
      </w:r>
      <w:r w:rsidR="00E172D3" w:rsidRPr="00D447B0">
        <w:rPr>
          <w:noProof/>
        </w:rPr>
        <w:t>n</w:t>
      </w:r>
      <w:r w:rsidRPr="00D447B0">
        <w:rPr>
          <w:noProof/>
        </w:rPr>
        <w:t xml:space="preserve">eurons. </w:t>
      </w:r>
      <w:r w:rsidRPr="00D447B0">
        <w:rPr>
          <w:i/>
          <w:noProof/>
        </w:rPr>
        <w:t>Stem Cell Reports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3</w:t>
      </w:r>
      <w:r w:rsidRPr="00D447B0">
        <w:rPr>
          <w:noProof/>
        </w:rPr>
        <w:t xml:space="preserve"> (6), 1006</w:t>
      </w:r>
      <w:r w:rsidR="00E172D3" w:rsidRPr="00D447B0">
        <w:rPr>
          <w:noProof/>
        </w:rPr>
        <w:t>–</w:t>
      </w:r>
      <w:r w:rsidRPr="00D447B0">
        <w:rPr>
          <w:noProof/>
        </w:rPr>
        <w:t>1021 (2019).</w:t>
      </w:r>
    </w:p>
    <w:p w14:paraId="7A0181EE" w14:textId="13D72B3A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9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Santos, T. E.</w:t>
      </w:r>
      <w:r w:rsidRPr="00D447B0">
        <w:rPr>
          <w:i/>
          <w:noProof/>
        </w:rPr>
        <w:t xml:space="preserve"> </w:t>
      </w:r>
      <w:r w:rsidRPr="00D447B0">
        <w:rPr>
          <w:iCs/>
          <w:noProof/>
        </w:rPr>
        <w:t xml:space="preserve">et al. </w:t>
      </w:r>
      <w:r w:rsidRPr="00D447B0">
        <w:rPr>
          <w:noProof/>
        </w:rPr>
        <w:t xml:space="preserve">Axon </w:t>
      </w:r>
      <w:r w:rsidR="00E172D3" w:rsidRPr="00D447B0">
        <w:rPr>
          <w:noProof/>
        </w:rPr>
        <w:t>g</w:t>
      </w:r>
      <w:r w:rsidRPr="00D447B0">
        <w:rPr>
          <w:noProof/>
        </w:rPr>
        <w:t xml:space="preserve">rowth of CNS </w:t>
      </w:r>
      <w:r w:rsidR="00E172D3" w:rsidRPr="00D447B0">
        <w:rPr>
          <w:noProof/>
        </w:rPr>
        <w:t>n</w:t>
      </w:r>
      <w:r w:rsidRPr="00D447B0">
        <w:rPr>
          <w:noProof/>
        </w:rPr>
        <w:t xml:space="preserve">eurons in </w:t>
      </w:r>
      <w:r w:rsidR="00E172D3" w:rsidRPr="00D447B0">
        <w:rPr>
          <w:noProof/>
        </w:rPr>
        <w:t>t</w:t>
      </w:r>
      <w:r w:rsidRPr="00D447B0">
        <w:rPr>
          <w:noProof/>
        </w:rPr>
        <w:t xml:space="preserve">hree </w:t>
      </w:r>
      <w:r w:rsidR="00E172D3" w:rsidRPr="00D447B0">
        <w:rPr>
          <w:noProof/>
        </w:rPr>
        <w:t>d</w:t>
      </w:r>
      <w:r w:rsidRPr="00D447B0">
        <w:rPr>
          <w:noProof/>
        </w:rPr>
        <w:t xml:space="preserve">imensions </w:t>
      </w:r>
      <w:r w:rsidR="00E172D3" w:rsidRPr="00D447B0">
        <w:rPr>
          <w:noProof/>
        </w:rPr>
        <w:t>i</w:t>
      </w:r>
      <w:r w:rsidRPr="00D447B0">
        <w:rPr>
          <w:noProof/>
        </w:rPr>
        <w:t xml:space="preserve">s </w:t>
      </w:r>
      <w:r w:rsidR="00E172D3" w:rsidRPr="00D447B0">
        <w:rPr>
          <w:noProof/>
        </w:rPr>
        <w:t>a</w:t>
      </w:r>
      <w:r w:rsidRPr="00D447B0">
        <w:rPr>
          <w:noProof/>
        </w:rPr>
        <w:t xml:space="preserve">moeboid and </w:t>
      </w:r>
      <w:r w:rsidR="00E172D3" w:rsidRPr="00D447B0">
        <w:rPr>
          <w:noProof/>
        </w:rPr>
        <w:t>i</w:t>
      </w:r>
      <w:r w:rsidRPr="00D447B0">
        <w:rPr>
          <w:noProof/>
        </w:rPr>
        <w:t xml:space="preserve">ndependent of </w:t>
      </w:r>
      <w:r w:rsidR="00E172D3" w:rsidRPr="00D447B0">
        <w:rPr>
          <w:noProof/>
        </w:rPr>
        <w:t>a</w:t>
      </w:r>
      <w:r w:rsidRPr="00D447B0">
        <w:rPr>
          <w:noProof/>
        </w:rPr>
        <w:t xml:space="preserve">dhesions. </w:t>
      </w:r>
      <w:r w:rsidRPr="00D447B0">
        <w:rPr>
          <w:i/>
          <w:noProof/>
        </w:rPr>
        <w:t>Cell Reports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32</w:t>
      </w:r>
      <w:r w:rsidRPr="00D447B0">
        <w:rPr>
          <w:noProof/>
        </w:rPr>
        <w:t xml:space="preserve"> (3), 107907 (2020).</w:t>
      </w:r>
    </w:p>
    <w:p w14:paraId="5CA6490E" w14:textId="77A16D26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0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Mitchison, T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Kirschner, M. Cytoskeletal dynamics and nerve growth. </w:t>
      </w:r>
      <w:r w:rsidRPr="00D447B0">
        <w:rPr>
          <w:i/>
          <w:noProof/>
        </w:rPr>
        <w:t>Neuron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</w:t>
      </w:r>
      <w:r w:rsidRPr="00D447B0">
        <w:rPr>
          <w:noProof/>
        </w:rPr>
        <w:t xml:space="preserve"> (9), 761</w:t>
      </w:r>
      <w:r w:rsidR="00E172D3" w:rsidRPr="00D447B0">
        <w:rPr>
          <w:noProof/>
        </w:rPr>
        <w:t>–</w:t>
      </w:r>
      <w:r w:rsidRPr="00D447B0">
        <w:rPr>
          <w:noProof/>
        </w:rPr>
        <w:t>772 (1988).</w:t>
      </w:r>
    </w:p>
    <w:p w14:paraId="72BE4523" w14:textId="478C1F12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1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Lin, C. H., Thompson, C. A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Forscher, P. Cytoskeletal reorganization underlying growth cone motility. </w:t>
      </w:r>
      <w:r w:rsidRPr="00D447B0">
        <w:rPr>
          <w:i/>
          <w:noProof/>
        </w:rPr>
        <w:t>Current Opinion in Neurobiology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4</w:t>
      </w:r>
      <w:r w:rsidRPr="00D447B0">
        <w:rPr>
          <w:noProof/>
        </w:rPr>
        <w:t xml:space="preserve"> (5), 640</w:t>
      </w:r>
      <w:r w:rsidR="00E172D3" w:rsidRPr="00D447B0">
        <w:rPr>
          <w:noProof/>
        </w:rPr>
        <w:t>–</w:t>
      </w:r>
      <w:r w:rsidRPr="00D447B0">
        <w:rPr>
          <w:noProof/>
        </w:rPr>
        <w:t>647 (1994).</w:t>
      </w:r>
    </w:p>
    <w:p w14:paraId="7E2214B5" w14:textId="5371FABF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2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Myers, J. P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Gomez, T. M. Focal adhesion kinase promotes integrin adhesion dynamics necessary for chemotropic turning of nerve growth cones. </w:t>
      </w:r>
      <w:r w:rsidRPr="00D447B0">
        <w:rPr>
          <w:i/>
          <w:noProof/>
        </w:rPr>
        <w:t>Journal of Neuro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31</w:t>
      </w:r>
      <w:r w:rsidRPr="00D447B0">
        <w:rPr>
          <w:noProof/>
        </w:rPr>
        <w:t xml:space="preserve"> (38), 13585</w:t>
      </w:r>
      <w:r w:rsidR="00E172D3" w:rsidRPr="00D447B0">
        <w:rPr>
          <w:noProof/>
        </w:rPr>
        <w:t>–</w:t>
      </w:r>
      <w:r w:rsidRPr="00D447B0">
        <w:rPr>
          <w:noProof/>
        </w:rPr>
        <w:t>13595 (2011).</w:t>
      </w:r>
    </w:p>
    <w:p w14:paraId="7512E2C6" w14:textId="51D839FB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3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Turney, S. G.</w:t>
      </w:r>
      <w:r w:rsidRPr="00D447B0">
        <w:rPr>
          <w:i/>
          <w:noProof/>
        </w:rPr>
        <w:t xml:space="preserve"> </w:t>
      </w:r>
      <w:r w:rsidRPr="00D447B0">
        <w:rPr>
          <w:iCs/>
          <w:noProof/>
        </w:rPr>
        <w:t xml:space="preserve">et al. </w:t>
      </w:r>
      <w:r w:rsidRPr="00D447B0">
        <w:rPr>
          <w:noProof/>
        </w:rPr>
        <w:t xml:space="preserve">Nerve growth factor stimulates axon outgrowth through negative regulation of growth cone actomyosin restraint of microtubule advance. </w:t>
      </w:r>
      <w:r w:rsidRPr="00D447B0">
        <w:rPr>
          <w:i/>
          <w:noProof/>
        </w:rPr>
        <w:t>Molecular Biology of the Cell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27</w:t>
      </w:r>
      <w:r w:rsidRPr="00D447B0">
        <w:rPr>
          <w:noProof/>
        </w:rPr>
        <w:t xml:space="preserve"> (3), 500</w:t>
      </w:r>
      <w:r w:rsidR="00E172D3" w:rsidRPr="00D447B0">
        <w:rPr>
          <w:noProof/>
        </w:rPr>
        <w:t>–</w:t>
      </w:r>
      <w:r w:rsidRPr="00D447B0">
        <w:rPr>
          <w:noProof/>
        </w:rPr>
        <w:t>517 (2016).</w:t>
      </w:r>
    </w:p>
    <w:p w14:paraId="49B3B8EE" w14:textId="6905CFE6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4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Schindelin, J.</w:t>
      </w:r>
      <w:r w:rsidRPr="00D447B0">
        <w:rPr>
          <w:i/>
          <w:noProof/>
        </w:rPr>
        <w:t xml:space="preserve"> </w:t>
      </w:r>
      <w:r w:rsidRPr="00D447B0">
        <w:rPr>
          <w:iCs/>
          <w:noProof/>
        </w:rPr>
        <w:t xml:space="preserve">et al. </w:t>
      </w:r>
      <w:r w:rsidRPr="00D447B0">
        <w:rPr>
          <w:noProof/>
        </w:rPr>
        <w:t xml:space="preserve">Fiji: an open-source platform for biological-image analysis. </w:t>
      </w:r>
      <w:r w:rsidRPr="00D447B0">
        <w:rPr>
          <w:i/>
          <w:noProof/>
        </w:rPr>
        <w:t>Nature Methods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9</w:t>
      </w:r>
      <w:r w:rsidRPr="00D447B0">
        <w:rPr>
          <w:noProof/>
        </w:rPr>
        <w:t xml:space="preserve"> (7), 676</w:t>
      </w:r>
      <w:r w:rsidR="00E172D3" w:rsidRPr="00D447B0">
        <w:rPr>
          <w:noProof/>
        </w:rPr>
        <w:t>–</w:t>
      </w:r>
      <w:r w:rsidRPr="00D447B0">
        <w:rPr>
          <w:noProof/>
        </w:rPr>
        <w:t>682 (2012).</w:t>
      </w:r>
    </w:p>
    <w:p w14:paraId="5B0044C3" w14:textId="15DD8A2E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5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Noctor, S. C., Flint, A. C., Weissman, T. A., Dammerman, R. S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Kriegstein, A. R. Neurons derived from radial glial cells establish radial units in neocortex. </w:t>
      </w:r>
      <w:r w:rsidRPr="00D447B0">
        <w:rPr>
          <w:i/>
          <w:noProof/>
        </w:rPr>
        <w:t>Natur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409</w:t>
      </w:r>
      <w:r w:rsidRPr="00D447B0">
        <w:rPr>
          <w:noProof/>
        </w:rPr>
        <w:t xml:space="preserve"> (6821), 714</w:t>
      </w:r>
      <w:r w:rsidR="00E172D3" w:rsidRPr="00D447B0">
        <w:rPr>
          <w:noProof/>
        </w:rPr>
        <w:t>–</w:t>
      </w:r>
      <w:r w:rsidRPr="00D447B0">
        <w:rPr>
          <w:noProof/>
        </w:rPr>
        <w:t>720 (2001).</w:t>
      </w:r>
    </w:p>
    <w:p w14:paraId="2289ECF0" w14:textId="5DE86C98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6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Noctor, S. C., Martinez-Cerdeno, V., Ivic, L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Kriegstein, A. R. Cortical neurons arise in symmetric and asymmetric division zones and migrate through specific phases. </w:t>
      </w:r>
      <w:r w:rsidRPr="00D447B0">
        <w:rPr>
          <w:i/>
          <w:noProof/>
        </w:rPr>
        <w:t>Nature Neuro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7</w:t>
      </w:r>
      <w:r w:rsidRPr="00D447B0">
        <w:rPr>
          <w:noProof/>
        </w:rPr>
        <w:t xml:space="preserve"> (2), 136</w:t>
      </w:r>
      <w:r w:rsidR="00E172D3" w:rsidRPr="00D447B0">
        <w:rPr>
          <w:noProof/>
        </w:rPr>
        <w:t>–</w:t>
      </w:r>
      <w:r w:rsidRPr="00D447B0">
        <w:rPr>
          <w:noProof/>
        </w:rPr>
        <w:t>144 (2004).</w:t>
      </w:r>
    </w:p>
    <w:p w14:paraId="45F091D1" w14:textId="785237AF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7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Ferent, J., Zaidi, D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Francis, F. Extracellular </w:t>
      </w:r>
      <w:r w:rsidR="00E172D3" w:rsidRPr="00D447B0">
        <w:rPr>
          <w:noProof/>
        </w:rPr>
        <w:t>c</w:t>
      </w:r>
      <w:r w:rsidRPr="00D447B0">
        <w:rPr>
          <w:noProof/>
        </w:rPr>
        <w:t xml:space="preserve">ontrol of </w:t>
      </w:r>
      <w:r w:rsidR="00E172D3" w:rsidRPr="00D447B0">
        <w:rPr>
          <w:noProof/>
        </w:rPr>
        <w:t>r</w:t>
      </w:r>
      <w:r w:rsidRPr="00D447B0">
        <w:rPr>
          <w:noProof/>
        </w:rPr>
        <w:t xml:space="preserve">adial </w:t>
      </w:r>
      <w:r w:rsidR="00E172D3" w:rsidRPr="00D447B0">
        <w:rPr>
          <w:noProof/>
        </w:rPr>
        <w:t>g</w:t>
      </w:r>
      <w:r w:rsidRPr="00D447B0">
        <w:rPr>
          <w:noProof/>
        </w:rPr>
        <w:t xml:space="preserve">lia </w:t>
      </w:r>
      <w:r w:rsidR="00E172D3" w:rsidRPr="00D447B0">
        <w:rPr>
          <w:noProof/>
        </w:rPr>
        <w:t>p</w:t>
      </w:r>
      <w:r w:rsidRPr="00D447B0">
        <w:rPr>
          <w:noProof/>
        </w:rPr>
        <w:t xml:space="preserve">roliferation and </w:t>
      </w:r>
      <w:r w:rsidR="00E172D3" w:rsidRPr="00D447B0">
        <w:rPr>
          <w:noProof/>
        </w:rPr>
        <w:t>s</w:t>
      </w:r>
      <w:r w:rsidRPr="00D447B0">
        <w:rPr>
          <w:noProof/>
        </w:rPr>
        <w:t xml:space="preserve">caffolding </w:t>
      </w:r>
      <w:r w:rsidR="00E172D3" w:rsidRPr="00D447B0">
        <w:rPr>
          <w:noProof/>
        </w:rPr>
        <w:t>d</w:t>
      </w:r>
      <w:r w:rsidRPr="00D447B0">
        <w:rPr>
          <w:noProof/>
        </w:rPr>
        <w:t xml:space="preserve">uring </w:t>
      </w:r>
      <w:r w:rsidR="00E172D3" w:rsidRPr="00D447B0">
        <w:rPr>
          <w:noProof/>
        </w:rPr>
        <w:t>c</w:t>
      </w:r>
      <w:r w:rsidRPr="00D447B0">
        <w:rPr>
          <w:noProof/>
        </w:rPr>
        <w:t xml:space="preserve">ortical </w:t>
      </w:r>
      <w:r w:rsidR="00E172D3" w:rsidRPr="00D447B0">
        <w:rPr>
          <w:noProof/>
        </w:rPr>
        <w:t>d</w:t>
      </w:r>
      <w:r w:rsidRPr="00D447B0">
        <w:rPr>
          <w:noProof/>
        </w:rPr>
        <w:t xml:space="preserve">evelopment and </w:t>
      </w:r>
      <w:r w:rsidR="00E172D3" w:rsidRPr="00D447B0">
        <w:rPr>
          <w:noProof/>
        </w:rPr>
        <w:t>p</w:t>
      </w:r>
      <w:r w:rsidRPr="00D447B0">
        <w:rPr>
          <w:noProof/>
        </w:rPr>
        <w:t xml:space="preserve">athology. </w:t>
      </w:r>
      <w:r w:rsidRPr="00D447B0">
        <w:rPr>
          <w:i/>
          <w:noProof/>
        </w:rPr>
        <w:t>Frontiers in Cell and Developmental Biology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8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578341 (2020).</w:t>
      </w:r>
    </w:p>
    <w:p w14:paraId="3F60C807" w14:textId="7B2E9452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8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Dent, E. W., Gupton, S. L.</w:t>
      </w:r>
      <w:r w:rsidR="00E172D3" w:rsidRPr="00D447B0">
        <w:rPr>
          <w:noProof/>
        </w:rPr>
        <w:t>,</w:t>
      </w:r>
      <w:r w:rsidRPr="00D447B0">
        <w:rPr>
          <w:noProof/>
        </w:rPr>
        <w:t xml:space="preserve"> Gertler, F. B. The growth cone cytoskeleton in axon outgrowth and guidance. </w:t>
      </w:r>
      <w:r w:rsidRPr="00D447B0">
        <w:rPr>
          <w:i/>
          <w:noProof/>
        </w:rPr>
        <w:t>Cold Spring Harbor Perspectives in Biology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3</w:t>
      </w:r>
      <w:r w:rsidRPr="00D447B0">
        <w:rPr>
          <w:noProof/>
        </w:rPr>
        <w:t xml:space="preserve"> (3) (2011).</w:t>
      </w:r>
    </w:p>
    <w:p w14:paraId="5B47D296" w14:textId="7393EE32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19</w:t>
      </w:r>
      <w:r w:rsidR="00E172D3" w:rsidRPr="00D447B0">
        <w:rPr>
          <w:noProof/>
        </w:rPr>
        <w:t>.</w:t>
      </w:r>
      <w:r w:rsidRPr="00D447B0">
        <w:rPr>
          <w:noProof/>
        </w:rPr>
        <w:tab/>
        <w:t>Dupraz, S.</w:t>
      </w:r>
      <w:r w:rsidRPr="00D447B0">
        <w:rPr>
          <w:i/>
          <w:noProof/>
        </w:rPr>
        <w:t xml:space="preserve"> </w:t>
      </w:r>
      <w:r w:rsidRPr="00D447B0">
        <w:rPr>
          <w:iCs/>
          <w:noProof/>
        </w:rPr>
        <w:t xml:space="preserve">et al. </w:t>
      </w:r>
      <w:r w:rsidRPr="00D447B0">
        <w:rPr>
          <w:noProof/>
        </w:rPr>
        <w:t xml:space="preserve">RhoA </w:t>
      </w:r>
      <w:r w:rsidR="00E172D3" w:rsidRPr="00D447B0">
        <w:rPr>
          <w:noProof/>
        </w:rPr>
        <w:t>c</w:t>
      </w:r>
      <w:r w:rsidRPr="00D447B0">
        <w:rPr>
          <w:noProof/>
        </w:rPr>
        <w:t xml:space="preserve">ontrols </w:t>
      </w:r>
      <w:r w:rsidR="00E172D3" w:rsidRPr="00D447B0">
        <w:rPr>
          <w:noProof/>
        </w:rPr>
        <w:t>a</w:t>
      </w:r>
      <w:r w:rsidRPr="00D447B0">
        <w:rPr>
          <w:noProof/>
        </w:rPr>
        <w:t xml:space="preserve">xon </w:t>
      </w:r>
      <w:r w:rsidR="00E172D3" w:rsidRPr="00D447B0">
        <w:rPr>
          <w:noProof/>
        </w:rPr>
        <w:t>e</w:t>
      </w:r>
      <w:r w:rsidRPr="00D447B0">
        <w:rPr>
          <w:noProof/>
        </w:rPr>
        <w:t xml:space="preserve">xtension </w:t>
      </w:r>
      <w:r w:rsidR="00E172D3" w:rsidRPr="00D447B0">
        <w:rPr>
          <w:noProof/>
        </w:rPr>
        <w:t>i</w:t>
      </w:r>
      <w:r w:rsidRPr="00D447B0">
        <w:rPr>
          <w:noProof/>
        </w:rPr>
        <w:t xml:space="preserve">ndependent of </w:t>
      </w:r>
      <w:r w:rsidR="009E2D6E" w:rsidRPr="00D447B0">
        <w:rPr>
          <w:noProof/>
        </w:rPr>
        <w:t>s</w:t>
      </w:r>
      <w:r w:rsidRPr="00D447B0">
        <w:rPr>
          <w:noProof/>
        </w:rPr>
        <w:t xml:space="preserve">pecification in the </w:t>
      </w:r>
      <w:r w:rsidR="009E2D6E" w:rsidRPr="00D447B0">
        <w:rPr>
          <w:noProof/>
        </w:rPr>
        <w:t>d</w:t>
      </w:r>
      <w:r w:rsidRPr="00D447B0">
        <w:rPr>
          <w:noProof/>
        </w:rPr>
        <w:t xml:space="preserve">eveloping </w:t>
      </w:r>
      <w:r w:rsidR="009E2D6E" w:rsidRPr="00D447B0">
        <w:rPr>
          <w:noProof/>
        </w:rPr>
        <w:t>b</w:t>
      </w:r>
      <w:r w:rsidRPr="00D447B0">
        <w:rPr>
          <w:noProof/>
        </w:rPr>
        <w:t xml:space="preserve">rain. </w:t>
      </w:r>
      <w:r w:rsidRPr="00D447B0">
        <w:rPr>
          <w:i/>
          <w:noProof/>
        </w:rPr>
        <w:t>Current Biology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29</w:t>
      </w:r>
      <w:r w:rsidRPr="00D447B0">
        <w:rPr>
          <w:noProof/>
        </w:rPr>
        <w:t xml:space="preserve"> (22), 3874</w:t>
      </w:r>
      <w:r w:rsidR="009E2D6E" w:rsidRPr="00D447B0">
        <w:rPr>
          <w:noProof/>
        </w:rPr>
        <w:t>–</w:t>
      </w:r>
      <w:r w:rsidRPr="00D447B0">
        <w:rPr>
          <w:noProof/>
        </w:rPr>
        <w:t>3886 e3879 (2019).</w:t>
      </w:r>
    </w:p>
    <w:p w14:paraId="4A210E66" w14:textId="7715FDCA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lastRenderedPageBreak/>
        <w:t>20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Azzarelli, R., Oleari, R., Lettieri, A., Andre, V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Cariboni, A. In </w:t>
      </w:r>
      <w:r w:rsidR="009E2D6E" w:rsidRPr="00D447B0">
        <w:rPr>
          <w:noProof/>
        </w:rPr>
        <w:t>v</w:t>
      </w:r>
      <w:r w:rsidRPr="00D447B0">
        <w:rPr>
          <w:noProof/>
        </w:rPr>
        <w:t xml:space="preserve">itro, </w:t>
      </w:r>
      <w:r w:rsidR="009E2D6E" w:rsidRPr="00D447B0">
        <w:rPr>
          <w:noProof/>
        </w:rPr>
        <w:t>e</w:t>
      </w:r>
      <w:r w:rsidRPr="00D447B0">
        <w:rPr>
          <w:noProof/>
        </w:rPr>
        <w:t xml:space="preserve">x </w:t>
      </w:r>
      <w:r w:rsidR="009E2D6E" w:rsidRPr="00D447B0">
        <w:rPr>
          <w:noProof/>
        </w:rPr>
        <w:t>v</w:t>
      </w:r>
      <w:r w:rsidRPr="00D447B0">
        <w:rPr>
          <w:noProof/>
        </w:rPr>
        <w:t xml:space="preserve">ivo and </w:t>
      </w:r>
      <w:r w:rsidR="009E2D6E" w:rsidRPr="00D447B0">
        <w:rPr>
          <w:noProof/>
        </w:rPr>
        <w:t>i</w:t>
      </w:r>
      <w:r w:rsidRPr="00D447B0">
        <w:rPr>
          <w:noProof/>
        </w:rPr>
        <w:t xml:space="preserve">n </w:t>
      </w:r>
      <w:r w:rsidR="009E2D6E" w:rsidRPr="00D447B0">
        <w:rPr>
          <w:noProof/>
        </w:rPr>
        <w:t>v</w:t>
      </w:r>
      <w:r w:rsidRPr="00D447B0">
        <w:rPr>
          <w:noProof/>
        </w:rPr>
        <w:t xml:space="preserve">ivo </w:t>
      </w:r>
      <w:r w:rsidR="009E2D6E" w:rsidRPr="00D447B0">
        <w:rPr>
          <w:noProof/>
        </w:rPr>
        <w:t>t</w:t>
      </w:r>
      <w:r w:rsidRPr="00D447B0">
        <w:rPr>
          <w:noProof/>
        </w:rPr>
        <w:t xml:space="preserve">echniques to </w:t>
      </w:r>
      <w:r w:rsidR="009E2D6E" w:rsidRPr="00D447B0">
        <w:rPr>
          <w:noProof/>
        </w:rPr>
        <w:t>s</w:t>
      </w:r>
      <w:r w:rsidRPr="00D447B0">
        <w:rPr>
          <w:noProof/>
        </w:rPr>
        <w:t xml:space="preserve">tudy </w:t>
      </w:r>
      <w:r w:rsidR="009E2D6E" w:rsidRPr="00D447B0">
        <w:rPr>
          <w:noProof/>
        </w:rPr>
        <w:t>n</w:t>
      </w:r>
      <w:r w:rsidRPr="00D447B0">
        <w:rPr>
          <w:noProof/>
        </w:rPr>
        <w:t xml:space="preserve">euronal </w:t>
      </w:r>
      <w:r w:rsidR="009E2D6E" w:rsidRPr="00D447B0">
        <w:rPr>
          <w:noProof/>
        </w:rPr>
        <w:t>m</w:t>
      </w:r>
      <w:r w:rsidRPr="00D447B0">
        <w:rPr>
          <w:noProof/>
        </w:rPr>
        <w:t xml:space="preserve">igration in the </w:t>
      </w:r>
      <w:r w:rsidR="009E2D6E" w:rsidRPr="00D447B0">
        <w:rPr>
          <w:noProof/>
        </w:rPr>
        <w:t>d</w:t>
      </w:r>
      <w:r w:rsidRPr="00D447B0">
        <w:rPr>
          <w:noProof/>
        </w:rPr>
        <w:t xml:space="preserve">eveloping </w:t>
      </w:r>
      <w:r w:rsidR="009E2D6E" w:rsidRPr="00D447B0">
        <w:rPr>
          <w:noProof/>
        </w:rPr>
        <w:t>c</w:t>
      </w:r>
      <w:r w:rsidRPr="00D447B0">
        <w:rPr>
          <w:noProof/>
        </w:rPr>
        <w:t xml:space="preserve">erebral </w:t>
      </w:r>
      <w:r w:rsidR="009E2D6E" w:rsidRPr="00D447B0">
        <w:rPr>
          <w:noProof/>
        </w:rPr>
        <w:t>c</w:t>
      </w:r>
      <w:r w:rsidRPr="00D447B0">
        <w:rPr>
          <w:noProof/>
        </w:rPr>
        <w:t xml:space="preserve">ortex. </w:t>
      </w:r>
      <w:r w:rsidRPr="00D447B0">
        <w:rPr>
          <w:i/>
          <w:noProof/>
        </w:rPr>
        <w:t>Brain Sciences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7</w:t>
      </w:r>
      <w:r w:rsidRPr="00D447B0">
        <w:rPr>
          <w:noProof/>
        </w:rPr>
        <w:t xml:space="preserve"> (5) (2017).</w:t>
      </w:r>
    </w:p>
    <w:p w14:paraId="2E759E19" w14:textId="63659669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1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 xml:space="preserve">Humpel, C. Organotypic brain slice cultures: A review. </w:t>
      </w:r>
      <w:r w:rsidRPr="00D447B0">
        <w:rPr>
          <w:i/>
          <w:noProof/>
        </w:rPr>
        <w:t>Neuro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305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86</w:t>
      </w:r>
      <w:r w:rsidR="009E2D6E" w:rsidRPr="00D447B0">
        <w:rPr>
          <w:noProof/>
        </w:rPr>
        <w:t>–</w:t>
      </w:r>
      <w:r w:rsidRPr="00D447B0">
        <w:rPr>
          <w:noProof/>
        </w:rPr>
        <w:t>98 (2015).</w:t>
      </w:r>
    </w:p>
    <w:p w14:paraId="0EEA4653" w14:textId="2C88DECA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2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Namba, T.</w:t>
      </w:r>
      <w:r w:rsidRPr="00D447B0">
        <w:rPr>
          <w:i/>
          <w:noProof/>
        </w:rPr>
        <w:t xml:space="preserve"> </w:t>
      </w:r>
      <w:r w:rsidRPr="00D447B0">
        <w:rPr>
          <w:iCs/>
          <w:noProof/>
        </w:rPr>
        <w:t xml:space="preserve">et al. </w:t>
      </w:r>
      <w:r w:rsidRPr="00D447B0">
        <w:rPr>
          <w:noProof/>
        </w:rPr>
        <w:t xml:space="preserve">Pioneering axons regulate neuronal polarization in the developing cerebral cortex. </w:t>
      </w:r>
      <w:r w:rsidRPr="00D447B0">
        <w:rPr>
          <w:i/>
          <w:noProof/>
        </w:rPr>
        <w:t>Neuron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81</w:t>
      </w:r>
      <w:r w:rsidRPr="00D447B0">
        <w:rPr>
          <w:noProof/>
        </w:rPr>
        <w:t xml:space="preserve"> (4), 814</w:t>
      </w:r>
      <w:r w:rsidR="009E2D6E" w:rsidRPr="00D447B0">
        <w:rPr>
          <w:noProof/>
        </w:rPr>
        <w:t>–</w:t>
      </w:r>
      <w:r w:rsidRPr="00D447B0">
        <w:rPr>
          <w:noProof/>
        </w:rPr>
        <w:t>829 (2014).</w:t>
      </w:r>
    </w:p>
    <w:p w14:paraId="1487BA1F" w14:textId="4E17D352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3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Shah, B.</w:t>
      </w:r>
      <w:r w:rsidRPr="00D447B0">
        <w:rPr>
          <w:i/>
          <w:noProof/>
        </w:rPr>
        <w:t xml:space="preserve"> </w:t>
      </w:r>
      <w:r w:rsidRPr="00D447B0">
        <w:rPr>
          <w:iCs/>
          <w:noProof/>
        </w:rPr>
        <w:t xml:space="preserve">et al. </w:t>
      </w:r>
      <w:r w:rsidRPr="00D447B0">
        <w:rPr>
          <w:noProof/>
        </w:rPr>
        <w:t xml:space="preserve">Rap1 GTPases </w:t>
      </w:r>
      <w:r w:rsidR="009E2D6E" w:rsidRPr="00D447B0">
        <w:rPr>
          <w:noProof/>
        </w:rPr>
        <w:t>a</w:t>
      </w:r>
      <w:r w:rsidRPr="00D447B0">
        <w:rPr>
          <w:noProof/>
        </w:rPr>
        <w:t xml:space="preserve">re </w:t>
      </w:r>
      <w:r w:rsidR="009E2D6E" w:rsidRPr="00D447B0">
        <w:rPr>
          <w:noProof/>
        </w:rPr>
        <w:t>m</w:t>
      </w:r>
      <w:r w:rsidRPr="00D447B0">
        <w:rPr>
          <w:noProof/>
        </w:rPr>
        <w:t xml:space="preserve">aster </w:t>
      </w:r>
      <w:r w:rsidR="009E2D6E" w:rsidRPr="00D447B0">
        <w:rPr>
          <w:noProof/>
        </w:rPr>
        <w:t>r</w:t>
      </w:r>
      <w:r w:rsidRPr="00D447B0">
        <w:rPr>
          <w:noProof/>
        </w:rPr>
        <w:t xml:space="preserve">egulators of </w:t>
      </w:r>
      <w:r w:rsidR="009E2D6E" w:rsidRPr="00D447B0">
        <w:rPr>
          <w:noProof/>
        </w:rPr>
        <w:t>n</w:t>
      </w:r>
      <w:r w:rsidRPr="00D447B0">
        <w:rPr>
          <w:noProof/>
        </w:rPr>
        <w:t xml:space="preserve">eural </w:t>
      </w:r>
      <w:r w:rsidR="009E2D6E" w:rsidRPr="00D447B0">
        <w:rPr>
          <w:noProof/>
        </w:rPr>
        <w:t>c</w:t>
      </w:r>
      <w:r w:rsidRPr="00D447B0">
        <w:rPr>
          <w:noProof/>
        </w:rPr>
        <w:t xml:space="preserve">ell </w:t>
      </w:r>
      <w:r w:rsidR="009E2D6E" w:rsidRPr="00D447B0">
        <w:rPr>
          <w:noProof/>
        </w:rPr>
        <w:t>p</w:t>
      </w:r>
      <w:r w:rsidRPr="00D447B0">
        <w:rPr>
          <w:noProof/>
        </w:rPr>
        <w:t xml:space="preserve">olarity in the </w:t>
      </w:r>
      <w:r w:rsidR="009E2D6E" w:rsidRPr="00D447B0">
        <w:rPr>
          <w:noProof/>
        </w:rPr>
        <w:t>d</w:t>
      </w:r>
      <w:r w:rsidRPr="00D447B0">
        <w:rPr>
          <w:noProof/>
        </w:rPr>
        <w:t xml:space="preserve">eveloping </w:t>
      </w:r>
      <w:r w:rsidR="009E2D6E" w:rsidRPr="00D447B0">
        <w:rPr>
          <w:noProof/>
        </w:rPr>
        <w:t>n</w:t>
      </w:r>
      <w:r w:rsidRPr="00D447B0">
        <w:rPr>
          <w:noProof/>
        </w:rPr>
        <w:t xml:space="preserve">eocortex. </w:t>
      </w:r>
      <w:r w:rsidRPr="00D447B0">
        <w:rPr>
          <w:i/>
          <w:noProof/>
        </w:rPr>
        <w:t>Cerebral Cortex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27</w:t>
      </w:r>
      <w:r w:rsidRPr="00D447B0">
        <w:rPr>
          <w:noProof/>
        </w:rPr>
        <w:t xml:space="preserve"> (2), 1253</w:t>
      </w:r>
      <w:r w:rsidR="009E2D6E" w:rsidRPr="00D447B0">
        <w:rPr>
          <w:noProof/>
        </w:rPr>
        <w:t>–</w:t>
      </w:r>
      <w:r w:rsidRPr="00D447B0">
        <w:rPr>
          <w:noProof/>
        </w:rPr>
        <w:t>1269 (2017).</w:t>
      </w:r>
    </w:p>
    <w:p w14:paraId="2A9BC988" w14:textId="5DD749B0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4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Wiegreffe, C., Feldmann, S., Gaessler, S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Britsch, S. Time-lapse </w:t>
      </w:r>
      <w:r w:rsidR="009E2D6E" w:rsidRPr="00D447B0">
        <w:rPr>
          <w:noProof/>
        </w:rPr>
        <w:t>c</w:t>
      </w:r>
      <w:r w:rsidRPr="00D447B0">
        <w:rPr>
          <w:noProof/>
        </w:rPr>
        <w:t xml:space="preserve">onfocal </w:t>
      </w:r>
      <w:r w:rsidR="009E2D6E" w:rsidRPr="00D447B0">
        <w:rPr>
          <w:noProof/>
        </w:rPr>
        <w:t>i</w:t>
      </w:r>
      <w:r w:rsidRPr="00D447B0">
        <w:rPr>
          <w:noProof/>
        </w:rPr>
        <w:t xml:space="preserve">maging of </w:t>
      </w:r>
      <w:r w:rsidR="009E2D6E" w:rsidRPr="00D447B0">
        <w:rPr>
          <w:noProof/>
        </w:rPr>
        <w:t>m</w:t>
      </w:r>
      <w:r w:rsidRPr="00D447B0">
        <w:rPr>
          <w:noProof/>
        </w:rPr>
        <w:t xml:space="preserve">igrating </w:t>
      </w:r>
      <w:r w:rsidR="009E2D6E" w:rsidRPr="00D447B0">
        <w:rPr>
          <w:noProof/>
        </w:rPr>
        <w:t>n</w:t>
      </w:r>
      <w:r w:rsidRPr="00D447B0">
        <w:rPr>
          <w:noProof/>
        </w:rPr>
        <w:t xml:space="preserve">eurons in </w:t>
      </w:r>
      <w:r w:rsidR="009E2D6E" w:rsidRPr="00D447B0">
        <w:rPr>
          <w:noProof/>
        </w:rPr>
        <w:t>o</w:t>
      </w:r>
      <w:r w:rsidRPr="00D447B0">
        <w:rPr>
          <w:noProof/>
        </w:rPr>
        <w:t xml:space="preserve">rganotypic </w:t>
      </w:r>
      <w:r w:rsidR="009E2D6E" w:rsidRPr="00D447B0">
        <w:rPr>
          <w:noProof/>
        </w:rPr>
        <w:t>s</w:t>
      </w:r>
      <w:r w:rsidRPr="00D447B0">
        <w:rPr>
          <w:noProof/>
        </w:rPr>
        <w:t xml:space="preserve">lice </w:t>
      </w:r>
      <w:r w:rsidR="009E2D6E" w:rsidRPr="00D447B0">
        <w:rPr>
          <w:noProof/>
        </w:rPr>
        <w:t>c</w:t>
      </w:r>
      <w:r w:rsidRPr="00D447B0">
        <w:rPr>
          <w:noProof/>
        </w:rPr>
        <w:t xml:space="preserve">ulture of </w:t>
      </w:r>
      <w:r w:rsidR="009E2D6E" w:rsidRPr="00D447B0">
        <w:rPr>
          <w:noProof/>
        </w:rPr>
        <w:t>e</w:t>
      </w:r>
      <w:r w:rsidRPr="00D447B0">
        <w:rPr>
          <w:noProof/>
        </w:rPr>
        <w:t xml:space="preserve">mbryonic </w:t>
      </w:r>
      <w:r w:rsidR="009E2D6E" w:rsidRPr="00D447B0">
        <w:rPr>
          <w:noProof/>
        </w:rPr>
        <w:t>m</w:t>
      </w:r>
      <w:r w:rsidRPr="00D447B0">
        <w:rPr>
          <w:noProof/>
        </w:rPr>
        <w:t xml:space="preserve">ouse </w:t>
      </w:r>
      <w:r w:rsidR="009E2D6E" w:rsidRPr="00D447B0">
        <w:rPr>
          <w:noProof/>
        </w:rPr>
        <w:t>b</w:t>
      </w:r>
      <w:r w:rsidRPr="00D447B0">
        <w:rPr>
          <w:noProof/>
        </w:rPr>
        <w:t xml:space="preserve">rain </w:t>
      </w:r>
      <w:r w:rsidR="009E2D6E" w:rsidRPr="00D447B0">
        <w:rPr>
          <w:noProof/>
        </w:rPr>
        <w:t>u</w:t>
      </w:r>
      <w:r w:rsidRPr="00D447B0">
        <w:rPr>
          <w:noProof/>
        </w:rPr>
        <w:t xml:space="preserve">sing </w:t>
      </w:r>
      <w:r w:rsidR="009E2D6E" w:rsidRPr="00D447B0">
        <w:rPr>
          <w:noProof/>
        </w:rPr>
        <w:t>i</w:t>
      </w:r>
      <w:r w:rsidRPr="00D447B0">
        <w:rPr>
          <w:noProof/>
        </w:rPr>
        <w:t xml:space="preserve">n </w:t>
      </w:r>
      <w:r w:rsidR="009E2D6E" w:rsidRPr="00D447B0">
        <w:rPr>
          <w:noProof/>
        </w:rPr>
        <w:t>u</w:t>
      </w:r>
      <w:r w:rsidRPr="00D447B0">
        <w:rPr>
          <w:noProof/>
        </w:rPr>
        <w:t xml:space="preserve">tero </w:t>
      </w:r>
      <w:r w:rsidR="009E2D6E" w:rsidRPr="00D447B0">
        <w:rPr>
          <w:noProof/>
        </w:rPr>
        <w:t>e</w:t>
      </w:r>
      <w:r w:rsidRPr="00D447B0">
        <w:rPr>
          <w:noProof/>
        </w:rPr>
        <w:t xml:space="preserve">lectroporation. </w:t>
      </w:r>
      <w:r w:rsidRPr="00D447B0">
        <w:rPr>
          <w:i/>
          <w:noProof/>
        </w:rPr>
        <w:t>Journal of Visualized Experiments</w:t>
      </w:r>
      <w:r w:rsidR="009E2D6E" w:rsidRPr="00D447B0">
        <w:rPr>
          <w:i/>
          <w:noProof/>
        </w:rPr>
        <w:t>: JoVE</w:t>
      </w:r>
      <w:r w:rsidRPr="00D447B0">
        <w:rPr>
          <w:iCs/>
          <w:noProof/>
        </w:rPr>
        <w:t xml:space="preserve">. </w:t>
      </w:r>
      <w:r w:rsidRPr="00D447B0">
        <w:rPr>
          <w:noProof/>
        </w:rPr>
        <w:t>(125) (2017).</w:t>
      </w:r>
    </w:p>
    <w:p w14:paraId="4048269D" w14:textId="6BE8F791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5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de Anda, F. C., Meletis, K., Ge, X., Rei, D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Tsai, L. H. Centrosome motility is essential for initial axon formation in the neocortex. </w:t>
      </w:r>
      <w:r w:rsidRPr="00D447B0">
        <w:rPr>
          <w:i/>
          <w:noProof/>
        </w:rPr>
        <w:t>Journal of Neuro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30</w:t>
      </w:r>
      <w:r w:rsidRPr="00D447B0">
        <w:rPr>
          <w:noProof/>
        </w:rPr>
        <w:t xml:space="preserve"> (31), 10391</w:t>
      </w:r>
      <w:r w:rsidR="009E2D6E" w:rsidRPr="00D447B0">
        <w:rPr>
          <w:noProof/>
        </w:rPr>
        <w:t>–</w:t>
      </w:r>
      <w:r w:rsidRPr="00D447B0">
        <w:rPr>
          <w:noProof/>
        </w:rPr>
        <w:t>10406 (2010).</w:t>
      </w:r>
    </w:p>
    <w:p w14:paraId="20DD681D" w14:textId="1E6DF8C5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6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Sakakibara, A.</w:t>
      </w:r>
      <w:r w:rsidRPr="00D447B0">
        <w:rPr>
          <w:i/>
          <w:noProof/>
        </w:rPr>
        <w:t xml:space="preserve"> </w:t>
      </w:r>
      <w:r w:rsidRPr="00D447B0">
        <w:rPr>
          <w:iCs/>
          <w:noProof/>
        </w:rPr>
        <w:t xml:space="preserve">et al. </w:t>
      </w:r>
      <w:r w:rsidRPr="00D447B0">
        <w:rPr>
          <w:noProof/>
        </w:rPr>
        <w:t xml:space="preserve">Dynamics of centrosome translocation and microtubule organization in neocortical neurons during distinct modes of polarization. </w:t>
      </w:r>
      <w:r w:rsidRPr="00D447B0">
        <w:rPr>
          <w:i/>
          <w:noProof/>
        </w:rPr>
        <w:t>Cerebral Cortex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24</w:t>
      </w:r>
      <w:r w:rsidRPr="00D447B0">
        <w:rPr>
          <w:noProof/>
        </w:rPr>
        <w:t xml:space="preserve"> (5), 1301</w:t>
      </w:r>
      <w:r w:rsidR="009E2D6E" w:rsidRPr="00D447B0">
        <w:rPr>
          <w:noProof/>
        </w:rPr>
        <w:t>–</w:t>
      </w:r>
      <w:r w:rsidRPr="00D447B0">
        <w:rPr>
          <w:noProof/>
        </w:rPr>
        <w:t>1310 (2014).</w:t>
      </w:r>
    </w:p>
    <w:p w14:paraId="565729B9" w14:textId="23D2B082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7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Schatzle, P., Kapitein, L. C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Hoogenraad, C. C. Live imaging of microtubule dynamics in organotypic hippocampal slice cultures. </w:t>
      </w:r>
      <w:r w:rsidRPr="00D447B0">
        <w:rPr>
          <w:i/>
          <w:noProof/>
        </w:rPr>
        <w:t>Methods in Cell Biology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31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107</w:t>
      </w:r>
      <w:r w:rsidR="009E2D6E" w:rsidRPr="00D447B0">
        <w:rPr>
          <w:noProof/>
        </w:rPr>
        <w:t>–</w:t>
      </w:r>
      <w:r w:rsidRPr="00D447B0">
        <w:rPr>
          <w:noProof/>
        </w:rPr>
        <w:t>126 (2016).</w:t>
      </w:r>
    </w:p>
    <w:p w14:paraId="4B1782B5" w14:textId="3B8F73F7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8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Qu, X., Kumar, A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Bartolini, F. Live imaging of microtubule dynamics at excitatory presynaptic boutons in primary hippocampal neurons and acute hippocampal slices. </w:t>
      </w:r>
      <w:r w:rsidRPr="00D447B0">
        <w:rPr>
          <w:i/>
          <w:noProof/>
        </w:rPr>
        <w:t>STAR Protocols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2</w:t>
      </w:r>
      <w:r w:rsidRPr="00D447B0">
        <w:rPr>
          <w:noProof/>
        </w:rPr>
        <w:t xml:space="preserve"> (1), 100342 (2021).</w:t>
      </w:r>
    </w:p>
    <w:p w14:paraId="533B9C32" w14:textId="1F8F15AD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29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Tonnesen, J., Katona, G., Rozsa, B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Nagerl, U. V. Spine neck plasticity regulates compartmentalization of synapses. </w:t>
      </w:r>
      <w:r w:rsidRPr="00D447B0">
        <w:rPr>
          <w:i/>
          <w:noProof/>
        </w:rPr>
        <w:t>Nature Neuro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7</w:t>
      </w:r>
      <w:r w:rsidRPr="00D447B0">
        <w:rPr>
          <w:noProof/>
        </w:rPr>
        <w:t xml:space="preserve"> (5), 678</w:t>
      </w:r>
      <w:r w:rsidR="009E2D6E" w:rsidRPr="00D447B0">
        <w:rPr>
          <w:noProof/>
        </w:rPr>
        <w:t>–</w:t>
      </w:r>
      <w:r w:rsidRPr="00D447B0">
        <w:rPr>
          <w:noProof/>
        </w:rPr>
        <w:t>685 (2014).</w:t>
      </w:r>
    </w:p>
    <w:p w14:paraId="388B543D" w14:textId="4D432A93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30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Buchsbaum, I. Y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Cappello, S. Neuronal migration in the CNS during development and disease: insights from in vivo and in vitro models. </w:t>
      </w:r>
      <w:r w:rsidRPr="00D447B0">
        <w:rPr>
          <w:i/>
          <w:noProof/>
        </w:rPr>
        <w:t>Development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46</w:t>
      </w:r>
      <w:r w:rsidRPr="00D447B0">
        <w:rPr>
          <w:noProof/>
        </w:rPr>
        <w:t xml:space="preserve"> (1) (2019).</w:t>
      </w:r>
    </w:p>
    <w:p w14:paraId="2452C669" w14:textId="63E7555C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31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Rigby, M. J., Gomez, T. M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Puglielli, L. Glial </w:t>
      </w:r>
      <w:r w:rsidR="009E2D6E" w:rsidRPr="00D447B0">
        <w:rPr>
          <w:noProof/>
        </w:rPr>
        <w:t>c</w:t>
      </w:r>
      <w:r w:rsidRPr="00D447B0">
        <w:rPr>
          <w:noProof/>
        </w:rPr>
        <w:t>ell-</w:t>
      </w:r>
      <w:r w:rsidR="009E2D6E" w:rsidRPr="00D447B0">
        <w:rPr>
          <w:noProof/>
        </w:rPr>
        <w:t>a</w:t>
      </w:r>
      <w:r w:rsidRPr="00D447B0">
        <w:rPr>
          <w:noProof/>
        </w:rPr>
        <w:t xml:space="preserve">xonal </w:t>
      </w:r>
      <w:r w:rsidR="009E2D6E" w:rsidRPr="00D447B0">
        <w:rPr>
          <w:noProof/>
        </w:rPr>
        <w:t>g</w:t>
      </w:r>
      <w:r w:rsidRPr="00D447B0">
        <w:rPr>
          <w:noProof/>
        </w:rPr>
        <w:t xml:space="preserve">rowth </w:t>
      </w:r>
      <w:r w:rsidR="009E2D6E" w:rsidRPr="00D447B0">
        <w:rPr>
          <w:noProof/>
        </w:rPr>
        <w:t>c</w:t>
      </w:r>
      <w:r w:rsidRPr="00D447B0">
        <w:rPr>
          <w:noProof/>
        </w:rPr>
        <w:t xml:space="preserve">one </w:t>
      </w:r>
      <w:r w:rsidR="009E2D6E" w:rsidRPr="00D447B0">
        <w:rPr>
          <w:noProof/>
        </w:rPr>
        <w:t>i</w:t>
      </w:r>
      <w:r w:rsidRPr="00D447B0">
        <w:rPr>
          <w:noProof/>
        </w:rPr>
        <w:t xml:space="preserve">nteractions in </w:t>
      </w:r>
      <w:r w:rsidR="009E2D6E" w:rsidRPr="00D447B0">
        <w:rPr>
          <w:noProof/>
        </w:rPr>
        <w:t>n</w:t>
      </w:r>
      <w:r w:rsidRPr="00D447B0">
        <w:rPr>
          <w:noProof/>
        </w:rPr>
        <w:t xml:space="preserve">eurodevelopment and </w:t>
      </w:r>
      <w:r w:rsidR="009E2D6E" w:rsidRPr="00D447B0">
        <w:rPr>
          <w:noProof/>
        </w:rPr>
        <w:t>r</w:t>
      </w:r>
      <w:r w:rsidRPr="00D447B0">
        <w:rPr>
          <w:noProof/>
        </w:rPr>
        <w:t xml:space="preserve">egeneration. </w:t>
      </w:r>
      <w:r w:rsidRPr="00D447B0">
        <w:rPr>
          <w:i/>
          <w:noProof/>
        </w:rPr>
        <w:t>Frontiers in Neuro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14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203 (2020).</w:t>
      </w:r>
    </w:p>
    <w:p w14:paraId="56A51A56" w14:textId="61E01320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32</w:t>
      </w:r>
      <w:r w:rsidR="009E2D6E" w:rsidRPr="00D447B0">
        <w:rPr>
          <w:noProof/>
        </w:rPr>
        <w:t>.</w:t>
      </w:r>
      <w:r w:rsidRPr="00D447B0">
        <w:rPr>
          <w:noProof/>
        </w:rPr>
        <w:tab/>
        <w:t>Barnes, A. P.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Polleux, F. Establishment of axon-dendrite polarity in developing neurons. </w:t>
      </w:r>
      <w:r w:rsidRPr="00D447B0">
        <w:rPr>
          <w:i/>
          <w:noProof/>
        </w:rPr>
        <w:t>Annual Review of Neuroscience</w:t>
      </w:r>
      <w:r w:rsidRPr="00D447B0">
        <w:rPr>
          <w:iCs/>
          <w:noProof/>
        </w:rPr>
        <w:t xml:space="preserve">. </w:t>
      </w:r>
      <w:r w:rsidRPr="00D447B0">
        <w:rPr>
          <w:b/>
          <w:noProof/>
        </w:rPr>
        <w:t>32</w:t>
      </w:r>
      <w:r w:rsidR="009E2D6E" w:rsidRPr="00D447B0">
        <w:rPr>
          <w:noProof/>
        </w:rPr>
        <w:t>,</w:t>
      </w:r>
      <w:r w:rsidRPr="00D447B0">
        <w:rPr>
          <w:noProof/>
        </w:rPr>
        <w:t xml:space="preserve"> 347</w:t>
      </w:r>
      <w:r w:rsidR="009E2D6E" w:rsidRPr="00D447B0">
        <w:rPr>
          <w:noProof/>
        </w:rPr>
        <w:t>–</w:t>
      </w:r>
      <w:r w:rsidRPr="00D447B0">
        <w:rPr>
          <w:noProof/>
        </w:rPr>
        <w:t>381 (2009).</w:t>
      </w:r>
    </w:p>
    <w:p w14:paraId="1B9AD8A4" w14:textId="6C4A9CCC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33</w:t>
      </w:r>
      <w:r w:rsidR="0083743B" w:rsidRPr="00D447B0">
        <w:rPr>
          <w:noProof/>
        </w:rPr>
        <w:t>.</w:t>
      </w:r>
      <w:r w:rsidRPr="00D447B0">
        <w:rPr>
          <w:noProof/>
        </w:rPr>
        <w:tab/>
      </w:r>
      <w:r w:rsidR="009E2D6E" w:rsidRPr="00D447B0">
        <w:rPr>
          <w:noProof/>
        </w:rPr>
        <w:t>M</w:t>
      </w:r>
      <w:r w:rsidRPr="00D447B0">
        <w:rPr>
          <w:noProof/>
        </w:rPr>
        <w:t xml:space="preserve">icrosystems, L. </w:t>
      </w:r>
      <w:r w:rsidRPr="00D447B0">
        <w:rPr>
          <w:i/>
          <w:noProof/>
        </w:rPr>
        <w:t>Multiphoton Microscope Leica TCS SP8 MP</w:t>
      </w:r>
      <w:r w:rsidRPr="00D447B0">
        <w:rPr>
          <w:noProof/>
        </w:rPr>
        <w:t>, &lt;</w:t>
      </w:r>
      <w:hyperlink r:id="rId12" w:history="1">
        <w:r w:rsidRPr="00D447B0">
          <w:rPr>
            <w:rStyle w:val="Hyperlink"/>
            <w:noProof/>
          </w:rPr>
          <w:t>https://www.leica-microsystems.com/products/confocal-microscopes/p/leica-tcs-sp8-sted-one/</w:t>
        </w:r>
      </w:hyperlink>
      <w:r w:rsidRPr="00D447B0">
        <w:rPr>
          <w:noProof/>
        </w:rPr>
        <w:t>&gt; (2021).</w:t>
      </w:r>
    </w:p>
    <w:p w14:paraId="53BF3F89" w14:textId="11548D4F" w:rsidR="005C0A4E" w:rsidRPr="00D447B0" w:rsidRDefault="005C0A4E" w:rsidP="008248A4">
      <w:pPr>
        <w:pStyle w:val="EndNoteBibliography"/>
        <w:jc w:val="both"/>
        <w:rPr>
          <w:noProof/>
        </w:rPr>
      </w:pPr>
      <w:r w:rsidRPr="00D447B0">
        <w:rPr>
          <w:noProof/>
        </w:rPr>
        <w:t>34</w:t>
      </w:r>
      <w:r w:rsidR="0083743B" w:rsidRPr="00D447B0">
        <w:rPr>
          <w:noProof/>
        </w:rPr>
        <w:t>.</w:t>
      </w:r>
      <w:r w:rsidRPr="00D447B0">
        <w:rPr>
          <w:noProof/>
        </w:rPr>
        <w:tab/>
        <w:t xml:space="preserve">Zeiss. </w:t>
      </w:r>
      <w:r w:rsidRPr="00D447B0">
        <w:rPr>
          <w:i/>
          <w:noProof/>
        </w:rPr>
        <w:t>ZEISS Lattice Lightsheet 7</w:t>
      </w:r>
      <w:r w:rsidRPr="00D447B0">
        <w:rPr>
          <w:noProof/>
        </w:rPr>
        <w:t>, &lt;</w:t>
      </w:r>
      <w:hyperlink r:id="rId13" w:history="1">
        <w:r w:rsidRPr="00D447B0">
          <w:rPr>
            <w:rStyle w:val="Hyperlink"/>
            <w:noProof/>
          </w:rPr>
          <w:t>https://www.zeiss.com/microscopy/int/products/imaging-systems/lattice-lightsheet-7.html</w:t>
        </w:r>
      </w:hyperlink>
      <w:r w:rsidRPr="00D447B0">
        <w:rPr>
          <w:noProof/>
        </w:rPr>
        <w:t>&gt; (2021).</w:t>
      </w:r>
    </w:p>
    <w:p w14:paraId="4ED6278E" w14:textId="36571304" w:rsidR="00F714AC" w:rsidRPr="00D447B0" w:rsidRDefault="000174CC" w:rsidP="008248A4">
      <w:r w:rsidRPr="00D447B0">
        <w:rPr>
          <w:color w:val="000000" w:themeColor="text1"/>
        </w:rPr>
        <w:fldChar w:fldCharType="end"/>
      </w:r>
    </w:p>
    <w:sectPr w:rsidR="00F714AC" w:rsidRPr="00D447B0" w:rsidSect="00C4235C">
      <w:headerReference w:type="even" r:id="rId14"/>
      <w:headerReference w:type="default" r:id="rId15"/>
      <w:footerReference w:type="even" r:id="rId16"/>
      <w:headerReference w:type="first" r:id="rId17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D14294" w14:textId="77777777" w:rsidR="003E4380" w:rsidRDefault="003E4380">
      <w:r>
        <w:separator/>
      </w:r>
    </w:p>
  </w:endnote>
  <w:endnote w:type="continuationSeparator" w:id="0">
    <w:p w14:paraId="13A1FD0C" w14:textId="77777777" w:rsidR="003E4380" w:rsidRDefault="003E43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BD4AFA" w:rsidRDefault="00BD4AF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30DEA5" w14:textId="77777777" w:rsidR="003E4380" w:rsidRDefault="003E4380">
      <w:r>
        <w:separator/>
      </w:r>
    </w:p>
  </w:footnote>
  <w:footnote w:type="continuationSeparator" w:id="0">
    <w:p w14:paraId="025AA5AB" w14:textId="77777777" w:rsidR="003E4380" w:rsidRDefault="003E438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BD4AFA" w:rsidRDefault="00BD4AF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056E26B7" w:rsidR="00BD4AFA" w:rsidRDefault="00BD4AF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6FEEC2AD" w:rsidR="00BD4AFA" w:rsidRDefault="00BD4AFA" w:rsidP="00F52E8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43C6F"/>
    <w:multiLevelType w:val="multilevel"/>
    <w:tmpl w:val="40CC5EE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080" w:hanging="1440"/>
      </w:pPr>
      <w:rPr>
        <w:rFonts w:hint="default"/>
      </w:rPr>
    </w:lvl>
  </w:abstractNum>
  <w:abstractNum w:abstractNumId="1" w15:restartNumberingAfterBreak="0">
    <w:nsid w:val="058162CD"/>
    <w:multiLevelType w:val="hybridMultilevel"/>
    <w:tmpl w:val="012E83C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C8390E"/>
    <w:multiLevelType w:val="hybridMultilevel"/>
    <w:tmpl w:val="A67A067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8878D2"/>
    <w:multiLevelType w:val="multilevel"/>
    <w:tmpl w:val="B58A234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" w15:restartNumberingAfterBreak="0">
    <w:nsid w:val="212543A7"/>
    <w:multiLevelType w:val="multilevel"/>
    <w:tmpl w:val="08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5" w15:restartNumberingAfterBreak="0">
    <w:nsid w:val="232204BB"/>
    <w:multiLevelType w:val="hybridMultilevel"/>
    <w:tmpl w:val="CC72D29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2AEE1847"/>
    <w:multiLevelType w:val="multilevel"/>
    <w:tmpl w:val="5C38571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268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9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2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380013A0"/>
    <w:multiLevelType w:val="hybridMultilevel"/>
    <w:tmpl w:val="0E205DB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544797A"/>
    <w:multiLevelType w:val="multilevel"/>
    <w:tmpl w:val="44107A8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7" w15:restartNumberingAfterBreak="0">
    <w:nsid w:val="46F61531"/>
    <w:multiLevelType w:val="hybridMultilevel"/>
    <w:tmpl w:val="B446845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73D43BA"/>
    <w:multiLevelType w:val="multilevel"/>
    <w:tmpl w:val="A620BC4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9" w15:restartNumberingAfterBreak="0">
    <w:nsid w:val="48B32F62"/>
    <w:multiLevelType w:val="hybridMultilevel"/>
    <w:tmpl w:val="C9AAF4E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4DDF2D8B"/>
    <w:multiLevelType w:val="hybridMultilevel"/>
    <w:tmpl w:val="120EF3F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4FCE5BB8"/>
    <w:multiLevelType w:val="multilevel"/>
    <w:tmpl w:val="B39615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080" w:hanging="1440"/>
      </w:pPr>
      <w:rPr>
        <w:rFonts w:hint="default"/>
      </w:rPr>
    </w:lvl>
  </w:abstractNum>
  <w:abstractNum w:abstractNumId="24" w15:restartNumberingAfterBreak="0">
    <w:nsid w:val="63F91BE8"/>
    <w:multiLevelType w:val="multilevel"/>
    <w:tmpl w:val="AF3C121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5" w15:restartNumberingAfterBreak="0">
    <w:nsid w:val="66730BCD"/>
    <w:multiLevelType w:val="hybridMultilevel"/>
    <w:tmpl w:val="ACB4E3A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7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8" w15:restartNumberingAfterBreak="0">
    <w:nsid w:val="73914D5D"/>
    <w:multiLevelType w:val="hybridMultilevel"/>
    <w:tmpl w:val="7C80ABA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B164EBC"/>
    <w:multiLevelType w:val="multilevel"/>
    <w:tmpl w:val="9152903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080" w:hanging="1440"/>
      </w:pPr>
      <w:rPr>
        <w:rFonts w:hint="default"/>
      </w:rPr>
    </w:lvl>
  </w:abstractNum>
  <w:abstractNum w:abstractNumId="30" w15:restartNumberingAfterBreak="0">
    <w:nsid w:val="7C6C021D"/>
    <w:multiLevelType w:val="multilevel"/>
    <w:tmpl w:val="62DC29A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num w:numId="1">
    <w:abstractNumId w:val="10"/>
  </w:num>
  <w:num w:numId="2">
    <w:abstractNumId w:val="15"/>
  </w:num>
  <w:num w:numId="3">
    <w:abstractNumId w:val="27"/>
  </w:num>
  <w:num w:numId="4">
    <w:abstractNumId w:val="6"/>
  </w:num>
  <w:num w:numId="5">
    <w:abstractNumId w:val="22"/>
  </w:num>
  <w:num w:numId="6">
    <w:abstractNumId w:val="26"/>
  </w:num>
  <w:num w:numId="7">
    <w:abstractNumId w:val="11"/>
  </w:num>
  <w:num w:numId="8">
    <w:abstractNumId w:val="14"/>
  </w:num>
  <w:num w:numId="9">
    <w:abstractNumId w:val="7"/>
  </w:num>
  <w:num w:numId="10">
    <w:abstractNumId w:val="12"/>
  </w:num>
  <w:num w:numId="11">
    <w:abstractNumId w:val="20"/>
  </w:num>
  <w:num w:numId="12">
    <w:abstractNumId w:val="9"/>
  </w:num>
  <w:num w:numId="13">
    <w:abstractNumId w:val="8"/>
  </w:num>
  <w:num w:numId="14">
    <w:abstractNumId w:val="19"/>
  </w:num>
  <w:num w:numId="15">
    <w:abstractNumId w:val="1"/>
  </w:num>
  <w:num w:numId="16">
    <w:abstractNumId w:val="13"/>
  </w:num>
  <w:num w:numId="17">
    <w:abstractNumId w:val="21"/>
  </w:num>
  <w:num w:numId="18">
    <w:abstractNumId w:val="18"/>
  </w:num>
  <w:num w:numId="19">
    <w:abstractNumId w:val="2"/>
  </w:num>
  <w:num w:numId="20">
    <w:abstractNumId w:val="0"/>
  </w:num>
  <w:num w:numId="21">
    <w:abstractNumId w:val="23"/>
  </w:num>
  <w:num w:numId="22">
    <w:abstractNumId w:val="29"/>
  </w:num>
  <w:num w:numId="23">
    <w:abstractNumId w:val="17"/>
  </w:num>
  <w:num w:numId="24">
    <w:abstractNumId w:val="25"/>
  </w:num>
  <w:num w:numId="25">
    <w:abstractNumId w:val="30"/>
  </w:num>
  <w:num w:numId="26">
    <w:abstractNumId w:val="28"/>
  </w:num>
  <w:num w:numId="27">
    <w:abstractNumId w:val="5"/>
  </w:num>
  <w:num w:numId="28">
    <w:abstractNumId w:val="3"/>
  </w:num>
  <w:num w:numId="29">
    <w:abstractNumId w:val="24"/>
  </w:num>
  <w:num w:numId="30">
    <w:abstractNumId w:val="4"/>
  </w:num>
  <w:num w:numId="3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AwNDe2NDcytTAztDBV0lEKTi0uzszPAykwqwUAcSXJB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E4797"/>
    <w:rsid w:val="0000248F"/>
    <w:rsid w:val="000032F5"/>
    <w:rsid w:val="000035AA"/>
    <w:rsid w:val="00005242"/>
    <w:rsid w:val="000101D9"/>
    <w:rsid w:val="000102D1"/>
    <w:rsid w:val="0001176B"/>
    <w:rsid w:val="000138D4"/>
    <w:rsid w:val="000139B2"/>
    <w:rsid w:val="00013B6E"/>
    <w:rsid w:val="000147A8"/>
    <w:rsid w:val="00016016"/>
    <w:rsid w:val="00016230"/>
    <w:rsid w:val="000172E9"/>
    <w:rsid w:val="000174CC"/>
    <w:rsid w:val="0001755E"/>
    <w:rsid w:val="00017AA2"/>
    <w:rsid w:val="00017BFE"/>
    <w:rsid w:val="000219C8"/>
    <w:rsid w:val="00021D35"/>
    <w:rsid w:val="000227D0"/>
    <w:rsid w:val="00022C3F"/>
    <w:rsid w:val="00024479"/>
    <w:rsid w:val="000266BF"/>
    <w:rsid w:val="000272D7"/>
    <w:rsid w:val="00027C3A"/>
    <w:rsid w:val="00030A39"/>
    <w:rsid w:val="00030DC7"/>
    <w:rsid w:val="000311CD"/>
    <w:rsid w:val="00031C9C"/>
    <w:rsid w:val="00032090"/>
    <w:rsid w:val="0003407C"/>
    <w:rsid w:val="00034791"/>
    <w:rsid w:val="000363A3"/>
    <w:rsid w:val="00040F16"/>
    <w:rsid w:val="000413EB"/>
    <w:rsid w:val="000417F8"/>
    <w:rsid w:val="00044B95"/>
    <w:rsid w:val="00044CB6"/>
    <w:rsid w:val="00046A87"/>
    <w:rsid w:val="00046A9D"/>
    <w:rsid w:val="00047074"/>
    <w:rsid w:val="00053010"/>
    <w:rsid w:val="00054BEA"/>
    <w:rsid w:val="00054E9D"/>
    <w:rsid w:val="00055450"/>
    <w:rsid w:val="00055843"/>
    <w:rsid w:val="00056C71"/>
    <w:rsid w:val="00057332"/>
    <w:rsid w:val="0005751B"/>
    <w:rsid w:val="00057B5E"/>
    <w:rsid w:val="00057D66"/>
    <w:rsid w:val="0006007D"/>
    <w:rsid w:val="0006091D"/>
    <w:rsid w:val="00061A25"/>
    <w:rsid w:val="00066AC3"/>
    <w:rsid w:val="0006727F"/>
    <w:rsid w:val="00070149"/>
    <w:rsid w:val="00070F27"/>
    <w:rsid w:val="000711D8"/>
    <w:rsid w:val="000742AD"/>
    <w:rsid w:val="00074533"/>
    <w:rsid w:val="00074836"/>
    <w:rsid w:val="00075F94"/>
    <w:rsid w:val="00081305"/>
    <w:rsid w:val="00082EC0"/>
    <w:rsid w:val="0008364F"/>
    <w:rsid w:val="00083B28"/>
    <w:rsid w:val="0008542F"/>
    <w:rsid w:val="00085553"/>
    <w:rsid w:val="00085A91"/>
    <w:rsid w:val="00085D15"/>
    <w:rsid w:val="00085F26"/>
    <w:rsid w:val="000872D3"/>
    <w:rsid w:val="000877AB"/>
    <w:rsid w:val="00087C94"/>
    <w:rsid w:val="00087CC2"/>
    <w:rsid w:val="00087DE0"/>
    <w:rsid w:val="000913B4"/>
    <w:rsid w:val="00091908"/>
    <w:rsid w:val="000943C7"/>
    <w:rsid w:val="000943F8"/>
    <w:rsid w:val="00094616"/>
    <w:rsid w:val="00094A75"/>
    <w:rsid w:val="000959C8"/>
    <w:rsid w:val="00096C7C"/>
    <w:rsid w:val="00097528"/>
    <w:rsid w:val="000A115C"/>
    <w:rsid w:val="000A11DE"/>
    <w:rsid w:val="000A1A36"/>
    <w:rsid w:val="000A1DB7"/>
    <w:rsid w:val="000A2F19"/>
    <w:rsid w:val="000A4A4F"/>
    <w:rsid w:val="000A549A"/>
    <w:rsid w:val="000A6653"/>
    <w:rsid w:val="000A785A"/>
    <w:rsid w:val="000B0181"/>
    <w:rsid w:val="000B062E"/>
    <w:rsid w:val="000B3AE7"/>
    <w:rsid w:val="000B3F65"/>
    <w:rsid w:val="000B4137"/>
    <w:rsid w:val="000B4A58"/>
    <w:rsid w:val="000C1AE8"/>
    <w:rsid w:val="000C1FDB"/>
    <w:rsid w:val="000C2682"/>
    <w:rsid w:val="000C3C1B"/>
    <w:rsid w:val="000C46BA"/>
    <w:rsid w:val="000C53DE"/>
    <w:rsid w:val="000C5A19"/>
    <w:rsid w:val="000C653E"/>
    <w:rsid w:val="000C6DF0"/>
    <w:rsid w:val="000C73CC"/>
    <w:rsid w:val="000D0C63"/>
    <w:rsid w:val="000D2556"/>
    <w:rsid w:val="000D4CC2"/>
    <w:rsid w:val="000D59FA"/>
    <w:rsid w:val="000E091D"/>
    <w:rsid w:val="000E1175"/>
    <w:rsid w:val="000E28AE"/>
    <w:rsid w:val="000E3659"/>
    <w:rsid w:val="000E50C2"/>
    <w:rsid w:val="000E71F1"/>
    <w:rsid w:val="000E720A"/>
    <w:rsid w:val="000E73C6"/>
    <w:rsid w:val="000F0555"/>
    <w:rsid w:val="000F0EB9"/>
    <w:rsid w:val="000F2B5C"/>
    <w:rsid w:val="000F41AF"/>
    <w:rsid w:val="000F4A8D"/>
    <w:rsid w:val="000F6F6E"/>
    <w:rsid w:val="0010342A"/>
    <w:rsid w:val="00105286"/>
    <w:rsid w:val="00105CDE"/>
    <w:rsid w:val="00106DB4"/>
    <w:rsid w:val="00110B58"/>
    <w:rsid w:val="001111AE"/>
    <w:rsid w:val="001112C1"/>
    <w:rsid w:val="00111966"/>
    <w:rsid w:val="001129D2"/>
    <w:rsid w:val="001139D9"/>
    <w:rsid w:val="00114C7C"/>
    <w:rsid w:val="00115C79"/>
    <w:rsid w:val="001161A7"/>
    <w:rsid w:val="00116DA0"/>
    <w:rsid w:val="0011712A"/>
    <w:rsid w:val="0012060B"/>
    <w:rsid w:val="0012094C"/>
    <w:rsid w:val="001245D7"/>
    <w:rsid w:val="00125A5C"/>
    <w:rsid w:val="00126363"/>
    <w:rsid w:val="0012651D"/>
    <w:rsid w:val="001267EE"/>
    <w:rsid w:val="001273F9"/>
    <w:rsid w:val="00130575"/>
    <w:rsid w:val="001309E4"/>
    <w:rsid w:val="00133DE1"/>
    <w:rsid w:val="001365C7"/>
    <w:rsid w:val="00136827"/>
    <w:rsid w:val="00136A99"/>
    <w:rsid w:val="00141EAB"/>
    <w:rsid w:val="00142209"/>
    <w:rsid w:val="00142E31"/>
    <w:rsid w:val="001440CD"/>
    <w:rsid w:val="00144872"/>
    <w:rsid w:val="001456DF"/>
    <w:rsid w:val="0014604B"/>
    <w:rsid w:val="00147ACD"/>
    <w:rsid w:val="0015090D"/>
    <w:rsid w:val="00150EFF"/>
    <w:rsid w:val="0015115C"/>
    <w:rsid w:val="0015140D"/>
    <w:rsid w:val="00151996"/>
    <w:rsid w:val="0015216D"/>
    <w:rsid w:val="00153B0E"/>
    <w:rsid w:val="00154F7E"/>
    <w:rsid w:val="00155501"/>
    <w:rsid w:val="00155F77"/>
    <w:rsid w:val="00156AE0"/>
    <w:rsid w:val="00160D70"/>
    <w:rsid w:val="00161930"/>
    <w:rsid w:val="00161A2A"/>
    <w:rsid w:val="00164523"/>
    <w:rsid w:val="0016464D"/>
    <w:rsid w:val="0016500B"/>
    <w:rsid w:val="001652BF"/>
    <w:rsid w:val="00166C5E"/>
    <w:rsid w:val="0016773E"/>
    <w:rsid w:val="00167EDD"/>
    <w:rsid w:val="00173053"/>
    <w:rsid w:val="0017377C"/>
    <w:rsid w:val="001742A6"/>
    <w:rsid w:val="00174D98"/>
    <w:rsid w:val="00174E76"/>
    <w:rsid w:val="001774D4"/>
    <w:rsid w:val="001818D5"/>
    <w:rsid w:val="0018246A"/>
    <w:rsid w:val="0018379A"/>
    <w:rsid w:val="00184D85"/>
    <w:rsid w:val="001857D9"/>
    <w:rsid w:val="00185EBC"/>
    <w:rsid w:val="00186F92"/>
    <w:rsid w:val="00187D0F"/>
    <w:rsid w:val="001913D6"/>
    <w:rsid w:val="0019214D"/>
    <w:rsid w:val="0019243E"/>
    <w:rsid w:val="00194023"/>
    <w:rsid w:val="00196137"/>
    <w:rsid w:val="001A1FBE"/>
    <w:rsid w:val="001A7E7A"/>
    <w:rsid w:val="001B0471"/>
    <w:rsid w:val="001B0846"/>
    <w:rsid w:val="001B0D9F"/>
    <w:rsid w:val="001B32B9"/>
    <w:rsid w:val="001B3922"/>
    <w:rsid w:val="001B4CE4"/>
    <w:rsid w:val="001B5666"/>
    <w:rsid w:val="001B6774"/>
    <w:rsid w:val="001C17B2"/>
    <w:rsid w:val="001C54CA"/>
    <w:rsid w:val="001C668C"/>
    <w:rsid w:val="001D186D"/>
    <w:rsid w:val="001D291D"/>
    <w:rsid w:val="001E1066"/>
    <w:rsid w:val="001E4B2A"/>
    <w:rsid w:val="001E6577"/>
    <w:rsid w:val="001E68B5"/>
    <w:rsid w:val="001E76BE"/>
    <w:rsid w:val="001E77A7"/>
    <w:rsid w:val="001E7867"/>
    <w:rsid w:val="001F05E5"/>
    <w:rsid w:val="001F364E"/>
    <w:rsid w:val="001F3F72"/>
    <w:rsid w:val="001F3FE8"/>
    <w:rsid w:val="001F5C5E"/>
    <w:rsid w:val="001F642B"/>
    <w:rsid w:val="001F69ED"/>
    <w:rsid w:val="002046C2"/>
    <w:rsid w:val="002050BF"/>
    <w:rsid w:val="0020636C"/>
    <w:rsid w:val="00207529"/>
    <w:rsid w:val="00211070"/>
    <w:rsid w:val="00211606"/>
    <w:rsid w:val="002122D2"/>
    <w:rsid w:val="002124A9"/>
    <w:rsid w:val="00212B41"/>
    <w:rsid w:val="00213461"/>
    <w:rsid w:val="00213A26"/>
    <w:rsid w:val="002155BD"/>
    <w:rsid w:val="00215915"/>
    <w:rsid w:val="002166F9"/>
    <w:rsid w:val="00217C24"/>
    <w:rsid w:val="002218D3"/>
    <w:rsid w:val="00221F56"/>
    <w:rsid w:val="002220E5"/>
    <w:rsid w:val="00223E2B"/>
    <w:rsid w:val="002249B8"/>
    <w:rsid w:val="002255DC"/>
    <w:rsid w:val="002279BD"/>
    <w:rsid w:val="00227F09"/>
    <w:rsid w:val="002315B0"/>
    <w:rsid w:val="00231AD4"/>
    <w:rsid w:val="00232E4D"/>
    <w:rsid w:val="00234E0D"/>
    <w:rsid w:val="0023572F"/>
    <w:rsid w:val="0023598F"/>
    <w:rsid w:val="00236A03"/>
    <w:rsid w:val="00237243"/>
    <w:rsid w:val="00240415"/>
    <w:rsid w:val="00240915"/>
    <w:rsid w:val="0024093E"/>
    <w:rsid w:val="0024106F"/>
    <w:rsid w:val="00241628"/>
    <w:rsid w:val="00241867"/>
    <w:rsid w:val="00242D80"/>
    <w:rsid w:val="002472D9"/>
    <w:rsid w:val="002512EE"/>
    <w:rsid w:val="00251E6A"/>
    <w:rsid w:val="00251FD1"/>
    <w:rsid w:val="002542B1"/>
    <w:rsid w:val="00254742"/>
    <w:rsid w:val="00254CAB"/>
    <w:rsid w:val="00255CA0"/>
    <w:rsid w:val="00262F3F"/>
    <w:rsid w:val="002639C9"/>
    <w:rsid w:val="00265952"/>
    <w:rsid w:val="00267A17"/>
    <w:rsid w:val="00267D32"/>
    <w:rsid w:val="00271C43"/>
    <w:rsid w:val="0027378E"/>
    <w:rsid w:val="0027423A"/>
    <w:rsid w:val="00274269"/>
    <w:rsid w:val="002750FB"/>
    <w:rsid w:val="00275C2D"/>
    <w:rsid w:val="00280267"/>
    <w:rsid w:val="002810F7"/>
    <w:rsid w:val="002825E9"/>
    <w:rsid w:val="00282819"/>
    <w:rsid w:val="00284443"/>
    <w:rsid w:val="00284B96"/>
    <w:rsid w:val="00285937"/>
    <w:rsid w:val="00286BA2"/>
    <w:rsid w:val="00290916"/>
    <w:rsid w:val="00290A01"/>
    <w:rsid w:val="00290AFA"/>
    <w:rsid w:val="00291FED"/>
    <w:rsid w:val="00292392"/>
    <w:rsid w:val="00292F4A"/>
    <w:rsid w:val="00293988"/>
    <w:rsid w:val="00294058"/>
    <w:rsid w:val="002944C3"/>
    <w:rsid w:val="0029496A"/>
    <w:rsid w:val="00294E1A"/>
    <w:rsid w:val="00297E85"/>
    <w:rsid w:val="002A113B"/>
    <w:rsid w:val="002A2433"/>
    <w:rsid w:val="002A2F67"/>
    <w:rsid w:val="002A760E"/>
    <w:rsid w:val="002B011F"/>
    <w:rsid w:val="002B09F9"/>
    <w:rsid w:val="002B17F7"/>
    <w:rsid w:val="002B2882"/>
    <w:rsid w:val="002B3737"/>
    <w:rsid w:val="002B3F51"/>
    <w:rsid w:val="002B464C"/>
    <w:rsid w:val="002B46D8"/>
    <w:rsid w:val="002B499F"/>
    <w:rsid w:val="002B4B6E"/>
    <w:rsid w:val="002B5020"/>
    <w:rsid w:val="002B630F"/>
    <w:rsid w:val="002B6989"/>
    <w:rsid w:val="002B7941"/>
    <w:rsid w:val="002C0213"/>
    <w:rsid w:val="002C2D95"/>
    <w:rsid w:val="002C381E"/>
    <w:rsid w:val="002C4163"/>
    <w:rsid w:val="002C552B"/>
    <w:rsid w:val="002C73E9"/>
    <w:rsid w:val="002C7AED"/>
    <w:rsid w:val="002D5739"/>
    <w:rsid w:val="002D64D1"/>
    <w:rsid w:val="002D6872"/>
    <w:rsid w:val="002D6FF7"/>
    <w:rsid w:val="002D72E2"/>
    <w:rsid w:val="002D7AF0"/>
    <w:rsid w:val="002D7D1F"/>
    <w:rsid w:val="002E385F"/>
    <w:rsid w:val="002E44A1"/>
    <w:rsid w:val="002E45B2"/>
    <w:rsid w:val="002E4A62"/>
    <w:rsid w:val="002E5790"/>
    <w:rsid w:val="002E69B7"/>
    <w:rsid w:val="002E7260"/>
    <w:rsid w:val="002F1DF7"/>
    <w:rsid w:val="002F3833"/>
    <w:rsid w:val="002F4BB6"/>
    <w:rsid w:val="002F5467"/>
    <w:rsid w:val="002F6DAF"/>
    <w:rsid w:val="002F76FA"/>
    <w:rsid w:val="00300583"/>
    <w:rsid w:val="003012D7"/>
    <w:rsid w:val="00301B18"/>
    <w:rsid w:val="003042B9"/>
    <w:rsid w:val="00311241"/>
    <w:rsid w:val="003117BB"/>
    <w:rsid w:val="00311B94"/>
    <w:rsid w:val="00312FF0"/>
    <w:rsid w:val="00313B11"/>
    <w:rsid w:val="0031498F"/>
    <w:rsid w:val="0031540E"/>
    <w:rsid w:val="00317107"/>
    <w:rsid w:val="0032348C"/>
    <w:rsid w:val="00325668"/>
    <w:rsid w:val="00325A7E"/>
    <w:rsid w:val="0032664F"/>
    <w:rsid w:val="0032695D"/>
    <w:rsid w:val="00327014"/>
    <w:rsid w:val="003307C4"/>
    <w:rsid w:val="00333B0A"/>
    <w:rsid w:val="00334057"/>
    <w:rsid w:val="0033416A"/>
    <w:rsid w:val="0033576D"/>
    <w:rsid w:val="00336B11"/>
    <w:rsid w:val="00337290"/>
    <w:rsid w:val="00341A12"/>
    <w:rsid w:val="00341DD6"/>
    <w:rsid w:val="00343391"/>
    <w:rsid w:val="00343D92"/>
    <w:rsid w:val="00343F73"/>
    <w:rsid w:val="00344DD1"/>
    <w:rsid w:val="0034670F"/>
    <w:rsid w:val="003502F2"/>
    <w:rsid w:val="00350AA9"/>
    <w:rsid w:val="00350FB4"/>
    <w:rsid w:val="00351087"/>
    <w:rsid w:val="00351509"/>
    <w:rsid w:val="00352B19"/>
    <w:rsid w:val="0035302A"/>
    <w:rsid w:val="00353420"/>
    <w:rsid w:val="00354166"/>
    <w:rsid w:val="00354C13"/>
    <w:rsid w:val="003563A9"/>
    <w:rsid w:val="003566D2"/>
    <w:rsid w:val="00357030"/>
    <w:rsid w:val="00357BC6"/>
    <w:rsid w:val="00357C9D"/>
    <w:rsid w:val="0036022A"/>
    <w:rsid w:val="00360340"/>
    <w:rsid w:val="00360B2C"/>
    <w:rsid w:val="0037017F"/>
    <w:rsid w:val="00370D9C"/>
    <w:rsid w:val="003720E6"/>
    <w:rsid w:val="00372728"/>
    <w:rsid w:val="00372EF1"/>
    <w:rsid w:val="00373675"/>
    <w:rsid w:val="00373A8D"/>
    <w:rsid w:val="00380B42"/>
    <w:rsid w:val="0038146F"/>
    <w:rsid w:val="003817C9"/>
    <w:rsid w:val="00383ABD"/>
    <w:rsid w:val="00384E6D"/>
    <w:rsid w:val="003900A2"/>
    <w:rsid w:val="003900B4"/>
    <w:rsid w:val="003914BC"/>
    <w:rsid w:val="00391D0F"/>
    <w:rsid w:val="00391D55"/>
    <w:rsid w:val="003923D1"/>
    <w:rsid w:val="00393E91"/>
    <w:rsid w:val="00394181"/>
    <w:rsid w:val="00394984"/>
    <w:rsid w:val="00396903"/>
    <w:rsid w:val="003969E4"/>
    <w:rsid w:val="003A2B6B"/>
    <w:rsid w:val="003A48CF"/>
    <w:rsid w:val="003A5084"/>
    <w:rsid w:val="003A5EC9"/>
    <w:rsid w:val="003A63D3"/>
    <w:rsid w:val="003B09BF"/>
    <w:rsid w:val="003B12C0"/>
    <w:rsid w:val="003B16CB"/>
    <w:rsid w:val="003B1788"/>
    <w:rsid w:val="003B24B6"/>
    <w:rsid w:val="003B259C"/>
    <w:rsid w:val="003B38DE"/>
    <w:rsid w:val="003B443E"/>
    <w:rsid w:val="003B4E10"/>
    <w:rsid w:val="003B5FA6"/>
    <w:rsid w:val="003B61D4"/>
    <w:rsid w:val="003B6E2E"/>
    <w:rsid w:val="003B7181"/>
    <w:rsid w:val="003B7A36"/>
    <w:rsid w:val="003C1504"/>
    <w:rsid w:val="003C1DB1"/>
    <w:rsid w:val="003C2176"/>
    <w:rsid w:val="003C23DC"/>
    <w:rsid w:val="003C3524"/>
    <w:rsid w:val="003C7801"/>
    <w:rsid w:val="003D2183"/>
    <w:rsid w:val="003D2653"/>
    <w:rsid w:val="003D44EB"/>
    <w:rsid w:val="003D5EAC"/>
    <w:rsid w:val="003D64A0"/>
    <w:rsid w:val="003D6D1A"/>
    <w:rsid w:val="003E15E9"/>
    <w:rsid w:val="003E3A08"/>
    <w:rsid w:val="003E3ACB"/>
    <w:rsid w:val="003E3E79"/>
    <w:rsid w:val="003E4380"/>
    <w:rsid w:val="003E47E8"/>
    <w:rsid w:val="003E4A9A"/>
    <w:rsid w:val="003E5613"/>
    <w:rsid w:val="003E5620"/>
    <w:rsid w:val="003E7294"/>
    <w:rsid w:val="003F1391"/>
    <w:rsid w:val="003F4181"/>
    <w:rsid w:val="003F6DC2"/>
    <w:rsid w:val="00401265"/>
    <w:rsid w:val="00402A6D"/>
    <w:rsid w:val="00404B3E"/>
    <w:rsid w:val="00404CF4"/>
    <w:rsid w:val="0040566B"/>
    <w:rsid w:val="00407074"/>
    <w:rsid w:val="00411EC9"/>
    <w:rsid w:val="004124C6"/>
    <w:rsid w:val="004128C2"/>
    <w:rsid w:val="004132A7"/>
    <w:rsid w:val="00413735"/>
    <w:rsid w:val="00413D30"/>
    <w:rsid w:val="00413DF6"/>
    <w:rsid w:val="00414A0A"/>
    <w:rsid w:val="0041513D"/>
    <w:rsid w:val="004170C7"/>
    <w:rsid w:val="004170F1"/>
    <w:rsid w:val="00417719"/>
    <w:rsid w:val="004179CB"/>
    <w:rsid w:val="004222EF"/>
    <w:rsid w:val="004243A0"/>
    <w:rsid w:val="00424D65"/>
    <w:rsid w:val="00426D70"/>
    <w:rsid w:val="00427B2E"/>
    <w:rsid w:val="00430BD4"/>
    <w:rsid w:val="00430D0F"/>
    <w:rsid w:val="00432E8A"/>
    <w:rsid w:val="0043351C"/>
    <w:rsid w:val="00434058"/>
    <w:rsid w:val="00436338"/>
    <w:rsid w:val="00437BFB"/>
    <w:rsid w:val="004448C7"/>
    <w:rsid w:val="004449ED"/>
    <w:rsid w:val="00444B9F"/>
    <w:rsid w:val="00444F4A"/>
    <w:rsid w:val="00451559"/>
    <w:rsid w:val="00451664"/>
    <w:rsid w:val="004523C3"/>
    <w:rsid w:val="00452C97"/>
    <w:rsid w:val="00456E64"/>
    <w:rsid w:val="00457737"/>
    <w:rsid w:val="00457C07"/>
    <w:rsid w:val="00461AEC"/>
    <w:rsid w:val="00463A64"/>
    <w:rsid w:val="00465343"/>
    <w:rsid w:val="004669A0"/>
    <w:rsid w:val="00466B7A"/>
    <w:rsid w:val="00472BE0"/>
    <w:rsid w:val="0047472B"/>
    <w:rsid w:val="00476242"/>
    <w:rsid w:val="00477BE9"/>
    <w:rsid w:val="00477DC1"/>
    <w:rsid w:val="00480A13"/>
    <w:rsid w:val="004814AD"/>
    <w:rsid w:val="0048175A"/>
    <w:rsid w:val="00482944"/>
    <w:rsid w:val="00486665"/>
    <w:rsid w:val="00487F9C"/>
    <w:rsid w:val="0049056C"/>
    <w:rsid w:val="004909E6"/>
    <w:rsid w:val="004921CD"/>
    <w:rsid w:val="004960E7"/>
    <w:rsid w:val="004973E8"/>
    <w:rsid w:val="004A23B1"/>
    <w:rsid w:val="004A43EC"/>
    <w:rsid w:val="004A4DA1"/>
    <w:rsid w:val="004A683B"/>
    <w:rsid w:val="004B0530"/>
    <w:rsid w:val="004B4D36"/>
    <w:rsid w:val="004B50C4"/>
    <w:rsid w:val="004B5DFF"/>
    <w:rsid w:val="004B7F06"/>
    <w:rsid w:val="004C0195"/>
    <w:rsid w:val="004C05F3"/>
    <w:rsid w:val="004C3478"/>
    <w:rsid w:val="004C5331"/>
    <w:rsid w:val="004C643F"/>
    <w:rsid w:val="004C65C5"/>
    <w:rsid w:val="004C6E66"/>
    <w:rsid w:val="004C6F6A"/>
    <w:rsid w:val="004D0D3C"/>
    <w:rsid w:val="004D3080"/>
    <w:rsid w:val="004D3D0B"/>
    <w:rsid w:val="004D4974"/>
    <w:rsid w:val="004D58D3"/>
    <w:rsid w:val="004D73F6"/>
    <w:rsid w:val="004D7D51"/>
    <w:rsid w:val="004D7FBC"/>
    <w:rsid w:val="004E1E01"/>
    <w:rsid w:val="004E28AD"/>
    <w:rsid w:val="004E3226"/>
    <w:rsid w:val="004E37DF"/>
    <w:rsid w:val="004E5389"/>
    <w:rsid w:val="004F02D1"/>
    <w:rsid w:val="004F2C64"/>
    <w:rsid w:val="004F361F"/>
    <w:rsid w:val="004F3EC2"/>
    <w:rsid w:val="004F5137"/>
    <w:rsid w:val="004F52AF"/>
    <w:rsid w:val="004F7006"/>
    <w:rsid w:val="00500D3A"/>
    <w:rsid w:val="0050181B"/>
    <w:rsid w:val="005019EB"/>
    <w:rsid w:val="00501DB4"/>
    <w:rsid w:val="00503E78"/>
    <w:rsid w:val="0050415D"/>
    <w:rsid w:val="00506BF7"/>
    <w:rsid w:val="00506D69"/>
    <w:rsid w:val="0051008B"/>
    <w:rsid w:val="005107C9"/>
    <w:rsid w:val="0051123E"/>
    <w:rsid w:val="005116B0"/>
    <w:rsid w:val="005135B0"/>
    <w:rsid w:val="005145D4"/>
    <w:rsid w:val="0051545E"/>
    <w:rsid w:val="0051661D"/>
    <w:rsid w:val="00516917"/>
    <w:rsid w:val="00517192"/>
    <w:rsid w:val="00520815"/>
    <w:rsid w:val="00520869"/>
    <w:rsid w:val="00522AA1"/>
    <w:rsid w:val="00523216"/>
    <w:rsid w:val="00532F5D"/>
    <w:rsid w:val="00533356"/>
    <w:rsid w:val="0053522C"/>
    <w:rsid w:val="005373C9"/>
    <w:rsid w:val="00540C4D"/>
    <w:rsid w:val="00540F89"/>
    <w:rsid w:val="0054143C"/>
    <w:rsid w:val="00542075"/>
    <w:rsid w:val="005423D2"/>
    <w:rsid w:val="00542842"/>
    <w:rsid w:val="00542D72"/>
    <w:rsid w:val="005430B4"/>
    <w:rsid w:val="005439AC"/>
    <w:rsid w:val="00544406"/>
    <w:rsid w:val="00545B53"/>
    <w:rsid w:val="005462BA"/>
    <w:rsid w:val="00546A14"/>
    <w:rsid w:val="0054778D"/>
    <w:rsid w:val="00550D59"/>
    <w:rsid w:val="00551195"/>
    <w:rsid w:val="00551D82"/>
    <w:rsid w:val="00552801"/>
    <w:rsid w:val="005537CC"/>
    <w:rsid w:val="005544E4"/>
    <w:rsid w:val="00554936"/>
    <w:rsid w:val="00554ADB"/>
    <w:rsid w:val="00554C2B"/>
    <w:rsid w:val="00556371"/>
    <w:rsid w:val="005566DD"/>
    <w:rsid w:val="00562D0A"/>
    <w:rsid w:val="00564352"/>
    <w:rsid w:val="00565585"/>
    <w:rsid w:val="00567474"/>
    <w:rsid w:val="00567C3F"/>
    <w:rsid w:val="00570A48"/>
    <w:rsid w:val="00571943"/>
    <w:rsid w:val="00572CC3"/>
    <w:rsid w:val="00572FE5"/>
    <w:rsid w:val="00573A70"/>
    <w:rsid w:val="00575E40"/>
    <w:rsid w:val="00576009"/>
    <w:rsid w:val="00576844"/>
    <w:rsid w:val="00576AE7"/>
    <w:rsid w:val="00576B22"/>
    <w:rsid w:val="005825A1"/>
    <w:rsid w:val="00582EBA"/>
    <w:rsid w:val="0058321B"/>
    <w:rsid w:val="005846BF"/>
    <w:rsid w:val="00590393"/>
    <w:rsid w:val="00592DC3"/>
    <w:rsid w:val="00592F5C"/>
    <w:rsid w:val="00592FB0"/>
    <w:rsid w:val="005931B2"/>
    <w:rsid w:val="00593951"/>
    <w:rsid w:val="005940BB"/>
    <w:rsid w:val="00594AED"/>
    <w:rsid w:val="00594BD2"/>
    <w:rsid w:val="00595C8A"/>
    <w:rsid w:val="00596137"/>
    <w:rsid w:val="00596B75"/>
    <w:rsid w:val="005975C2"/>
    <w:rsid w:val="005977B9"/>
    <w:rsid w:val="00597D69"/>
    <w:rsid w:val="005A087B"/>
    <w:rsid w:val="005A17E5"/>
    <w:rsid w:val="005A2D67"/>
    <w:rsid w:val="005A4438"/>
    <w:rsid w:val="005A5025"/>
    <w:rsid w:val="005A75C1"/>
    <w:rsid w:val="005B39E5"/>
    <w:rsid w:val="005B7251"/>
    <w:rsid w:val="005C0A4E"/>
    <w:rsid w:val="005C0A93"/>
    <w:rsid w:val="005C3C1F"/>
    <w:rsid w:val="005D0182"/>
    <w:rsid w:val="005D15BC"/>
    <w:rsid w:val="005D512E"/>
    <w:rsid w:val="005D7749"/>
    <w:rsid w:val="005D791A"/>
    <w:rsid w:val="005E0008"/>
    <w:rsid w:val="005E0D47"/>
    <w:rsid w:val="005E1A82"/>
    <w:rsid w:val="005E208C"/>
    <w:rsid w:val="005E2957"/>
    <w:rsid w:val="005E5E21"/>
    <w:rsid w:val="005E7A60"/>
    <w:rsid w:val="005F046A"/>
    <w:rsid w:val="005F19FA"/>
    <w:rsid w:val="005F22BB"/>
    <w:rsid w:val="005F3E72"/>
    <w:rsid w:val="005F3FCC"/>
    <w:rsid w:val="005F5499"/>
    <w:rsid w:val="005F5781"/>
    <w:rsid w:val="005F6CE9"/>
    <w:rsid w:val="006011A0"/>
    <w:rsid w:val="00602464"/>
    <w:rsid w:val="00603C06"/>
    <w:rsid w:val="00603C41"/>
    <w:rsid w:val="00604E9D"/>
    <w:rsid w:val="006051A8"/>
    <w:rsid w:val="006054D4"/>
    <w:rsid w:val="006057EE"/>
    <w:rsid w:val="0060798D"/>
    <w:rsid w:val="0061064F"/>
    <w:rsid w:val="00610725"/>
    <w:rsid w:val="00614090"/>
    <w:rsid w:val="00615193"/>
    <w:rsid w:val="00616747"/>
    <w:rsid w:val="00616B47"/>
    <w:rsid w:val="00617302"/>
    <w:rsid w:val="0062149A"/>
    <w:rsid w:val="00622578"/>
    <w:rsid w:val="00623EB8"/>
    <w:rsid w:val="0062609A"/>
    <w:rsid w:val="00627594"/>
    <w:rsid w:val="00631018"/>
    <w:rsid w:val="0063194C"/>
    <w:rsid w:val="00631DE7"/>
    <w:rsid w:val="00632A47"/>
    <w:rsid w:val="00633CE5"/>
    <w:rsid w:val="00636B73"/>
    <w:rsid w:val="00636DBE"/>
    <w:rsid w:val="0064023E"/>
    <w:rsid w:val="00641190"/>
    <w:rsid w:val="0064194F"/>
    <w:rsid w:val="00645ED8"/>
    <w:rsid w:val="006538EA"/>
    <w:rsid w:val="006538F9"/>
    <w:rsid w:val="00654441"/>
    <w:rsid w:val="006544EB"/>
    <w:rsid w:val="006559FB"/>
    <w:rsid w:val="0065672C"/>
    <w:rsid w:val="00660240"/>
    <w:rsid w:val="00660393"/>
    <w:rsid w:val="006614EE"/>
    <w:rsid w:val="0066174D"/>
    <w:rsid w:val="006620FA"/>
    <w:rsid w:val="006636FC"/>
    <w:rsid w:val="0066457D"/>
    <w:rsid w:val="00665348"/>
    <w:rsid w:val="00665476"/>
    <w:rsid w:val="006667D3"/>
    <w:rsid w:val="00667286"/>
    <w:rsid w:val="0066797D"/>
    <w:rsid w:val="00667EC1"/>
    <w:rsid w:val="00671BEE"/>
    <w:rsid w:val="00672960"/>
    <w:rsid w:val="00672C87"/>
    <w:rsid w:val="00673914"/>
    <w:rsid w:val="00674061"/>
    <w:rsid w:val="00674581"/>
    <w:rsid w:val="006754C5"/>
    <w:rsid w:val="00675792"/>
    <w:rsid w:val="006763DF"/>
    <w:rsid w:val="006767CA"/>
    <w:rsid w:val="00676B34"/>
    <w:rsid w:val="00680903"/>
    <w:rsid w:val="00681110"/>
    <w:rsid w:val="00682FFF"/>
    <w:rsid w:val="00683E22"/>
    <w:rsid w:val="00683F16"/>
    <w:rsid w:val="00683F88"/>
    <w:rsid w:val="006861CB"/>
    <w:rsid w:val="006908A6"/>
    <w:rsid w:val="0069139E"/>
    <w:rsid w:val="0069548F"/>
    <w:rsid w:val="00695F1A"/>
    <w:rsid w:val="00696589"/>
    <w:rsid w:val="0069686F"/>
    <w:rsid w:val="0069773E"/>
    <w:rsid w:val="00697992"/>
    <w:rsid w:val="006A185B"/>
    <w:rsid w:val="006A1866"/>
    <w:rsid w:val="006A261E"/>
    <w:rsid w:val="006A3B48"/>
    <w:rsid w:val="006A617F"/>
    <w:rsid w:val="006B0EA8"/>
    <w:rsid w:val="006B24AE"/>
    <w:rsid w:val="006B5734"/>
    <w:rsid w:val="006B6145"/>
    <w:rsid w:val="006B6DD7"/>
    <w:rsid w:val="006B70B3"/>
    <w:rsid w:val="006B7F72"/>
    <w:rsid w:val="006C15ED"/>
    <w:rsid w:val="006C46C4"/>
    <w:rsid w:val="006C4C88"/>
    <w:rsid w:val="006C56B0"/>
    <w:rsid w:val="006C76B8"/>
    <w:rsid w:val="006D03D2"/>
    <w:rsid w:val="006D0450"/>
    <w:rsid w:val="006D0E47"/>
    <w:rsid w:val="006D4597"/>
    <w:rsid w:val="006D4EE3"/>
    <w:rsid w:val="006D6D48"/>
    <w:rsid w:val="006E1020"/>
    <w:rsid w:val="006E33A0"/>
    <w:rsid w:val="006E4158"/>
    <w:rsid w:val="006E418F"/>
    <w:rsid w:val="006E4797"/>
    <w:rsid w:val="006E4D5E"/>
    <w:rsid w:val="006E5753"/>
    <w:rsid w:val="006E5A4E"/>
    <w:rsid w:val="006F1A31"/>
    <w:rsid w:val="006F3357"/>
    <w:rsid w:val="006F47C5"/>
    <w:rsid w:val="006F491A"/>
    <w:rsid w:val="006F650B"/>
    <w:rsid w:val="006F7B22"/>
    <w:rsid w:val="00700244"/>
    <w:rsid w:val="00702E71"/>
    <w:rsid w:val="0070444F"/>
    <w:rsid w:val="00704FBD"/>
    <w:rsid w:val="007057F3"/>
    <w:rsid w:val="007058D6"/>
    <w:rsid w:val="007067E8"/>
    <w:rsid w:val="00707B3A"/>
    <w:rsid w:val="007117F2"/>
    <w:rsid w:val="00712282"/>
    <w:rsid w:val="0071349C"/>
    <w:rsid w:val="00716D02"/>
    <w:rsid w:val="00720849"/>
    <w:rsid w:val="00720B31"/>
    <w:rsid w:val="007222C8"/>
    <w:rsid w:val="0072272A"/>
    <w:rsid w:val="00722A49"/>
    <w:rsid w:val="007238BC"/>
    <w:rsid w:val="00723B0E"/>
    <w:rsid w:val="00723E96"/>
    <w:rsid w:val="00724494"/>
    <w:rsid w:val="00725548"/>
    <w:rsid w:val="007264B0"/>
    <w:rsid w:val="00734478"/>
    <w:rsid w:val="00734845"/>
    <w:rsid w:val="00735BD0"/>
    <w:rsid w:val="00736020"/>
    <w:rsid w:val="0073781A"/>
    <w:rsid w:val="00737E90"/>
    <w:rsid w:val="0074442D"/>
    <w:rsid w:val="00752610"/>
    <w:rsid w:val="00752E06"/>
    <w:rsid w:val="00753BF4"/>
    <w:rsid w:val="0075453B"/>
    <w:rsid w:val="0075573A"/>
    <w:rsid w:val="007562F7"/>
    <w:rsid w:val="007570BC"/>
    <w:rsid w:val="0076195F"/>
    <w:rsid w:val="00762439"/>
    <w:rsid w:val="007635B7"/>
    <w:rsid w:val="00763745"/>
    <w:rsid w:val="00763BDC"/>
    <w:rsid w:val="00763FF9"/>
    <w:rsid w:val="007646C8"/>
    <w:rsid w:val="00766DF0"/>
    <w:rsid w:val="00766E48"/>
    <w:rsid w:val="0076736D"/>
    <w:rsid w:val="00767A85"/>
    <w:rsid w:val="0077127D"/>
    <w:rsid w:val="007741E6"/>
    <w:rsid w:val="007807A8"/>
    <w:rsid w:val="00781874"/>
    <w:rsid w:val="00781F71"/>
    <w:rsid w:val="00782055"/>
    <w:rsid w:val="0078251B"/>
    <w:rsid w:val="00782916"/>
    <w:rsid w:val="00783896"/>
    <w:rsid w:val="007848E7"/>
    <w:rsid w:val="0078495E"/>
    <w:rsid w:val="007853FE"/>
    <w:rsid w:val="0078718E"/>
    <w:rsid w:val="0078735A"/>
    <w:rsid w:val="0078753B"/>
    <w:rsid w:val="00787DA2"/>
    <w:rsid w:val="007915A5"/>
    <w:rsid w:val="00791C23"/>
    <w:rsid w:val="007928F4"/>
    <w:rsid w:val="007957D9"/>
    <w:rsid w:val="0079754E"/>
    <w:rsid w:val="007A3035"/>
    <w:rsid w:val="007A30BD"/>
    <w:rsid w:val="007A31FB"/>
    <w:rsid w:val="007A38E4"/>
    <w:rsid w:val="007A56E0"/>
    <w:rsid w:val="007A6B76"/>
    <w:rsid w:val="007A6F15"/>
    <w:rsid w:val="007B1538"/>
    <w:rsid w:val="007B1820"/>
    <w:rsid w:val="007B21FA"/>
    <w:rsid w:val="007B3059"/>
    <w:rsid w:val="007B32BA"/>
    <w:rsid w:val="007B3364"/>
    <w:rsid w:val="007B440A"/>
    <w:rsid w:val="007B451A"/>
    <w:rsid w:val="007B5B20"/>
    <w:rsid w:val="007B5BBC"/>
    <w:rsid w:val="007B6646"/>
    <w:rsid w:val="007B6CF1"/>
    <w:rsid w:val="007B72A9"/>
    <w:rsid w:val="007B7503"/>
    <w:rsid w:val="007B78D5"/>
    <w:rsid w:val="007B7A1A"/>
    <w:rsid w:val="007C00C8"/>
    <w:rsid w:val="007C279B"/>
    <w:rsid w:val="007C3D28"/>
    <w:rsid w:val="007D1E5C"/>
    <w:rsid w:val="007D25A3"/>
    <w:rsid w:val="007D2F1E"/>
    <w:rsid w:val="007D3216"/>
    <w:rsid w:val="007E134D"/>
    <w:rsid w:val="007E228A"/>
    <w:rsid w:val="007E3199"/>
    <w:rsid w:val="007E4106"/>
    <w:rsid w:val="007E440F"/>
    <w:rsid w:val="007E59E0"/>
    <w:rsid w:val="007F21A9"/>
    <w:rsid w:val="007F2640"/>
    <w:rsid w:val="007F2B83"/>
    <w:rsid w:val="007F3BF5"/>
    <w:rsid w:val="007F7F03"/>
    <w:rsid w:val="008056D3"/>
    <w:rsid w:val="00805D47"/>
    <w:rsid w:val="008072BE"/>
    <w:rsid w:val="008108B3"/>
    <w:rsid w:val="008111B4"/>
    <w:rsid w:val="00814212"/>
    <w:rsid w:val="00814D1E"/>
    <w:rsid w:val="00820A21"/>
    <w:rsid w:val="0082128C"/>
    <w:rsid w:val="00821B71"/>
    <w:rsid w:val="00821DAA"/>
    <w:rsid w:val="008248A4"/>
    <w:rsid w:val="00825FAF"/>
    <w:rsid w:val="008272DC"/>
    <w:rsid w:val="00827ABD"/>
    <w:rsid w:val="008343C4"/>
    <w:rsid w:val="008358C0"/>
    <w:rsid w:val="00835E01"/>
    <w:rsid w:val="00836768"/>
    <w:rsid w:val="00836FDC"/>
    <w:rsid w:val="0083743B"/>
    <w:rsid w:val="00841B7C"/>
    <w:rsid w:val="0084202B"/>
    <w:rsid w:val="00842DA8"/>
    <w:rsid w:val="00843D99"/>
    <w:rsid w:val="0084602E"/>
    <w:rsid w:val="0084651A"/>
    <w:rsid w:val="00854617"/>
    <w:rsid w:val="00854D81"/>
    <w:rsid w:val="00854E2A"/>
    <w:rsid w:val="008555F2"/>
    <w:rsid w:val="008557D0"/>
    <w:rsid w:val="00856742"/>
    <w:rsid w:val="00857B17"/>
    <w:rsid w:val="008602C3"/>
    <w:rsid w:val="00862369"/>
    <w:rsid w:val="00863030"/>
    <w:rsid w:val="00872906"/>
    <w:rsid w:val="0087382E"/>
    <w:rsid w:val="00874E40"/>
    <w:rsid w:val="00875112"/>
    <w:rsid w:val="00875416"/>
    <w:rsid w:val="00875F49"/>
    <w:rsid w:val="008764D8"/>
    <w:rsid w:val="00876C0F"/>
    <w:rsid w:val="00877A03"/>
    <w:rsid w:val="00883EAF"/>
    <w:rsid w:val="00884C47"/>
    <w:rsid w:val="0088720C"/>
    <w:rsid w:val="00890A0F"/>
    <w:rsid w:val="0089148A"/>
    <w:rsid w:val="00891FB8"/>
    <w:rsid w:val="00892BB0"/>
    <w:rsid w:val="0089307D"/>
    <w:rsid w:val="00894EEF"/>
    <w:rsid w:val="008956D3"/>
    <w:rsid w:val="00895F74"/>
    <w:rsid w:val="008A116D"/>
    <w:rsid w:val="008A13F9"/>
    <w:rsid w:val="008A18F8"/>
    <w:rsid w:val="008A22FC"/>
    <w:rsid w:val="008A39C3"/>
    <w:rsid w:val="008A3CF3"/>
    <w:rsid w:val="008A50D1"/>
    <w:rsid w:val="008A59E3"/>
    <w:rsid w:val="008A793F"/>
    <w:rsid w:val="008B030C"/>
    <w:rsid w:val="008B1098"/>
    <w:rsid w:val="008B1D6B"/>
    <w:rsid w:val="008B30CC"/>
    <w:rsid w:val="008B4E78"/>
    <w:rsid w:val="008B731D"/>
    <w:rsid w:val="008C1561"/>
    <w:rsid w:val="008C1669"/>
    <w:rsid w:val="008C194F"/>
    <w:rsid w:val="008C1CE1"/>
    <w:rsid w:val="008C21FF"/>
    <w:rsid w:val="008C2901"/>
    <w:rsid w:val="008C34E8"/>
    <w:rsid w:val="008C3C43"/>
    <w:rsid w:val="008C51DD"/>
    <w:rsid w:val="008D3257"/>
    <w:rsid w:val="008D32BD"/>
    <w:rsid w:val="008D61D3"/>
    <w:rsid w:val="008D6F95"/>
    <w:rsid w:val="008E1026"/>
    <w:rsid w:val="008E4054"/>
    <w:rsid w:val="008E4840"/>
    <w:rsid w:val="008E57AB"/>
    <w:rsid w:val="008E6C40"/>
    <w:rsid w:val="008E6CD0"/>
    <w:rsid w:val="008E7C43"/>
    <w:rsid w:val="008F09DA"/>
    <w:rsid w:val="008F18D2"/>
    <w:rsid w:val="008F2D4E"/>
    <w:rsid w:val="008F3DE1"/>
    <w:rsid w:val="008F3F86"/>
    <w:rsid w:val="008F418E"/>
    <w:rsid w:val="008F5D71"/>
    <w:rsid w:val="008F709C"/>
    <w:rsid w:val="009004EA"/>
    <w:rsid w:val="00900F90"/>
    <w:rsid w:val="00901075"/>
    <w:rsid w:val="00901B38"/>
    <w:rsid w:val="00901DA3"/>
    <w:rsid w:val="00902C0B"/>
    <w:rsid w:val="00903195"/>
    <w:rsid w:val="00904F0B"/>
    <w:rsid w:val="00904F95"/>
    <w:rsid w:val="009055D5"/>
    <w:rsid w:val="009073EA"/>
    <w:rsid w:val="00907406"/>
    <w:rsid w:val="009125AD"/>
    <w:rsid w:val="00912756"/>
    <w:rsid w:val="009145D4"/>
    <w:rsid w:val="009152CC"/>
    <w:rsid w:val="0091686B"/>
    <w:rsid w:val="009177F3"/>
    <w:rsid w:val="009201B2"/>
    <w:rsid w:val="00921444"/>
    <w:rsid w:val="009240A2"/>
    <w:rsid w:val="00925AF2"/>
    <w:rsid w:val="00927B76"/>
    <w:rsid w:val="00930457"/>
    <w:rsid w:val="0093079B"/>
    <w:rsid w:val="00930AF0"/>
    <w:rsid w:val="00931FEF"/>
    <w:rsid w:val="00932488"/>
    <w:rsid w:val="00932CD3"/>
    <w:rsid w:val="009368B6"/>
    <w:rsid w:val="009377B4"/>
    <w:rsid w:val="0094077A"/>
    <w:rsid w:val="009412CB"/>
    <w:rsid w:val="00941E0A"/>
    <w:rsid w:val="00942280"/>
    <w:rsid w:val="0094286B"/>
    <w:rsid w:val="00942B2D"/>
    <w:rsid w:val="00951AF5"/>
    <w:rsid w:val="00953145"/>
    <w:rsid w:val="0095427E"/>
    <w:rsid w:val="009544BD"/>
    <w:rsid w:val="0095550E"/>
    <w:rsid w:val="0095734A"/>
    <w:rsid w:val="00961F7A"/>
    <w:rsid w:val="009649C4"/>
    <w:rsid w:val="0097072A"/>
    <w:rsid w:val="00971B02"/>
    <w:rsid w:val="00971C57"/>
    <w:rsid w:val="00971F6D"/>
    <w:rsid w:val="009722C3"/>
    <w:rsid w:val="0097425A"/>
    <w:rsid w:val="00974956"/>
    <w:rsid w:val="009753C0"/>
    <w:rsid w:val="00975B17"/>
    <w:rsid w:val="009813FB"/>
    <w:rsid w:val="00983354"/>
    <w:rsid w:val="00984B94"/>
    <w:rsid w:val="00986428"/>
    <w:rsid w:val="00986A5E"/>
    <w:rsid w:val="00987488"/>
    <w:rsid w:val="009915B9"/>
    <w:rsid w:val="009926C8"/>
    <w:rsid w:val="00992D3F"/>
    <w:rsid w:val="0099750B"/>
    <w:rsid w:val="00997E53"/>
    <w:rsid w:val="009A2C74"/>
    <w:rsid w:val="009A361D"/>
    <w:rsid w:val="009A375C"/>
    <w:rsid w:val="009A4B47"/>
    <w:rsid w:val="009A51A4"/>
    <w:rsid w:val="009A536A"/>
    <w:rsid w:val="009A7790"/>
    <w:rsid w:val="009B0CDE"/>
    <w:rsid w:val="009B3DD5"/>
    <w:rsid w:val="009B43A6"/>
    <w:rsid w:val="009B6AB0"/>
    <w:rsid w:val="009C03F1"/>
    <w:rsid w:val="009C10A6"/>
    <w:rsid w:val="009C1358"/>
    <w:rsid w:val="009C2CB7"/>
    <w:rsid w:val="009C32E3"/>
    <w:rsid w:val="009C50DC"/>
    <w:rsid w:val="009C5B7E"/>
    <w:rsid w:val="009C623B"/>
    <w:rsid w:val="009C76D2"/>
    <w:rsid w:val="009D0D6A"/>
    <w:rsid w:val="009D3030"/>
    <w:rsid w:val="009D5A6D"/>
    <w:rsid w:val="009D66B7"/>
    <w:rsid w:val="009D6C23"/>
    <w:rsid w:val="009D7182"/>
    <w:rsid w:val="009E15B3"/>
    <w:rsid w:val="009E2D6E"/>
    <w:rsid w:val="009E5C17"/>
    <w:rsid w:val="009F06F4"/>
    <w:rsid w:val="009F1665"/>
    <w:rsid w:val="009F382E"/>
    <w:rsid w:val="009F4C67"/>
    <w:rsid w:val="009F4DE7"/>
    <w:rsid w:val="009F5225"/>
    <w:rsid w:val="009F558F"/>
    <w:rsid w:val="00A003D8"/>
    <w:rsid w:val="00A0265A"/>
    <w:rsid w:val="00A038EA"/>
    <w:rsid w:val="00A1100A"/>
    <w:rsid w:val="00A11217"/>
    <w:rsid w:val="00A11645"/>
    <w:rsid w:val="00A12451"/>
    <w:rsid w:val="00A14A97"/>
    <w:rsid w:val="00A15966"/>
    <w:rsid w:val="00A172A2"/>
    <w:rsid w:val="00A1740A"/>
    <w:rsid w:val="00A22893"/>
    <w:rsid w:val="00A22E34"/>
    <w:rsid w:val="00A24D68"/>
    <w:rsid w:val="00A24F13"/>
    <w:rsid w:val="00A25B28"/>
    <w:rsid w:val="00A25D6E"/>
    <w:rsid w:val="00A260E7"/>
    <w:rsid w:val="00A27067"/>
    <w:rsid w:val="00A33429"/>
    <w:rsid w:val="00A33930"/>
    <w:rsid w:val="00A33C18"/>
    <w:rsid w:val="00A33E7F"/>
    <w:rsid w:val="00A34394"/>
    <w:rsid w:val="00A41F2A"/>
    <w:rsid w:val="00A42466"/>
    <w:rsid w:val="00A4343C"/>
    <w:rsid w:val="00A4388F"/>
    <w:rsid w:val="00A44220"/>
    <w:rsid w:val="00A51D4E"/>
    <w:rsid w:val="00A5248F"/>
    <w:rsid w:val="00A52A9F"/>
    <w:rsid w:val="00A54050"/>
    <w:rsid w:val="00A56387"/>
    <w:rsid w:val="00A57A07"/>
    <w:rsid w:val="00A61FEC"/>
    <w:rsid w:val="00A624C5"/>
    <w:rsid w:val="00A62770"/>
    <w:rsid w:val="00A6319E"/>
    <w:rsid w:val="00A645BA"/>
    <w:rsid w:val="00A64DBB"/>
    <w:rsid w:val="00A651B1"/>
    <w:rsid w:val="00A66101"/>
    <w:rsid w:val="00A672B3"/>
    <w:rsid w:val="00A70572"/>
    <w:rsid w:val="00A70AF6"/>
    <w:rsid w:val="00A7172A"/>
    <w:rsid w:val="00A72EED"/>
    <w:rsid w:val="00A7301D"/>
    <w:rsid w:val="00A73308"/>
    <w:rsid w:val="00A759B6"/>
    <w:rsid w:val="00A75CF7"/>
    <w:rsid w:val="00A77892"/>
    <w:rsid w:val="00A77D8C"/>
    <w:rsid w:val="00A77E18"/>
    <w:rsid w:val="00A80139"/>
    <w:rsid w:val="00A81746"/>
    <w:rsid w:val="00A819FC"/>
    <w:rsid w:val="00A81DF9"/>
    <w:rsid w:val="00A8336A"/>
    <w:rsid w:val="00A83EA1"/>
    <w:rsid w:val="00A84FE9"/>
    <w:rsid w:val="00A852BA"/>
    <w:rsid w:val="00A87567"/>
    <w:rsid w:val="00A90AB2"/>
    <w:rsid w:val="00A950F8"/>
    <w:rsid w:val="00A955C3"/>
    <w:rsid w:val="00A973CF"/>
    <w:rsid w:val="00AA1164"/>
    <w:rsid w:val="00AA44DD"/>
    <w:rsid w:val="00AA665E"/>
    <w:rsid w:val="00AA74CE"/>
    <w:rsid w:val="00AB2AC6"/>
    <w:rsid w:val="00AB3C3C"/>
    <w:rsid w:val="00AB4DD9"/>
    <w:rsid w:val="00AB77B6"/>
    <w:rsid w:val="00AB7D5B"/>
    <w:rsid w:val="00AC1889"/>
    <w:rsid w:val="00AC28F6"/>
    <w:rsid w:val="00AC2CBA"/>
    <w:rsid w:val="00AC43DC"/>
    <w:rsid w:val="00AC5328"/>
    <w:rsid w:val="00AC781E"/>
    <w:rsid w:val="00AD12C9"/>
    <w:rsid w:val="00AD2D67"/>
    <w:rsid w:val="00AD3A39"/>
    <w:rsid w:val="00AD3ED5"/>
    <w:rsid w:val="00AD54A6"/>
    <w:rsid w:val="00AD56BF"/>
    <w:rsid w:val="00AD586A"/>
    <w:rsid w:val="00AE0657"/>
    <w:rsid w:val="00AE361C"/>
    <w:rsid w:val="00AE5EF1"/>
    <w:rsid w:val="00AE6F23"/>
    <w:rsid w:val="00AF1905"/>
    <w:rsid w:val="00AF2253"/>
    <w:rsid w:val="00B00CD0"/>
    <w:rsid w:val="00B0261C"/>
    <w:rsid w:val="00B04FA8"/>
    <w:rsid w:val="00B054CC"/>
    <w:rsid w:val="00B05BC9"/>
    <w:rsid w:val="00B0724F"/>
    <w:rsid w:val="00B1047F"/>
    <w:rsid w:val="00B10AE1"/>
    <w:rsid w:val="00B11162"/>
    <w:rsid w:val="00B114F4"/>
    <w:rsid w:val="00B12E84"/>
    <w:rsid w:val="00B15131"/>
    <w:rsid w:val="00B152A2"/>
    <w:rsid w:val="00B20B58"/>
    <w:rsid w:val="00B238EB"/>
    <w:rsid w:val="00B24442"/>
    <w:rsid w:val="00B2555A"/>
    <w:rsid w:val="00B25BDF"/>
    <w:rsid w:val="00B303EB"/>
    <w:rsid w:val="00B304AC"/>
    <w:rsid w:val="00B307D0"/>
    <w:rsid w:val="00B30F76"/>
    <w:rsid w:val="00B312B6"/>
    <w:rsid w:val="00B34229"/>
    <w:rsid w:val="00B34ADA"/>
    <w:rsid w:val="00B35796"/>
    <w:rsid w:val="00B357FC"/>
    <w:rsid w:val="00B3635C"/>
    <w:rsid w:val="00B363CB"/>
    <w:rsid w:val="00B3699E"/>
    <w:rsid w:val="00B36C86"/>
    <w:rsid w:val="00B36EB4"/>
    <w:rsid w:val="00B4017A"/>
    <w:rsid w:val="00B41328"/>
    <w:rsid w:val="00B42D71"/>
    <w:rsid w:val="00B45B16"/>
    <w:rsid w:val="00B45E4A"/>
    <w:rsid w:val="00B503D2"/>
    <w:rsid w:val="00B5096E"/>
    <w:rsid w:val="00B50ED2"/>
    <w:rsid w:val="00B51599"/>
    <w:rsid w:val="00B53E91"/>
    <w:rsid w:val="00B54F00"/>
    <w:rsid w:val="00B5580B"/>
    <w:rsid w:val="00B55900"/>
    <w:rsid w:val="00B603BA"/>
    <w:rsid w:val="00B61A87"/>
    <w:rsid w:val="00B61ED8"/>
    <w:rsid w:val="00B63539"/>
    <w:rsid w:val="00B6428A"/>
    <w:rsid w:val="00B64942"/>
    <w:rsid w:val="00B6619A"/>
    <w:rsid w:val="00B6651B"/>
    <w:rsid w:val="00B66F2A"/>
    <w:rsid w:val="00B66FE1"/>
    <w:rsid w:val="00B676FA"/>
    <w:rsid w:val="00B70168"/>
    <w:rsid w:val="00B70924"/>
    <w:rsid w:val="00B71D77"/>
    <w:rsid w:val="00B72037"/>
    <w:rsid w:val="00B7387B"/>
    <w:rsid w:val="00B751A6"/>
    <w:rsid w:val="00B753BB"/>
    <w:rsid w:val="00B756FA"/>
    <w:rsid w:val="00B75D05"/>
    <w:rsid w:val="00B75D5F"/>
    <w:rsid w:val="00B7616E"/>
    <w:rsid w:val="00B77B58"/>
    <w:rsid w:val="00B77D53"/>
    <w:rsid w:val="00B821B3"/>
    <w:rsid w:val="00B82CA4"/>
    <w:rsid w:val="00B8312F"/>
    <w:rsid w:val="00B83E40"/>
    <w:rsid w:val="00B85E50"/>
    <w:rsid w:val="00B85E9A"/>
    <w:rsid w:val="00B90728"/>
    <w:rsid w:val="00B90FF0"/>
    <w:rsid w:val="00B92049"/>
    <w:rsid w:val="00B925DD"/>
    <w:rsid w:val="00B9324F"/>
    <w:rsid w:val="00B94C12"/>
    <w:rsid w:val="00B950D7"/>
    <w:rsid w:val="00B957F8"/>
    <w:rsid w:val="00B9644F"/>
    <w:rsid w:val="00B97BC5"/>
    <w:rsid w:val="00BA1C82"/>
    <w:rsid w:val="00BA5461"/>
    <w:rsid w:val="00BA60A6"/>
    <w:rsid w:val="00BA6177"/>
    <w:rsid w:val="00BA7C22"/>
    <w:rsid w:val="00BB0FAA"/>
    <w:rsid w:val="00BB2F75"/>
    <w:rsid w:val="00BB3C65"/>
    <w:rsid w:val="00BB3F40"/>
    <w:rsid w:val="00BB496F"/>
    <w:rsid w:val="00BB686F"/>
    <w:rsid w:val="00BC3146"/>
    <w:rsid w:val="00BC3B48"/>
    <w:rsid w:val="00BC6D27"/>
    <w:rsid w:val="00BC6E3D"/>
    <w:rsid w:val="00BC7B08"/>
    <w:rsid w:val="00BD07FD"/>
    <w:rsid w:val="00BD1184"/>
    <w:rsid w:val="00BD1239"/>
    <w:rsid w:val="00BD18C8"/>
    <w:rsid w:val="00BD1BAC"/>
    <w:rsid w:val="00BD1ECD"/>
    <w:rsid w:val="00BD28A2"/>
    <w:rsid w:val="00BD3185"/>
    <w:rsid w:val="00BD36FB"/>
    <w:rsid w:val="00BD454B"/>
    <w:rsid w:val="00BD4AFA"/>
    <w:rsid w:val="00BD5531"/>
    <w:rsid w:val="00BD5D6E"/>
    <w:rsid w:val="00BD6F2E"/>
    <w:rsid w:val="00BE1E1B"/>
    <w:rsid w:val="00BE22A2"/>
    <w:rsid w:val="00BE4D91"/>
    <w:rsid w:val="00BE50EE"/>
    <w:rsid w:val="00BE6E45"/>
    <w:rsid w:val="00BF38C3"/>
    <w:rsid w:val="00BF55FC"/>
    <w:rsid w:val="00BF6806"/>
    <w:rsid w:val="00BF6857"/>
    <w:rsid w:val="00C01363"/>
    <w:rsid w:val="00C02C49"/>
    <w:rsid w:val="00C0303B"/>
    <w:rsid w:val="00C042B2"/>
    <w:rsid w:val="00C0561B"/>
    <w:rsid w:val="00C067C2"/>
    <w:rsid w:val="00C06D82"/>
    <w:rsid w:val="00C06FCF"/>
    <w:rsid w:val="00C07C13"/>
    <w:rsid w:val="00C07E30"/>
    <w:rsid w:val="00C12C18"/>
    <w:rsid w:val="00C15354"/>
    <w:rsid w:val="00C165E3"/>
    <w:rsid w:val="00C16A2C"/>
    <w:rsid w:val="00C17018"/>
    <w:rsid w:val="00C204B1"/>
    <w:rsid w:val="00C219AE"/>
    <w:rsid w:val="00C23F0D"/>
    <w:rsid w:val="00C25346"/>
    <w:rsid w:val="00C25D8B"/>
    <w:rsid w:val="00C26C77"/>
    <w:rsid w:val="00C276A1"/>
    <w:rsid w:val="00C31219"/>
    <w:rsid w:val="00C33D95"/>
    <w:rsid w:val="00C340DE"/>
    <w:rsid w:val="00C35F58"/>
    <w:rsid w:val="00C409B9"/>
    <w:rsid w:val="00C418C2"/>
    <w:rsid w:val="00C4235C"/>
    <w:rsid w:val="00C42667"/>
    <w:rsid w:val="00C44D1C"/>
    <w:rsid w:val="00C450A1"/>
    <w:rsid w:val="00C46A97"/>
    <w:rsid w:val="00C4707E"/>
    <w:rsid w:val="00C5085D"/>
    <w:rsid w:val="00C50FFB"/>
    <w:rsid w:val="00C51D75"/>
    <w:rsid w:val="00C57F62"/>
    <w:rsid w:val="00C631A0"/>
    <w:rsid w:val="00C64D84"/>
    <w:rsid w:val="00C64F99"/>
    <w:rsid w:val="00C67087"/>
    <w:rsid w:val="00C67953"/>
    <w:rsid w:val="00C67E46"/>
    <w:rsid w:val="00C70C4A"/>
    <w:rsid w:val="00C72019"/>
    <w:rsid w:val="00C72C6E"/>
    <w:rsid w:val="00C76056"/>
    <w:rsid w:val="00C7669C"/>
    <w:rsid w:val="00C77791"/>
    <w:rsid w:val="00C82516"/>
    <w:rsid w:val="00C84497"/>
    <w:rsid w:val="00C84BF6"/>
    <w:rsid w:val="00C84C77"/>
    <w:rsid w:val="00C85547"/>
    <w:rsid w:val="00C8689C"/>
    <w:rsid w:val="00C87949"/>
    <w:rsid w:val="00C87F95"/>
    <w:rsid w:val="00C87FFA"/>
    <w:rsid w:val="00C90793"/>
    <w:rsid w:val="00C947DF"/>
    <w:rsid w:val="00CA05FA"/>
    <w:rsid w:val="00CA19A9"/>
    <w:rsid w:val="00CA29C6"/>
    <w:rsid w:val="00CA2CC9"/>
    <w:rsid w:val="00CA302B"/>
    <w:rsid w:val="00CA3BD2"/>
    <w:rsid w:val="00CA4328"/>
    <w:rsid w:val="00CA630B"/>
    <w:rsid w:val="00CA774A"/>
    <w:rsid w:val="00CB0285"/>
    <w:rsid w:val="00CB02BD"/>
    <w:rsid w:val="00CB1523"/>
    <w:rsid w:val="00CB16DE"/>
    <w:rsid w:val="00CB2E3C"/>
    <w:rsid w:val="00CB58A9"/>
    <w:rsid w:val="00CB58E9"/>
    <w:rsid w:val="00CB71E2"/>
    <w:rsid w:val="00CB7AE5"/>
    <w:rsid w:val="00CC0637"/>
    <w:rsid w:val="00CC0731"/>
    <w:rsid w:val="00CC10A8"/>
    <w:rsid w:val="00CC142C"/>
    <w:rsid w:val="00CC2596"/>
    <w:rsid w:val="00CC2D85"/>
    <w:rsid w:val="00CC3907"/>
    <w:rsid w:val="00CC54C8"/>
    <w:rsid w:val="00CC6FEB"/>
    <w:rsid w:val="00CD004C"/>
    <w:rsid w:val="00CD024A"/>
    <w:rsid w:val="00CD09AB"/>
    <w:rsid w:val="00CD1AE0"/>
    <w:rsid w:val="00CD3355"/>
    <w:rsid w:val="00CD5ED4"/>
    <w:rsid w:val="00CD791A"/>
    <w:rsid w:val="00CE066E"/>
    <w:rsid w:val="00CE0AE7"/>
    <w:rsid w:val="00CE2449"/>
    <w:rsid w:val="00CE2A06"/>
    <w:rsid w:val="00CE30E0"/>
    <w:rsid w:val="00CE3332"/>
    <w:rsid w:val="00CE3BF9"/>
    <w:rsid w:val="00CE419E"/>
    <w:rsid w:val="00CE6D50"/>
    <w:rsid w:val="00CE753C"/>
    <w:rsid w:val="00CF1055"/>
    <w:rsid w:val="00CF1E97"/>
    <w:rsid w:val="00CF30BD"/>
    <w:rsid w:val="00CF5ECC"/>
    <w:rsid w:val="00D00E7E"/>
    <w:rsid w:val="00D01417"/>
    <w:rsid w:val="00D01BBC"/>
    <w:rsid w:val="00D01E48"/>
    <w:rsid w:val="00D0431A"/>
    <w:rsid w:val="00D04795"/>
    <w:rsid w:val="00D04C79"/>
    <w:rsid w:val="00D05F28"/>
    <w:rsid w:val="00D10BE7"/>
    <w:rsid w:val="00D1113E"/>
    <w:rsid w:val="00D11E08"/>
    <w:rsid w:val="00D13256"/>
    <w:rsid w:val="00D15468"/>
    <w:rsid w:val="00D15FD6"/>
    <w:rsid w:val="00D22360"/>
    <w:rsid w:val="00D22F5D"/>
    <w:rsid w:val="00D232FD"/>
    <w:rsid w:val="00D2332A"/>
    <w:rsid w:val="00D23A95"/>
    <w:rsid w:val="00D24147"/>
    <w:rsid w:val="00D247E6"/>
    <w:rsid w:val="00D32293"/>
    <w:rsid w:val="00D329E4"/>
    <w:rsid w:val="00D330B3"/>
    <w:rsid w:val="00D33113"/>
    <w:rsid w:val="00D353DC"/>
    <w:rsid w:val="00D36428"/>
    <w:rsid w:val="00D368C4"/>
    <w:rsid w:val="00D36BBD"/>
    <w:rsid w:val="00D36EB9"/>
    <w:rsid w:val="00D41219"/>
    <w:rsid w:val="00D4180B"/>
    <w:rsid w:val="00D41CD8"/>
    <w:rsid w:val="00D447B0"/>
    <w:rsid w:val="00D454B9"/>
    <w:rsid w:val="00D47EFC"/>
    <w:rsid w:val="00D52ABD"/>
    <w:rsid w:val="00D52B2A"/>
    <w:rsid w:val="00D5686B"/>
    <w:rsid w:val="00D626A2"/>
    <w:rsid w:val="00D62910"/>
    <w:rsid w:val="00D63F63"/>
    <w:rsid w:val="00D65AE6"/>
    <w:rsid w:val="00D65BB2"/>
    <w:rsid w:val="00D660D7"/>
    <w:rsid w:val="00D67E2D"/>
    <w:rsid w:val="00D71724"/>
    <w:rsid w:val="00D71F25"/>
    <w:rsid w:val="00D71F49"/>
    <w:rsid w:val="00D72C03"/>
    <w:rsid w:val="00D75B07"/>
    <w:rsid w:val="00D7601C"/>
    <w:rsid w:val="00D77675"/>
    <w:rsid w:val="00D77D92"/>
    <w:rsid w:val="00D82831"/>
    <w:rsid w:val="00D840C6"/>
    <w:rsid w:val="00D8572A"/>
    <w:rsid w:val="00D87969"/>
    <w:rsid w:val="00D912D0"/>
    <w:rsid w:val="00D92354"/>
    <w:rsid w:val="00D938F4"/>
    <w:rsid w:val="00D93ED9"/>
    <w:rsid w:val="00D9481B"/>
    <w:rsid w:val="00DA0140"/>
    <w:rsid w:val="00DA20CD"/>
    <w:rsid w:val="00DA3547"/>
    <w:rsid w:val="00DA36AD"/>
    <w:rsid w:val="00DA4A39"/>
    <w:rsid w:val="00DA68FC"/>
    <w:rsid w:val="00DB080E"/>
    <w:rsid w:val="00DB1C06"/>
    <w:rsid w:val="00DB2D30"/>
    <w:rsid w:val="00DB320F"/>
    <w:rsid w:val="00DB48ED"/>
    <w:rsid w:val="00DB6026"/>
    <w:rsid w:val="00DB65F6"/>
    <w:rsid w:val="00DB7A7D"/>
    <w:rsid w:val="00DC1B34"/>
    <w:rsid w:val="00DC330B"/>
    <w:rsid w:val="00DC61FD"/>
    <w:rsid w:val="00DC6B88"/>
    <w:rsid w:val="00DC751A"/>
    <w:rsid w:val="00DC7A80"/>
    <w:rsid w:val="00DC7E35"/>
    <w:rsid w:val="00DD14C3"/>
    <w:rsid w:val="00DD24AF"/>
    <w:rsid w:val="00DD2C30"/>
    <w:rsid w:val="00DD2C87"/>
    <w:rsid w:val="00DD4398"/>
    <w:rsid w:val="00DE09BD"/>
    <w:rsid w:val="00DE12AD"/>
    <w:rsid w:val="00DE1B37"/>
    <w:rsid w:val="00DE2C07"/>
    <w:rsid w:val="00DF091B"/>
    <w:rsid w:val="00DF0BA8"/>
    <w:rsid w:val="00DF1429"/>
    <w:rsid w:val="00DF1F90"/>
    <w:rsid w:val="00DF4317"/>
    <w:rsid w:val="00DF43DD"/>
    <w:rsid w:val="00DF5DF0"/>
    <w:rsid w:val="00DF6139"/>
    <w:rsid w:val="00DF63E0"/>
    <w:rsid w:val="00E015A6"/>
    <w:rsid w:val="00E06470"/>
    <w:rsid w:val="00E065D1"/>
    <w:rsid w:val="00E10525"/>
    <w:rsid w:val="00E10D8E"/>
    <w:rsid w:val="00E11944"/>
    <w:rsid w:val="00E133C9"/>
    <w:rsid w:val="00E13972"/>
    <w:rsid w:val="00E14A19"/>
    <w:rsid w:val="00E16568"/>
    <w:rsid w:val="00E171D0"/>
    <w:rsid w:val="00E172D3"/>
    <w:rsid w:val="00E178A4"/>
    <w:rsid w:val="00E205FE"/>
    <w:rsid w:val="00E213A7"/>
    <w:rsid w:val="00E21775"/>
    <w:rsid w:val="00E21B59"/>
    <w:rsid w:val="00E22B13"/>
    <w:rsid w:val="00E23DFC"/>
    <w:rsid w:val="00E24F19"/>
    <w:rsid w:val="00E25FF3"/>
    <w:rsid w:val="00E264B8"/>
    <w:rsid w:val="00E2720E"/>
    <w:rsid w:val="00E36465"/>
    <w:rsid w:val="00E366A5"/>
    <w:rsid w:val="00E367E1"/>
    <w:rsid w:val="00E3752C"/>
    <w:rsid w:val="00E40EFF"/>
    <w:rsid w:val="00E415C8"/>
    <w:rsid w:val="00E4225A"/>
    <w:rsid w:val="00E42963"/>
    <w:rsid w:val="00E446F8"/>
    <w:rsid w:val="00E44988"/>
    <w:rsid w:val="00E44E9B"/>
    <w:rsid w:val="00E45690"/>
    <w:rsid w:val="00E4591E"/>
    <w:rsid w:val="00E463E7"/>
    <w:rsid w:val="00E468E9"/>
    <w:rsid w:val="00E46C37"/>
    <w:rsid w:val="00E5293A"/>
    <w:rsid w:val="00E549AD"/>
    <w:rsid w:val="00E551D8"/>
    <w:rsid w:val="00E56004"/>
    <w:rsid w:val="00E56E7B"/>
    <w:rsid w:val="00E6240C"/>
    <w:rsid w:val="00E6252B"/>
    <w:rsid w:val="00E626FF"/>
    <w:rsid w:val="00E6528C"/>
    <w:rsid w:val="00E65F94"/>
    <w:rsid w:val="00E66824"/>
    <w:rsid w:val="00E67A67"/>
    <w:rsid w:val="00E67CBE"/>
    <w:rsid w:val="00E74425"/>
    <w:rsid w:val="00E74D60"/>
    <w:rsid w:val="00E759C9"/>
    <w:rsid w:val="00E75A4D"/>
    <w:rsid w:val="00E75B2A"/>
    <w:rsid w:val="00E822A6"/>
    <w:rsid w:val="00E83283"/>
    <w:rsid w:val="00E840E7"/>
    <w:rsid w:val="00E85741"/>
    <w:rsid w:val="00E86130"/>
    <w:rsid w:val="00E9035C"/>
    <w:rsid w:val="00E90E4B"/>
    <w:rsid w:val="00E914F9"/>
    <w:rsid w:val="00E9239A"/>
    <w:rsid w:val="00E93432"/>
    <w:rsid w:val="00E97EBC"/>
    <w:rsid w:val="00EA1BBE"/>
    <w:rsid w:val="00EA2115"/>
    <w:rsid w:val="00EA239B"/>
    <w:rsid w:val="00EA2C62"/>
    <w:rsid w:val="00EA486C"/>
    <w:rsid w:val="00EA4CF2"/>
    <w:rsid w:val="00EA6986"/>
    <w:rsid w:val="00EA710D"/>
    <w:rsid w:val="00EB1E68"/>
    <w:rsid w:val="00EB5B02"/>
    <w:rsid w:val="00EB6066"/>
    <w:rsid w:val="00EC2DDB"/>
    <w:rsid w:val="00EC376C"/>
    <w:rsid w:val="00EC5277"/>
    <w:rsid w:val="00EC686D"/>
    <w:rsid w:val="00EC7D34"/>
    <w:rsid w:val="00EC7D8C"/>
    <w:rsid w:val="00ED2E0A"/>
    <w:rsid w:val="00ED50C0"/>
    <w:rsid w:val="00ED54CA"/>
    <w:rsid w:val="00ED577C"/>
    <w:rsid w:val="00ED5B8A"/>
    <w:rsid w:val="00ED689A"/>
    <w:rsid w:val="00EE2268"/>
    <w:rsid w:val="00EE34B7"/>
    <w:rsid w:val="00EE5CE3"/>
    <w:rsid w:val="00EE7A19"/>
    <w:rsid w:val="00EF0F39"/>
    <w:rsid w:val="00EF2013"/>
    <w:rsid w:val="00EF2905"/>
    <w:rsid w:val="00EF3739"/>
    <w:rsid w:val="00EF5BBB"/>
    <w:rsid w:val="00EF6107"/>
    <w:rsid w:val="00EF6412"/>
    <w:rsid w:val="00F00842"/>
    <w:rsid w:val="00F0225E"/>
    <w:rsid w:val="00F02408"/>
    <w:rsid w:val="00F02787"/>
    <w:rsid w:val="00F029FF"/>
    <w:rsid w:val="00F035DF"/>
    <w:rsid w:val="00F063C3"/>
    <w:rsid w:val="00F0688A"/>
    <w:rsid w:val="00F0707D"/>
    <w:rsid w:val="00F07512"/>
    <w:rsid w:val="00F07A6F"/>
    <w:rsid w:val="00F1190A"/>
    <w:rsid w:val="00F14EF1"/>
    <w:rsid w:val="00F16E62"/>
    <w:rsid w:val="00F201E7"/>
    <w:rsid w:val="00F216AC"/>
    <w:rsid w:val="00F22071"/>
    <w:rsid w:val="00F2253C"/>
    <w:rsid w:val="00F25919"/>
    <w:rsid w:val="00F2785E"/>
    <w:rsid w:val="00F317E3"/>
    <w:rsid w:val="00F33D14"/>
    <w:rsid w:val="00F34AA6"/>
    <w:rsid w:val="00F377AA"/>
    <w:rsid w:val="00F407BE"/>
    <w:rsid w:val="00F40DCB"/>
    <w:rsid w:val="00F41291"/>
    <w:rsid w:val="00F42345"/>
    <w:rsid w:val="00F42B9C"/>
    <w:rsid w:val="00F44C79"/>
    <w:rsid w:val="00F476E8"/>
    <w:rsid w:val="00F508AF"/>
    <w:rsid w:val="00F5128F"/>
    <w:rsid w:val="00F52E8F"/>
    <w:rsid w:val="00F53CA3"/>
    <w:rsid w:val="00F55A95"/>
    <w:rsid w:val="00F55B32"/>
    <w:rsid w:val="00F573B1"/>
    <w:rsid w:val="00F578C2"/>
    <w:rsid w:val="00F61877"/>
    <w:rsid w:val="00F61EFA"/>
    <w:rsid w:val="00F6317F"/>
    <w:rsid w:val="00F65323"/>
    <w:rsid w:val="00F65809"/>
    <w:rsid w:val="00F65CE3"/>
    <w:rsid w:val="00F714AC"/>
    <w:rsid w:val="00F755CC"/>
    <w:rsid w:val="00F75883"/>
    <w:rsid w:val="00F76B7B"/>
    <w:rsid w:val="00F82995"/>
    <w:rsid w:val="00F82CE0"/>
    <w:rsid w:val="00F83C7B"/>
    <w:rsid w:val="00F84BD7"/>
    <w:rsid w:val="00F85039"/>
    <w:rsid w:val="00F86BEE"/>
    <w:rsid w:val="00F87447"/>
    <w:rsid w:val="00F87527"/>
    <w:rsid w:val="00F87FE3"/>
    <w:rsid w:val="00F912CD"/>
    <w:rsid w:val="00F918F3"/>
    <w:rsid w:val="00F923EF"/>
    <w:rsid w:val="00F92A45"/>
    <w:rsid w:val="00F93282"/>
    <w:rsid w:val="00F937DF"/>
    <w:rsid w:val="00F93917"/>
    <w:rsid w:val="00F94721"/>
    <w:rsid w:val="00F947F7"/>
    <w:rsid w:val="00F95D60"/>
    <w:rsid w:val="00F9758B"/>
    <w:rsid w:val="00F97D18"/>
    <w:rsid w:val="00FA213C"/>
    <w:rsid w:val="00FA2164"/>
    <w:rsid w:val="00FA79C7"/>
    <w:rsid w:val="00FB1B37"/>
    <w:rsid w:val="00FB245D"/>
    <w:rsid w:val="00FB3AA3"/>
    <w:rsid w:val="00FB5F8B"/>
    <w:rsid w:val="00FC00D5"/>
    <w:rsid w:val="00FC03F8"/>
    <w:rsid w:val="00FC0EF7"/>
    <w:rsid w:val="00FC0F12"/>
    <w:rsid w:val="00FC1D66"/>
    <w:rsid w:val="00FC29B3"/>
    <w:rsid w:val="00FC4976"/>
    <w:rsid w:val="00FC519C"/>
    <w:rsid w:val="00FC79F0"/>
    <w:rsid w:val="00FD06D4"/>
    <w:rsid w:val="00FD07F4"/>
    <w:rsid w:val="00FD264D"/>
    <w:rsid w:val="00FD3152"/>
    <w:rsid w:val="00FD43F2"/>
    <w:rsid w:val="00FD5325"/>
    <w:rsid w:val="00FD5812"/>
    <w:rsid w:val="00FD7B96"/>
    <w:rsid w:val="00FD7BD7"/>
    <w:rsid w:val="00FE008E"/>
    <w:rsid w:val="00FE01E0"/>
    <w:rsid w:val="00FE1116"/>
    <w:rsid w:val="00FE14BB"/>
    <w:rsid w:val="00FE20CB"/>
    <w:rsid w:val="00FE21BD"/>
    <w:rsid w:val="00FE24F3"/>
    <w:rsid w:val="00FE4D46"/>
    <w:rsid w:val="00FE53F8"/>
    <w:rsid w:val="00FF2B41"/>
    <w:rsid w:val="00FF327B"/>
    <w:rsid w:val="00FF3D47"/>
    <w:rsid w:val="00FF4330"/>
    <w:rsid w:val="00FF4C72"/>
    <w:rsid w:val="00FF5526"/>
    <w:rsid w:val="00FF6513"/>
    <w:rsid w:val="00FF68A6"/>
    <w:rsid w:val="00FF75E6"/>
    <w:rsid w:val="00FF77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har"/>
    <w:rsid w:val="000A2F19"/>
    <w:pPr>
      <w:widowControl/>
      <w:jc w:val="left"/>
    </w:pPr>
    <w:rPr>
      <w:rFonts w:eastAsiaTheme="minorHAnsi"/>
    </w:rPr>
  </w:style>
  <w:style w:type="character" w:customStyle="1" w:styleId="EndNoteBibliographyChar">
    <w:name w:val="EndNote Bibliography Char"/>
    <w:basedOn w:val="DefaultParagraphFont"/>
    <w:link w:val="EndNoteBibliography"/>
    <w:rsid w:val="000A2F19"/>
    <w:rPr>
      <w:rFonts w:eastAsiaTheme="minorHAnsi"/>
    </w:rPr>
  </w:style>
  <w:style w:type="paragraph" w:styleId="ListParagraph">
    <w:name w:val="List Paragraph"/>
    <w:basedOn w:val="Normal"/>
    <w:uiPriority w:val="34"/>
    <w:qFormat/>
    <w:rsid w:val="00360340"/>
    <w:pPr>
      <w:widowControl/>
      <w:ind w:left="720"/>
      <w:contextualSpacing/>
      <w:jc w:val="left"/>
    </w:pPr>
    <w:rPr>
      <w:rFonts w:asciiTheme="minorHAnsi" w:eastAsia="Times New Roman" w:hAnsiTheme="minorHAnsi" w:cs="Times New Roman"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C50F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50FFB"/>
    <w:pPr>
      <w:widowControl/>
      <w:jc w:val="left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50FFB"/>
    <w:rPr>
      <w:rFonts w:asciiTheme="minorHAnsi" w:eastAsiaTheme="minorHAnsi" w:hAnsiTheme="minorHAnsi" w:cstheme="minorBidi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0FF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0FFB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D59F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0D59FA"/>
  </w:style>
  <w:style w:type="paragraph" w:styleId="NormalWeb">
    <w:name w:val="Normal (Web)"/>
    <w:basedOn w:val="Normal"/>
    <w:uiPriority w:val="99"/>
    <w:unhideWhenUsed/>
    <w:rsid w:val="000D59FA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667EC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67EC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2360"/>
    <w:pPr>
      <w:widowControl w:val="0"/>
      <w:jc w:val="both"/>
    </w:pPr>
    <w:rPr>
      <w:rFonts w:ascii="Calibri" w:eastAsia="Calibri" w:hAnsi="Calibri" w:cs="Calibr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2360"/>
    <w:rPr>
      <w:rFonts w:asciiTheme="minorHAnsi" w:eastAsiaTheme="minorHAnsi" w:hAnsiTheme="minorHAnsi" w:cstheme="minorBidi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3B61D4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4235C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B6026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171D0"/>
    <w:pPr>
      <w:widowControl/>
      <w:jc w:val="left"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F046A"/>
    <w:rPr>
      <w:color w:val="605E5C"/>
      <w:shd w:val="clear" w:color="auto" w:fill="E1DFDD"/>
    </w:rPr>
  </w:style>
  <w:style w:type="character" w:customStyle="1" w:styleId="linkify">
    <w:name w:val="linkify"/>
    <w:basedOn w:val="DefaultParagraphFont"/>
    <w:rsid w:val="00352B19"/>
  </w:style>
  <w:style w:type="character" w:styleId="UnresolvedMention">
    <w:name w:val="Unresolved Mention"/>
    <w:basedOn w:val="DefaultParagraphFont"/>
    <w:uiPriority w:val="99"/>
    <w:semiHidden/>
    <w:unhideWhenUsed/>
    <w:rsid w:val="00D3229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785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002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40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40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89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338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637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265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166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457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99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issa.alfadil@dzne.de" TargetMode="External"/><Relationship Id="rId13" Type="http://schemas.openxmlformats.org/officeDocument/2006/relationships/hyperlink" Target="https://www.zeiss.com/microscopy/int/products/imaging-systems/lattice-lightsheet-7.html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leica-microsystems.com/products/confocal-microscopes/p/leica-tcs-sp8-sted-one/" TargetMode="Externa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ebastian.dupraz@dzne.de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sebastian.dupraz@dzne.de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frank.bradke@dzne.de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1B04E91-40A0-5B4F-ADFD-B225BB8205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9287</Words>
  <Characters>52942</Characters>
  <Application>Microsoft Office Word</Application>
  <DocSecurity>0</DocSecurity>
  <Lines>441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2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9-16T18:31:00Z</dcterms:created>
  <dcterms:modified xsi:type="dcterms:W3CDTF">2021-09-16T21:15:00Z</dcterms:modified>
</cp:coreProperties>
</file>